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119FB802"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However,</w:t>
        </w:r>
      </w:ins>
      <w:ins w:id="8" w:author="Warwick Wainwright" w:date="2018-07-27T13:14:00Z">
        <w:r w:rsidR="006C3F0C">
          <w:rPr>
            <w:bCs/>
            <w:szCs w:val="22"/>
          </w:rPr>
          <w:t xml:space="preserve"> </w:t>
        </w:r>
      </w:ins>
      <w:del w:id="9" w:author="MORAN Dominic" w:date="2018-07-14T01:56:00Z">
        <w:r w:rsidR="00546806" w:rsidDel="00CA0F5C">
          <w:rPr>
            <w:bCs/>
            <w:szCs w:val="22"/>
          </w:rPr>
          <w:delText>,</w:delText>
        </w:r>
      </w:del>
      <w:del w:id="10" w:author="MORAN Dominic" w:date="2018-07-14T01:57:00Z">
        <w:r w:rsidR="001B7911" w:rsidRPr="00961A71" w:rsidDel="00CA0F5C">
          <w:rPr>
            <w:bCs/>
            <w:szCs w:val="22"/>
          </w:rPr>
          <w:delText xml:space="preserve"> but </w:delText>
        </w:r>
      </w:del>
      <w:r w:rsidR="001B7911" w:rsidRPr="00961A71">
        <w:rPr>
          <w:bCs/>
          <w:szCs w:val="22"/>
        </w:rPr>
        <w:t>only 8% were likely to qualify for funding support</w:t>
      </w:r>
      <w:ins w:id="11" w:author="Warwick Wainwright" w:date="2018-07-27T13:14:00Z">
        <w:r w:rsidR="006C3F0C">
          <w:rPr>
            <w:bCs/>
            <w:szCs w:val="22"/>
          </w:rPr>
          <w:t xml:space="preserve"> under current requirements</w:t>
        </w:r>
      </w:ins>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r w:rsidR="00327145">
        <w:t>167</w:t>
      </w:r>
      <w:del w:id="12" w:author="Warwick Wainwright" w:date="2018-07-27T13:15:00Z">
        <w:r w:rsidR="00327145" w:rsidDel="006C3F0C">
          <w:rPr>
            <w:vertAlign w:val="superscript"/>
          </w:rPr>
          <w:delText>year</w:delText>
        </w:r>
        <w:r w:rsidR="00B51B63" w:rsidDel="006C3F0C">
          <w:rPr>
            <w:vertAlign w:val="superscript"/>
          </w:rPr>
          <w:delText>-1</w:delText>
        </w:r>
      </w:del>
      <w:r w:rsidR="00D95E6C" w:rsidRPr="00070992">
        <w:t xml:space="preserve"> and €</w:t>
      </w:r>
      <w:r w:rsidR="00D95E6C" w:rsidRPr="00070992">
        <w:rPr>
          <w:color w:val="222222"/>
          <w:shd w:val="clear" w:color="auto" w:fill="FFFFFF"/>
        </w:rPr>
        <w:t xml:space="preserve"> </w:t>
      </w:r>
      <w:r w:rsidR="00327145">
        <w:t>7</w:t>
      </w:r>
      <w:ins w:id="13" w:author="Warwick Wainwright" w:date="2018-07-27T13:15:00Z">
        <w:r w:rsidR="006C3F0C">
          <w:rPr>
            <w:vertAlign w:val="superscript"/>
          </w:rPr>
          <w:t xml:space="preserve"> </w:t>
        </w:r>
        <w:r w:rsidR="006C3F0C">
          <w:t>per year</w:t>
        </w:r>
      </w:ins>
      <w:del w:id="14" w:author="Warwick Wainwright" w:date="2018-07-27T13:15:00Z">
        <w:r w:rsidR="00B51B63" w:rsidDel="006C3F0C">
          <w:rPr>
            <w:vertAlign w:val="superscript"/>
          </w:rPr>
          <w:delText>year-1</w:delText>
        </w:r>
      </w:del>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5" w:author="MORAN Dominic" w:date="2018-07-14T01:58:00Z">
        <w:r w:rsidR="00CA0F5C">
          <w:t xml:space="preserve">hese values are </w:t>
        </w:r>
      </w:ins>
      <w:ins w:id="16" w:author="MORAN Dominic" w:date="2018-07-14T01:59:00Z">
        <w:r w:rsidR="00CA0F5C">
          <w:t>comparable</w:t>
        </w:r>
      </w:ins>
      <w:ins w:id="17" w:author="MORAN Dominic" w:date="2018-07-14T01:58:00Z">
        <w:r w:rsidR="00CA0F5C">
          <w:t xml:space="preserve"> </w:t>
        </w:r>
      </w:ins>
      <w:ins w:id="18" w:author="MORAN Dominic" w:date="2018-07-14T01:59:00Z">
        <w:r w:rsidR="00CA0F5C">
          <w:t xml:space="preserve">to </w:t>
        </w:r>
      </w:ins>
      <w:del w:id="19" w:author="MORAN Dominic" w:date="2018-07-14T01:58:00Z">
        <w:r w:rsidR="00D55FDC" w:rsidDel="00CA0F5C">
          <w:delText xml:space="preserve">his compares </w:delText>
        </w:r>
        <w:r w:rsidR="00D95E6C" w:rsidDel="00CA0F5C">
          <w:delText>favourably with</w:delText>
        </w:r>
      </w:del>
      <w:r w:rsidR="00B51B63">
        <w:t xml:space="preserve"> </w:t>
      </w:r>
      <w:ins w:id="20" w:author="Warwick Wainwright" w:date="2018-07-27T13:17:00Z">
        <w:r w:rsidR="006C3F0C">
          <w:t xml:space="preserve">Romanian </w:t>
        </w:r>
      </w:ins>
      <w:r w:rsidR="00B51B63">
        <w:t>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del w:id="21" w:author="Warwick Wainwright" w:date="2018-07-27T13:16:00Z">
        <w:r w:rsidR="00D95E6C" w:rsidRPr="00070992" w:rsidDel="006C3F0C">
          <w:rPr>
            <w:vertAlign w:val="superscript"/>
          </w:rPr>
          <w:delText>year-1</w:delText>
        </w:r>
        <w:r w:rsidR="00D95E6C" w:rsidRPr="00070992" w:rsidDel="006C3F0C">
          <w:delText xml:space="preserve"> </w:delText>
        </w:r>
      </w:del>
      <w:r w:rsidR="00D95E6C" w:rsidRPr="00070992">
        <w:t>and €</w:t>
      </w:r>
      <w:r w:rsidR="00D95E6C" w:rsidRPr="00070992">
        <w:rPr>
          <w:color w:val="222222"/>
          <w:shd w:val="clear" w:color="auto" w:fill="FFFFFF"/>
        </w:rPr>
        <w:t xml:space="preserve"> </w:t>
      </w:r>
      <w:r w:rsidR="00D95E6C" w:rsidRPr="00070992">
        <w:t>10</w:t>
      </w:r>
      <w:r w:rsidR="00D95E6C">
        <w:t xml:space="preserve"> </w:t>
      </w:r>
      <w:ins w:id="22" w:author="Warwick Wainwright" w:date="2018-07-27T13:16:00Z">
        <w:r w:rsidR="006C3F0C">
          <w:t xml:space="preserve">per year </w:t>
        </w:r>
      </w:ins>
      <w:del w:id="23" w:author="Warwick Wainwright" w:date="2018-07-27T13:16:00Z">
        <w:r w:rsidR="00D95E6C" w:rsidRPr="00070992" w:rsidDel="006C3F0C">
          <w:rPr>
            <w:vertAlign w:val="superscript"/>
          </w:rPr>
          <w:delText>year-1</w:delText>
        </w:r>
        <w:r w:rsidR="00D95E6C" w:rsidRPr="00070992" w:rsidDel="006C3F0C">
          <w:delText xml:space="preserve"> </w:delText>
        </w:r>
      </w:del>
      <w:r w:rsidR="00D95E6C" w:rsidRPr="00070992">
        <w:t>for bovine a</w:t>
      </w:r>
      <w:r w:rsidR="00D95E6C">
        <w:t>nd ovine farmers respe</w:t>
      </w:r>
      <w:r w:rsidR="002B31F1">
        <w:t xml:space="preserve">ctively. </w:t>
      </w:r>
      <w:del w:id="24" w:author="Warwick Wainwright" w:date="2018-07-27T13:18:00Z">
        <w:r w:rsidR="002B31F1" w:rsidDel="006C3F0C">
          <w:delText>P</w:delText>
        </w:r>
        <w:r w:rsidR="007C769D" w:rsidRPr="007C769D" w:rsidDel="006C3F0C">
          <w:rPr>
            <w:bCs/>
            <w:szCs w:val="22"/>
          </w:rPr>
          <w:delText>articipation estimates</w:delText>
        </w:r>
      </w:del>
      <w:ins w:id="25" w:author="Warwick Wainwright" w:date="2018-07-27T13:18:00Z">
        <w:r w:rsidR="006C3F0C">
          <w:rPr>
            <w:bCs/>
            <w:szCs w:val="22"/>
          </w:rPr>
          <w:t xml:space="preserve">Our </w:t>
        </w:r>
        <w:r w:rsidR="006C3F0C">
          <w:t>estimates of scheme uptake</w:t>
        </w:r>
      </w:ins>
      <w:ins w:id="26" w:author="Warwick Wainwright" w:date="2018-07-27T13:19:00Z">
        <w:r w:rsidR="006C3F0C">
          <w:t xml:space="preserve">, </w:t>
        </w:r>
      </w:ins>
      <w:ins w:id="27" w:author="Warwick Wainwright" w:date="2018-07-27T13:20:00Z">
        <w:r w:rsidR="006C3F0C">
          <w:t>calculated with coefficient values derived from the CE,</w:t>
        </w:r>
      </w:ins>
      <w:r w:rsidR="007C769D" w:rsidRPr="007C769D">
        <w:rPr>
          <w:bCs/>
          <w:szCs w:val="22"/>
        </w:rPr>
        <w:t xml:space="preserve"> </w:t>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w:t>
      </w:r>
      <w:ins w:id="28" w:author="Warwick Wainwright" w:date="2018-07-27T13:20:00Z">
        <w:r w:rsidR="006C3F0C">
          <w:rPr>
            <w:bCs/>
          </w:rPr>
          <w:t xml:space="preserve">Romanian </w:t>
        </w:r>
      </w:ins>
      <w:r w:rsidR="002B31F1">
        <w:rPr>
          <w:bCs/>
        </w:rPr>
        <w:t xml:space="preserve">farmers. Analysis suggests meeting farmer preferences for non-monetary contractual factors </w:t>
      </w:r>
      <w:ins w:id="29" w:author="MORAN Dominic" w:date="2018-07-14T02:01:00Z">
        <w:r w:rsidR="00CA0F5C">
          <w:rPr>
            <w:bCs/>
          </w:rPr>
          <w:t>will</w:t>
        </w:r>
      </w:ins>
      <w:del w:id="30" w:author="MORAN Dominic" w:date="2018-07-14T02:01:00Z">
        <w:r w:rsidR="001B2B17" w:rsidDel="00CA0F5C">
          <w:rPr>
            <w:bCs/>
          </w:rPr>
          <w:delText>may</w:delText>
        </w:r>
      </w:del>
      <w:r w:rsidR="001B2B17">
        <w:rPr>
          <w:bCs/>
        </w:rPr>
        <w:t xml:space="preserve"> </w:t>
      </w:r>
      <w:r w:rsidR="002B31F1">
        <w:rPr>
          <w:bCs/>
        </w:rPr>
        <w:t xml:space="preserve">increase participation. </w:t>
      </w:r>
      <w:bookmarkStart w:id="31" w:name="_GoBack"/>
      <w:bookmarkEnd w:id="31"/>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32" w:author="MORAN Dominic" w:date="2018-07-14T02:02:00Z">
        <w:r w:rsidR="00263BB0">
          <w:t xml:space="preserve">need to be part of any </w:t>
        </w:r>
      </w:ins>
      <w:del w:id="33" w:author="MORAN Dominic" w:date="2018-07-14T02:02:00Z">
        <w:r w:rsidRPr="00961A71" w:rsidDel="00263BB0">
          <w:delText>contributes to</w:delText>
        </w:r>
      </w:del>
      <w:r w:rsidRPr="00961A71">
        <w:t xml:space="preserve"> sustainable intensification (SI) </w:t>
      </w:r>
      <w:del w:id="34" w:author="Warwick Wainwright" w:date="2018-07-24T12:02:00Z">
        <w:r w:rsidRPr="00961A71" w:rsidDel="00DB142C">
          <w:delText xml:space="preserve">strategies </w:delText>
        </w:r>
      </w:del>
      <w:ins w:id="35"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36"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37"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6751B0E6" w:rsidR="00FC19E1" w:rsidRPr="003B1FBD" w:rsidRDefault="009413C4" w:rsidP="000C0D80">
      <w:pPr>
        <w:rPr>
          <w:bCs/>
        </w:rPr>
      </w:pPr>
      <w:r>
        <w:t xml:space="preserve">While </w:t>
      </w:r>
      <w:r w:rsidR="00E47529">
        <w:t xml:space="preserve">contractual schemes for rare breed conservation are present in Europe, </w:t>
      </w:r>
      <w:del w:id="38" w:author="Warwick Wainwright" w:date="2018-07-24T12:03:00Z">
        <w:r w:rsidR="00E47529" w:rsidDel="00DB142C">
          <w:delText xml:space="preserve">many </w:delText>
        </w:r>
      </w:del>
      <w:ins w:id="39" w:author="Warwick Wainwright" w:date="2018-07-24T12:03:00Z">
        <w:r w:rsidR="00DB142C">
          <w:t xml:space="preserve">many are often </w:t>
        </w:r>
      </w:ins>
      <w:del w:id="40"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41"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r w:rsidR="00622998">
        <w:t>economic efficiency per farm</w:t>
      </w:r>
      <w:ins w:id="42" w:author="Warwick Wainwright" w:date="2018-07-27T13:05:00Z">
        <w:r w:rsidR="0002577D">
          <w:t xml:space="preserve"> (as measured by standard </w:t>
        </w:r>
      </w:ins>
      <w:ins w:id="43" w:author="Warwick Wainwright" w:date="2018-07-27T13:07:00Z">
        <w:r w:rsidR="0002577D">
          <w:t xml:space="preserve">monetary </w:t>
        </w:r>
      </w:ins>
      <w:ins w:id="44" w:author="Warwick Wainwright" w:date="2018-07-27T13:06:00Z">
        <w:r w:rsidR="0002577D">
          <w:t>output</w:t>
        </w:r>
      </w:ins>
      <w:ins w:id="45" w:author="Warwick Wainwright" w:date="2018-07-27T13:05:00Z">
        <w:r w:rsidR="0002577D">
          <w:t xml:space="preserve"> </w:t>
        </w:r>
      </w:ins>
      <w:ins w:id="46" w:author="Warwick Wainwright" w:date="2018-07-27T13:07:00Z">
        <w:r w:rsidR="0002577D">
          <w:t xml:space="preserve">of </w:t>
        </w:r>
        <w:proofErr w:type="spellStart"/>
        <w:r w:rsidR="0002577D">
          <w:t>agri</w:t>
        </w:r>
        <w:proofErr w:type="spellEnd"/>
        <w:r w:rsidR="0002577D">
          <w:t xml:space="preserve">-products </w:t>
        </w:r>
      </w:ins>
      <w:ins w:id="47" w:author="Warwick Wainwright" w:date="2018-07-27T13:05:00Z">
        <w:r w:rsidR="0002577D">
          <w:t>per holding)</w:t>
        </w:r>
      </w:ins>
      <w:r w:rsidR="00440E85">
        <w:t xml:space="preserve"> </w:t>
      </w:r>
      <w:ins w:id="48" w:author="MORAN Dominic" w:date="2018-07-14T02:06:00Z">
        <w:r w:rsidR="00144616">
          <w:t xml:space="preserve">is significantly </w:t>
        </w:r>
      </w:ins>
      <w:del w:id="49"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50" w:author="MORAN Dominic" w:date="2018-07-14T02:07:00Z">
        <w:r w:rsidR="00144616">
          <w:rPr>
            <w:bCs/>
          </w:rPr>
          <w:t>are</w:t>
        </w:r>
      </w:ins>
      <w:del w:id="51" w:author="MORAN Dominic" w:date="2018-07-14T02:07:00Z">
        <w:r w:rsidR="001B2B17" w:rsidDel="00144616">
          <w:rPr>
            <w:bCs/>
          </w:rPr>
          <w:delText xml:space="preserve">is </w:delText>
        </w:r>
      </w:del>
      <w:ins w:id="52" w:author="Warwick Wainwright" w:date="2018-07-24T12:06:00Z">
        <w:r w:rsidR="00A46005">
          <w:rPr>
            <w:bCs/>
          </w:rPr>
          <w:t xml:space="preserve"> </w:t>
        </w:r>
      </w:ins>
      <w:r w:rsidR="001B2B17">
        <w:rPr>
          <w:bCs/>
        </w:rPr>
        <w:t xml:space="preserve">changing the scale and nature of practices </w:t>
      </w:r>
      <w:del w:id="53"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54" w:author="MORAN Dominic" w:date="2018-07-14T02:08:00Z">
        <w:r w:rsidR="00144616">
          <w:rPr>
            <w:bCs/>
          </w:rPr>
          <w:t>A</w:t>
        </w:r>
      </w:ins>
      <w:del w:id="55" w:author="MORAN Dominic" w:date="2018-07-14T02:08:00Z">
        <w:r w:rsidR="001B2B17" w:rsidDel="00144616">
          <w:rPr>
            <w:bCs/>
          </w:rPr>
          <w:delText>The former has</w:delText>
        </w:r>
      </w:del>
      <w:r w:rsidR="001B2B17">
        <w:rPr>
          <w:bCs/>
        </w:rPr>
        <w:t xml:space="preserve"> </w:t>
      </w:r>
      <w:r w:rsidR="005D4BF4" w:rsidRPr="00961A71">
        <w:rPr>
          <w:bCs/>
        </w:rPr>
        <w:t>focus</w:t>
      </w:r>
      <w:del w:id="56" w:author="MORAN Dominic" w:date="2018-07-14T02:08:00Z">
        <w:r w:rsidR="005D4BF4" w:rsidRPr="00961A71" w:rsidDel="00144616">
          <w:rPr>
            <w:bCs/>
          </w:rPr>
          <w:delText>ed</w:delText>
        </w:r>
      </w:del>
      <w:r w:rsidR="005D4BF4" w:rsidRPr="00961A71">
        <w:rPr>
          <w:bCs/>
        </w:rPr>
        <w:t xml:space="preserve"> on improv</w:t>
      </w:r>
      <w:ins w:id="57" w:author="MORAN Dominic" w:date="2018-07-14T02:08:00Z">
        <w:r w:rsidR="00144616">
          <w:rPr>
            <w:bCs/>
          </w:rPr>
          <w:t>ed</w:t>
        </w:r>
      </w:ins>
      <w:del w:id="58" w:author="MORAN Dominic" w:date="2018-07-14T02:08:00Z">
        <w:r w:rsidR="005D4BF4" w:rsidRPr="00961A71" w:rsidDel="00144616">
          <w:rPr>
            <w:bCs/>
          </w:rPr>
          <w:delText>ing</w:delText>
        </w:r>
      </w:del>
      <w:r w:rsidR="005D4BF4" w:rsidRPr="00961A71">
        <w:rPr>
          <w:bCs/>
        </w:rPr>
        <w:t xml:space="preserve"> efficiency </w:t>
      </w:r>
      <w:ins w:id="59" w:author="MORAN Dominic" w:date="2018-07-14T02:08:00Z">
        <w:r w:rsidR="00144616">
          <w:rPr>
            <w:bCs/>
          </w:rPr>
          <w:t xml:space="preserve">is at the expense of </w:t>
        </w:r>
      </w:ins>
      <w:del w:id="60"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61" w:author="MORAN Dominic" w:date="2018-07-14T02:10:00Z">
        <w:r w:rsidR="00DC6BAE" w:rsidDel="000407C4">
          <w:rPr>
            <w:bCs/>
          </w:rPr>
          <w:delText>growing</w:delText>
        </w:r>
      </w:del>
      <w:r w:rsidR="005D4BF4" w:rsidRPr="00961A71">
        <w:rPr>
          <w:bCs/>
        </w:rPr>
        <w:t xml:space="preserve"> need to develop </w:t>
      </w:r>
      <w:del w:id="62" w:author="Warwick Wainwright" w:date="2018-07-24T12:08:00Z">
        <w:r w:rsidR="00F11FD1" w:rsidDel="00A46005">
          <w:rPr>
            <w:bCs/>
          </w:rPr>
          <w:delText xml:space="preserve">spatially </w:delText>
        </w:r>
        <w:r w:rsidR="00F771A5" w:rsidDel="00A46005">
          <w:rPr>
            <w:bCs/>
          </w:rPr>
          <w:delText>explicit</w:delText>
        </w:r>
      </w:del>
      <w:ins w:id="63" w:author="Warwick Wainwright" w:date="2018-07-24T12:08:00Z">
        <w:r w:rsidR="00A46005">
          <w:rPr>
            <w:bCs/>
          </w:rPr>
          <w:t>targeted</w:t>
        </w:r>
      </w:ins>
      <w:r w:rsidR="00F11FD1">
        <w:rPr>
          <w:bCs/>
        </w:rPr>
        <w:t xml:space="preserve"> </w:t>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64" w:author="MORAN Dominic" w:date="2018-07-14T02:12:00Z">
        <w:r w:rsidR="000407C4">
          <w:rPr>
            <w:bCs/>
          </w:rPr>
          <w:t xml:space="preserve">incentives for </w:t>
        </w:r>
      </w:ins>
      <w:ins w:id="65" w:author="MORAN Dominic" w:date="2018-07-14T02:11:00Z">
        <w:r w:rsidR="000407C4">
          <w:rPr>
            <w:bCs/>
          </w:rPr>
          <w:t>the supply</w:t>
        </w:r>
      </w:ins>
      <w:ins w:id="66" w:author="Warwick Wainwright" w:date="2018-07-24T12:07:00Z">
        <w:r w:rsidR="00A46005">
          <w:rPr>
            <w:bCs/>
          </w:rPr>
          <w:t xml:space="preserve"> of</w:t>
        </w:r>
      </w:ins>
      <w:ins w:id="67"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68" w:author="MORAN Dominic" w:date="2018-07-14T02:12:00Z">
        <w:r>
          <w:rPr>
            <w:bCs/>
          </w:rPr>
          <w:t xml:space="preserve">Farm scale </w:t>
        </w:r>
      </w:ins>
      <w:del w:id="69"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70" w:author="MORAN Dominic" w:date="2018-07-14T02:14:00Z">
        <w:r w:rsidR="00386315" w:rsidDel="005F01CC">
          <w:rPr>
            <w:bCs/>
          </w:rPr>
          <w:delText>t</w:delText>
        </w:r>
      </w:del>
      <w:ins w:id="71" w:author="MORAN Dominic" w:date="2018-07-14T02:14:00Z">
        <w:r w:rsidR="005F01CC">
          <w:rPr>
            <w:bCs/>
          </w:rPr>
          <w:t xml:space="preserve">such attributes might </w:t>
        </w:r>
      </w:ins>
      <w:ins w:id="72" w:author="MORAN Dominic" w:date="2018-07-14T02:15:00Z">
        <w:r w:rsidR="005F01CC">
          <w:rPr>
            <w:bCs/>
          </w:rPr>
          <w:t>influence</w:t>
        </w:r>
      </w:ins>
      <w:ins w:id="73" w:author="MORAN Dominic" w:date="2018-07-14T02:14:00Z">
        <w:r w:rsidR="005F01CC">
          <w:rPr>
            <w:bCs/>
          </w:rPr>
          <w:t xml:space="preserve"> </w:t>
        </w:r>
      </w:ins>
      <w:ins w:id="74" w:author="MORAN Dominic" w:date="2018-07-14T02:15:00Z">
        <w:r w:rsidR="005F01CC">
          <w:rPr>
            <w:bCs/>
          </w:rPr>
          <w:t>the</w:t>
        </w:r>
      </w:ins>
      <w:del w:id="75" w:author="MORAN Dominic" w:date="2018-07-14T02:14:00Z">
        <w:r w:rsidR="00386315" w:rsidDel="005F01CC">
          <w:rPr>
            <w:bCs/>
          </w:rPr>
          <w:delText>he</w:delText>
        </w:r>
      </w:del>
      <w:r w:rsidR="00386315">
        <w:rPr>
          <w:bCs/>
        </w:rPr>
        <w:t xml:space="preserve"> design of conservation programmes</w:t>
      </w:r>
      <w:del w:id="76"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77" w:author="MORAN Dominic" w:date="2018-07-14T02:15:00Z">
        <w:r w:rsidR="005F01CC">
          <w:rPr>
            <w:bCs/>
          </w:rPr>
          <w:t xml:space="preserve">and </w:t>
        </w:r>
      </w:ins>
      <w:r w:rsidR="00386315">
        <w:rPr>
          <w:bCs/>
        </w:rPr>
        <w:t xml:space="preserve">farmer </w:t>
      </w:r>
      <w:ins w:id="78" w:author="MORAN Dominic" w:date="2018-07-14T02:15:00Z">
        <w:r w:rsidR="005F01CC">
          <w:rPr>
            <w:bCs/>
          </w:rPr>
          <w:t>willingness to supply diversity.</w:t>
        </w:r>
      </w:ins>
      <w:del w:id="79" w:author="MORAN Dominic" w:date="2018-07-14T02:15:00Z">
        <w:r w:rsidR="00386315" w:rsidDel="005F01CC">
          <w:rPr>
            <w:bCs/>
          </w:rPr>
          <w:delText>participation in contracts</w:delText>
        </w:r>
      </w:del>
      <w:r w:rsidR="00386315">
        <w:rPr>
          <w:bCs/>
        </w:rPr>
        <w:t xml:space="preserve">. </w:t>
      </w:r>
      <w:ins w:id="80" w:author="MORAN Dominic" w:date="2018-07-14T02:16:00Z">
        <w:r w:rsidR="005F01CC">
          <w:rPr>
            <w:bCs/>
          </w:rPr>
          <w:t xml:space="preserve"> Other</w:t>
        </w:r>
      </w:ins>
      <w:del w:id="81" w:author="MORAN Dominic" w:date="2018-07-14T02:16:00Z">
        <w:r w:rsidR="00386315" w:rsidDel="005F01CC">
          <w:rPr>
            <w:bCs/>
          </w:rPr>
          <w:delText xml:space="preserve"> Equally under-explored are</w:delText>
        </w:r>
        <w:r w:rsidR="00DC6BAE" w:rsidDel="005F01CC">
          <w:rPr>
            <w:bCs/>
          </w:rPr>
          <w:delText xml:space="preserve"> the</w:delText>
        </w:r>
      </w:del>
      <w:ins w:id="82" w:author="Warwick Wainwright" w:date="2018-07-24T12:09:00Z">
        <w:r w:rsidR="00717C86">
          <w:rPr>
            <w:bCs/>
          </w:rPr>
          <w:t xml:space="preserve"> P</w:t>
        </w:r>
      </w:ins>
      <w:ins w:id="83" w:author="MORAN Dominic" w:date="2018-07-14T02:17:00Z">
        <w:del w:id="84"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85" w:author="MORAN Dominic" w:date="2018-07-14T02:16:00Z">
        <w:r w:rsidR="005F01CC">
          <w:rPr>
            <w:bCs/>
          </w:rPr>
          <w:t>technical</w:t>
        </w:r>
        <w:proofErr w:type="gramEnd"/>
        <w:r w:rsidR="005F01CC">
          <w:rPr>
            <w:bCs/>
          </w:rPr>
          <w:t xml:space="preserve"> and institutional </w:t>
        </w:r>
      </w:ins>
      <w:del w:id="86" w:author="MORAN Dominic" w:date="2018-07-14T02:17:00Z">
        <w:r w:rsidR="00DC6BAE" w:rsidDel="005F01CC">
          <w:rPr>
            <w:bCs/>
          </w:rPr>
          <w:delText>potential</w:delText>
        </w:r>
      </w:del>
      <w:r w:rsidR="00DC6BAE">
        <w:rPr>
          <w:bCs/>
        </w:rPr>
        <w:t xml:space="preserve"> barriers-to-entry (i.e. requirements for breed genealogical records) </w:t>
      </w:r>
      <w:ins w:id="87" w:author="MORAN Dominic" w:date="2018-07-14T02:16:00Z">
        <w:r w:rsidR="005F01CC">
          <w:rPr>
            <w:bCs/>
          </w:rPr>
          <w:t>may also warrant exploration</w:t>
        </w:r>
      </w:ins>
      <w:ins w:id="88" w:author="MORAN Dominic" w:date="2018-07-14T02:17:00Z">
        <w:r w:rsidR="005F01CC">
          <w:rPr>
            <w:bCs/>
          </w:rPr>
          <w:t xml:space="preserve"> in this context. </w:t>
        </w:r>
      </w:ins>
      <w:ins w:id="89" w:author="MORAN Dominic" w:date="2018-07-14T02:16:00Z">
        <w:r w:rsidR="005F01CC">
          <w:rPr>
            <w:bCs/>
          </w:rPr>
          <w:t xml:space="preserve">  </w:t>
        </w:r>
      </w:ins>
      <w:del w:id="90" w:author="MORAN Dominic" w:date="2018-07-14T02:17:00Z">
        <w:r w:rsidR="00DC6BAE" w:rsidDel="005F01CC">
          <w:rPr>
            <w:bCs/>
          </w:rPr>
          <w:delText xml:space="preserve">that may preclude </w:delText>
        </w:r>
        <w:r w:rsidR="004D2795" w:rsidDel="005F01CC">
          <w:rPr>
            <w:bCs/>
          </w:rPr>
          <w:delText xml:space="preserve">some </w:delText>
        </w:r>
      </w:del>
      <w:del w:id="91"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92"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93" w:author="MORAN Dominic" w:date="2018-07-14T02:18:00Z">
        <w:r w:rsidR="00AD022D">
          <w:rPr>
            <w:bCs/>
          </w:rPr>
          <w:t xml:space="preserve">under alternative </w:t>
        </w:r>
      </w:ins>
      <w:r w:rsidR="004D2795">
        <w:rPr>
          <w:bCs/>
        </w:rPr>
        <w:t>contracts</w:t>
      </w:r>
      <w:ins w:id="94" w:author="MORAN Dominic" w:date="2018-07-14T02:18:00Z">
        <w:r w:rsidR="00AD022D">
          <w:rPr>
            <w:bCs/>
          </w:rPr>
          <w:t xml:space="preserve"> forms</w:t>
        </w:r>
      </w:ins>
      <w:del w:id="95"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96" w:author="MORAN Dominic" w:date="2018-07-14T02:19:00Z">
        <w:r w:rsidR="00AD022D">
          <w:t xml:space="preserve"> </w:t>
        </w:r>
      </w:ins>
      <w:del w:id="97" w:author="MORAN Dominic" w:date="2018-07-14T02:19:00Z">
        <w:r w:rsidR="008669D3" w:rsidRPr="00961A71" w:rsidDel="00AD022D">
          <w:delText xml:space="preserve"> and va</w:delText>
        </w:r>
      </w:del>
      <w:del w:id="98" w:author="MORAN Dominic" w:date="2018-07-14T02:18:00Z">
        <w:r w:rsidR="008669D3" w:rsidRPr="00961A71" w:rsidDel="00AD022D">
          <w:delText>lues</w:delText>
        </w:r>
      </w:del>
      <w:r w:rsidR="008669D3" w:rsidRPr="00961A71">
        <w:t xml:space="preserve"> for attributes of a good or service are elicited </w:t>
      </w:r>
      <w:ins w:id="99" w:author="MORAN Dominic" w:date="2018-07-14T02:20:00Z">
        <w:r w:rsidR="00413C55">
          <w:t>using</w:t>
        </w:r>
      </w:ins>
      <w:del w:id="100" w:author="MORAN Dominic" w:date="2018-07-14T02:20:00Z">
        <w:r w:rsidR="008669D3" w:rsidDel="00413C55">
          <w:delText xml:space="preserve">through </w:delText>
        </w:r>
      </w:del>
      <w:ins w:id="101" w:author="MORAN Dominic" w:date="2018-07-14T02:19:00Z">
        <w:r w:rsidR="00AD022D">
          <w:t xml:space="preserve"> </w:t>
        </w:r>
      </w:ins>
      <w:r w:rsidR="008669D3">
        <w:t xml:space="preserve">surveys </w:t>
      </w:r>
      <w:ins w:id="102" w:author="MORAN Dominic" w:date="2018-07-14T02:20:00Z">
        <w:r w:rsidR="00413C55">
          <w:t xml:space="preserve">that mimic hypothetical scenarios </w:t>
        </w:r>
      </w:ins>
      <w:ins w:id="103" w:author="MORAN Dominic" w:date="2018-07-14T02:21:00Z">
        <w:r w:rsidR="00413C55">
          <w:t>–</w:t>
        </w:r>
      </w:ins>
      <w:ins w:id="104" w:author="MORAN Dominic" w:date="2018-07-14T02:20:00Z">
        <w:r w:rsidR="00413C55">
          <w:t xml:space="preserve"> in </w:t>
        </w:r>
      </w:ins>
      <w:ins w:id="105" w:author="MORAN Dominic" w:date="2018-07-14T02:21:00Z">
        <w:r w:rsidR="00413C55">
          <w:t>this case conservation contracts</w:t>
        </w:r>
      </w:ins>
      <w:del w:id="106"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107" w:author="MORAN Dominic" w:date="2018-07-14T02:22:00Z">
        <w:r w:rsidR="00413C55">
          <w:rPr>
            <w:bCs/>
          </w:rPr>
          <w:t>adds</w:t>
        </w:r>
      </w:ins>
      <w:del w:id="108" w:author="MORAN Dominic" w:date="2018-07-14T02:22:00Z">
        <w:r w:rsidR="008450F8" w:rsidRPr="00961A71" w:rsidDel="00413C55">
          <w:rPr>
            <w:bCs/>
          </w:rPr>
          <w:delText>contrib</w:delText>
        </w:r>
      </w:del>
      <w:del w:id="109" w:author="MORAN Dominic" w:date="2018-07-14T02:21:00Z">
        <w:r w:rsidR="008450F8" w:rsidRPr="00961A71" w:rsidDel="00413C55">
          <w:rPr>
            <w:bCs/>
          </w:rPr>
          <w:delText>utes</w:delText>
        </w:r>
      </w:del>
      <w:r w:rsidR="008450F8" w:rsidRPr="00961A71">
        <w:rPr>
          <w:bCs/>
        </w:rPr>
        <w:t xml:space="preserve"> to the </w:t>
      </w:r>
      <w:del w:id="110"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111"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112" w:author="MORAN Dominic" w:date="2018-07-14T02:22:00Z">
        <w:r w:rsidR="00413C55">
          <w:rPr>
            <w:bCs/>
          </w:rPr>
          <w:t>focuses on the</w:t>
        </w:r>
      </w:ins>
      <w:del w:id="113" w:author="MORAN Dominic" w:date="2018-07-14T02:22:00Z">
        <w:r w:rsidR="003441DB" w:rsidDel="00413C55">
          <w:rPr>
            <w:bCs/>
          </w:rPr>
          <w:delText>the</w:delText>
        </w:r>
      </w:del>
      <w:ins w:id="114" w:author="MORAN Dominic" w:date="2018-07-14T02:22:00Z">
        <w:r w:rsidR="00413C55">
          <w:rPr>
            <w:bCs/>
          </w:rPr>
          <w:t xml:space="preserve"> neglected issue of </w:t>
        </w:r>
      </w:ins>
      <w:del w:id="115"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16" w:author="MORAN Dominic" w:date="2018-07-14T02:23:00Z">
        <w:r w:rsidR="007F447F">
          <w:rPr>
            <w:bCs/>
          </w:rPr>
          <w:t xml:space="preserve">to </w:t>
        </w:r>
      </w:ins>
      <w:del w:id="117"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18"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19" w:author="MORAN Dominic" w:date="2018-07-14T02:24:00Z">
        <w:r w:rsidR="007F447F">
          <w:rPr>
            <w:bCs/>
          </w:rPr>
          <w:t xml:space="preserve"> of the </w:t>
        </w:r>
      </w:ins>
      <w:del w:id="120"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21"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22"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23" w:author="Warwick Wainwright" w:date="2018-07-24T12:44:00Z"/>
        </w:rPr>
      </w:pPr>
      <w:r>
        <w:t>As an EU member state, Romania’s agricultural policy is structured and supported in a</w:t>
      </w:r>
      <w:ins w:id="124" w:author="MORAN Dominic" w:date="2018-07-14T02:25:00Z">
        <w:r w:rsidR="003F0EFC">
          <w:t xml:space="preserve">n agreed </w:t>
        </w:r>
      </w:ins>
      <w:r>
        <w:t xml:space="preserve"> </w:t>
      </w:r>
      <w:r w:rsidR="009E0145" w:rsidRPr="009E0145">
        <w:t>Rural Development Programme (RDP 2014-2020)</w:t>
      </w:r>
      <w:ins w:id="125" w:author="MORAN Dominic" w:date="2018-07-14T02:25:00Z">
        <w:r w:rsidR="003F0EFC">
          <w:t xml:space="preserve">, which </w:t>
        </w:r>
      </w:ins>
      <w:del w:id="126"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27" w:author="Warwick Wainwright" w:date="2018-07-24T12:40:00Z">
        <w:r w:rsidR="009E0145" w:rsidRPr="009E0145" w:rsidDel="001D66C5">
          <w:delText xml:space="preserve">Commitment </w:delText>
        </w:r>
      </w:del>
      <w:ins w:id="128" w:author="Warwick Wainwright" w:date="2018-07-24T12:40:00Z">
        <w:r w:rsidR="001D66C5">
          <w:t xml:space="preserve">Uptake </w:t>
        </w:r>
      </w:ins>
      <w:del w:id="129" w:author="Warwick Wainwright" w:date="2018-07-24T12:42:00Z">
        <w:r w:rsidR="009E0145" w:rsidRPr="009E0145" w:rsidDel="00E54FA4">
          <w:delText xml:space="preserve">to </w:delText>
        </w:r>
      </w:del>
      <w:ins w:id="130" w:author="Warwick Wainwright" w:date="2018-07-24T12:42:00Z">
        <w:r w:rsidR="00E54FA4">
          <w:t>for</w:t>
        </w:r>
        <w:r w:rsidR="00E54FA4" w:rsidRPr="009E0145">
          <w:t xml:space="preserve"> </w:t>
        </w:r>
      </w:ins>
      <w:r w:rsidR="009E0145" w:rsidRPr="009E0145">
        <w:t xml:space="preserve">this RDP option is </w:t>
      </w:r>
      <w:commentRangeStart w:id="131"/>
      <w:commentRangeStart w:id="132"/>
      <w:r w:rsidR="009E0145" w:rsidRPr="009E0145">
        <w:t xml:space="preserve">anticipated to be </w:t>
      </w:r>
      <w:commentRangeEnd w:id="131"/>
      <w:r w:rsidR="003F0EFC">
        <w:rPr>
          <w:rStyle w:val="CommentReference"/>
        </w:rPr>
        <w:commentReference w:id="131"/>
      </w:r>
      <w:commentRangeEnd w:id="132"/>
      <w:r w:rsidR="001D66C5">
        <w:rPr>
          <w:rStyle w:val="CommentReference"/>
        </w:rPr>
        <w:commentReference w:id="132"/>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33" w:author="MORAN Dominic" w:date="2018-07-14T02:26:00Z">
        <w:r w:rsidR="00281173" w:rsidDel="003F0EFC">
          <w:delText xml:space="preserve"> b</w:delText>
        </w:r>
      </w:del>
      <w:del w:id="134"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35"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36"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37" w:author="MORAN Dominic" w:date="2018-07-14T02:27:00Z">
        <w:r w:rsidR="003F0EFC">
          <w:t>as</w:t>
        </w:r>
      </w:ins>
      <w:del w:id="138"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39" w:author="MORAN Dominic" w:date="2018-07-14T02:27:00Z">
        <w:r w:rsidR="003F0EFC">
          <w:t>match</w:t>
        </w:r>
      </w:ins>
      <w:del w:id="140"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pPr>
        <w:rPr>
          <w:del w:id="141" w:author="Warwick Wainwright" w:date="2018-07-24T12:44:00Z"/>
        </w:rPr>
        <w:pPrChange w:id="142" w:author="Warwick Wainwright" w:date="2018-07-24T12:44:00Z">
          <w:pPr>
            <w:pStyle w:val="Heading2"/>
          </w:pPr>
        </w:pPrChange>
      </w:pPr>
      <w:ins w:id="143" w:author="MORAN Dominic" w:date="2018-07-14T02:28:00Z">
        <w:del w:id="144" w:author="Warwick Wainwright" w:date="2018-07-24T12:44:00Z">
          <w:r w:rsidDel="00E54FA4">
            <w:delText>S</w:delText>
          </w:r>
        </w:del>
      </w:ins>
      <w:del w:id="145"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46" w:author="MORAN Dominic" w:date="2018-07-14T02:29:00Z">
        <w:r w:rsidRPr="001579FC" w:rsidDel="00474948">
          <w:delText>these</w:delText>
        </w:r>
      </w:del>
      <w:r w:rsidRPr="001579FC">
        <w:t xml:space="preserve"> are much less common. </w:t>
      </w:r>
      <w:ins w:id="147" w:author="MORAN Dominic" w:date="2018-07-14T02:29:00Z">
        <w:r w:rsidR="00474948">
          <w:t>The site is characterised by h</w:t>
        </w:r>
      </w:ins>
      <w:del w:id="148" w:author="MORAN Dominic" w:date="2018-07-14T02:29:00Z">
        <w:r w:rsidRPr="001579FC" w:rsidDel="00474948">
          <w:delText>H</w:delText>
        </w:r>
      </w:del>
      <w:r w:rsidRPr="001579FC">
        <w:t xml:space="preserve">igh levels of rural poverty </w:t>
      </w:r>
      <w:del w:id="149" w:author="MORAN Dominic" w:date="2018-07-14T02:30:00Z">
        <w:r w:rsidRPr="001579FC" w:rsidDel="00474948">
          <w:delText>a</w:delText>
        </w:r>
      </w:del>
      <w:del w:id="150" w:author="MORAN Dominic" w:date="2018-07-14T02:29:00Z">
        <w:r w:rsidRPr="001579FC" w:rsidDel="00474948">
          <w:delText>lso feature in the study site</w:delText>
        </w:r>
      </w:del>
      <w:r w:rsidRPr="001579FC">
        <w:t xml:space="preserve">, with average household incomes </w:t>
      </w:r>
      <w:del w:id="151" w:author="MORAN Dominic" w:date="2018-07-14T02:30:00Z">
        <w:r w:rsidRPr="001579FC" w:rsidDel="00474948">
          <w:delText>being</w:delText>
        </w:r>
      </w:del>
      <w:r w:rsidRPr="001579FC">
        <w:t xml:space="preserve"> below the</w:t>
      </w:r>
      <w:del w:id="152" w:author="MORAN Dominic" w:date="2018-07-14T02:30:00Z">
        <w:r w:rsidRPr="001579FC" w:rsidDel="00474948">
          <w:delText xml:space="preserve"> Romanian </w:delText>
        </w:r>
      </w:del>
      <w:ins w:id="153"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54"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55"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56" w:author="MORAN Dominic" w:date="2018-07-14T02:31:00Z">
        <w:r w:rsidR="00054CD5">
          <w:t>L</w:t>
        </w:r>
      </w:ins>
      <w:del w:id="157"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58" w:author="MORAN Dominic" w:date="2018-07-14T02:33:00Z"/>
        </w:rPr>
      </w:pPr>
      <w:r>
        <w:t>The</w:t>
      </w:r>
      <w:r w:rsidR="00B076D3" w:rsidRPr="00FD12D6">
        <w:t xml:space="preserve"> survey </w:t>
      </w:r>
      <w:del w:id="159"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60"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61" w:author="MORAN Dominic" w:date="2018-07-14T02:33:00Z">
        <w:r w:rsidR="00054CD5">
          <w:t>In the s</w:t>
        </w:r>
      </w:ins>
      <w:del w:id="162"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63" w:author="MORAN Dominic" w:date="2018-07-14T02:33:00Z">
        <w:r w:rsidR="006519F0" w:rsidDel="00054CD5">
          <w:delText>if they</w:delText>
        </w:r>
      </w:del>
      <w:r w:rsidR="006519F0">
        <w:t xml:space="preserve"> </w:t>
      </w:r>
      <w:ins w:id="164"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65" w:author="MORAN Dominic" w:date="2018-07-14T02:33:00Z"/>
        </w:rPr>
      </w:pPr>
    </w:p>
    <w:p w14:paraId="410702BA" w14:textId="071AF0F1" w:rsidR="00C40F6A" w:rsidRDefault="00B076D3" w:rsidP="00C40F6A">
      <w:r w:rsidRPr="00C40F6A">
        <w:t>The third part of the questionnaire included the CE</w:t>
      </w:r>
      <w:r w:rsidR="0038170C" w:rsidRPr="00C40F6A">
        <w:t>.</w:t>
      </w:r>
      <w:r w:rsidR="00D63CEE">
        <w:t xml:space="preserve"> </w:t>
      </w:r>
      <w:ins w:id="166" w:author="Warwick Wainwright" w:date="2018-07-27T11:28:00Z">
        <w:r w:rsidR="00C72C2D">
          <w:t xml:space="preserve">Two CE versions were created for </w:t>
        </w:r>
        <w:proofErr w:type="spellStart"/>
        <w:r w:rsidR="00C72C2D">
          <w:t>ovines</w:t>
        </w:r>
        <w:proofErr w:type="spellEnd"/>
        <w:r w:rsidR="00C72C2D">
          <w:t xml:space="preserve"> and bovines. Farmers answered either one or both of the CE versions d</w:t>
        </w:r>
        <w:r w:rsidR="00C72C2D" w:rsidRPr="00C40F6A">
          <w:t xml:space="preserve">epending on whether </w:t>
        </w:r>
        <w:r w:rsidR="00C72C2D">
          <w:t xml:space="preserve">they </w:t>
        </w:r>
        <w:r w:rsidR="00C72C2D" w:rsidRPr="00C40F6A">
          <w:t xml:space="preserve">were keeping </w:t>
        </w:r>
        <w:proofErr w:type="spellStart"/>
        <w:r w:rsidR="00C72C2D" w:rsidRPr="00C40F6A">
          <w:t>ovines</w:t>
        </w:r>
        <w:proofErr w:type="spellEnd"/>
        <w:r w:rsidR="00C72C2D" w:rsidRPr="00C40F6A">
          <w:t xml:space="preserve">, bovines, or </w:t>
        </w:r>
        <w:r w:rsidR="00C72C2D">
          <w:t>both</w:t>
        </w:r>
        <w:r w:rsidR="00C72C2D" w:rsidRPr="00C40F6A">
          <w:t xml:space="preserve">. </w:t>
        </w:r>
        <w:r w:rsidR="00C72C2D">
          <w:t>After the CE tasks were completed, r</w:t>
        </w:r>
        <w:r w:rsidR="00C72C2D" w:rsidRPr="00C40F6A">
          <w:t xml:space="preserve">espondents were </w:t>
        </w:r>
        <w:r w:rsidR="00C72C2D" w:rsidRPr="00D902AC">
          <w:t>asked to state their motivations for their choices</w:t>
        </w:r>
        <w:r w:rsidR="00C72C2D">
          <w:t xml:space="preserve"> in the CE, and this </w:t>
        </w:r>
      </w:ins>
      <w:ins w:id="167" w:author="Warwick Wainwright" w:date="2018-07-27T11:29:00Z">
        <w:r w:rsidR="00C72C2D">
          <w:t xml:space="preserve">information </w:t>
        </w:r>
        <w:r w:rsidR="00C72C2D" w:rsidRPr="00D902AC">
          <w:t>was</w:t>
        </w:r>
      </w:ins>
      <w:ins w:id="168" w:author="Warwick Wainwright" w:date="2018-07-27T11:28:00Z">
        <w:r w:rsidR="00C72C2D">
          <w:t xml:space="preserve"> </w:t>
        </w:r>
        <w:r w:rsidR="00C72C2D" w:rsidRPr="00D902AC">
          <w:t>used to identify genuine choices from protest bids; the latter subsequently being removed from the analysis.</w:t>
        </w:r>
        <w:r w:rsidR="00C72C2D">
          <w:t xml:space="preserve"> </w:t>
        </w:r>
      </w:ins>
      <w:del w:id="169" w:author="Warwick Wainwright" w:date="2018-07-27T11:28:00Z">
        <w:r w:rsidRPr="00C40F6A" w:rsidDel="00C72C2D">
          <w:delText>Depending on whether farmers were keeping ovines, bovines</w:delText>
        </w:r>
        <w:r w:rsidR="007A7164" w:rsidRPr="00C40F6A" w:rsidDel="00C72C2D">
          <w:delText>,</w:delText>
        </w:r>
        <w:r w:rsidRPr="00C40F6A" w:rsidDel="00C72C2D">
          <w:delText xml:space="preserve"> or </w:delText>
        </w:r>
        <w:r w:rsidR="00D63CEE" w:rsidDel="00C72C2D">
          <w:delText xml:space="preserve">both, they were presented with </w:delText>
        </w:r>
        <w:r w:rsidRPr="00C40F6A" w:rsidDel="00C72C2D">
          <w:delText xml:space="preserve">one or two sets of choice tasks, each containing 4 choice sets. Respondents were </w:delText>
        </w:r>
        <w:r w:rsidR="00D902AC" w:rsidRPr="00D902AC" w:rsidDel="00C72C2D">
          <w:delText>asked to state their motivations for their choices</w:delText>
        </w:r>
        <w:r w:rsidR="00D902AC" w:rsidDel="00C72C2D">
          <w:delText xml:space="preserve"> in the CE</w:delText>
        </w:r>
      </w:del>
      <w:ins w:id="170" w:author="MORAN Dominic" w:date="2018-07-14T02:34:00Z">
        <w:del w:id="171" w:author="Warwick Wainwright" w:date="2018-07-27T11:28:00Z">
          <w:r w:rsidR="00054CD5" w:rsidDel="00C72C2D">
            <w:delText xml:space="preserve">, and this </w:delText>
          </w:r>
        </w:del>
      </w:ins>
      <w:ins w:id="172" w:author="MORAN Dominic" w:date="2018-07-14T02:35:00Z">
        <w:del w:id="173" w:author="Warwick Wainwright" w:date="2018-07-27T11:28:00Z">
          <w:r w:rsidR="00054CD5" w:rsidDel="00C72C2D">
            <w:delText>information</w:delText>
          </w:r>
        </w:del>
      </w:ins>
      <w:ins w:id="174" w:author="MORAN Dominic" w:date="2018-07-14T02:34:00Z">
        <w:del w:id="175" w:author="Warwick Wainwright" w:date="2018-07-27T11:28:00Z">
          <w:r w:rsidR="00054CD5" w:rsidDel="00C72C2D">
            <w:delText xml:space="preserve"> </w:delText>
          </w:r>
        </w:del>
      </w:ins>
      <w:del w:id="176" w:author="Warwick Wainwright" w:date="2018-07-27T11:28:00Z">
        <w:r w:rsidR="00D902AC" w:rsidRPr="00D902AC" w:rsidDel="00C72C2D">
          <w:delText xml:space="preserve">, which was </w:delText>
        </w:r>
      </w:del>
      <w:ins w:id="177" w:author="MORAN Dominic" w:date="2018-07-14T02:35:00Z">
        <w:del w:id="178" w:author="Warwick Wainwright" w:date="2018-07-27T11:28:00Z">
          <w:r w:rsidR="00054CD5" w:rsidDel="00C72C2D">
            <w:delText xml:space="preserve">was </w:delText>
          </w:r>
        </w:del>
      </w:ins>
      <w:del w:id="179" w:author="Warwick Wainwright" w:date="2018-07-27T11:28:00Z">
        <w:r w:rsidR="00D902AC" w:rsidRPr="00D902AC" w:rsidDel="00C72C2D">
          <w:delText>used to identify genuine choices from protest bids; the latter subsequently being removed from the analysis.</w:delText>
        </w:r>
      </w:del>
      <w:r w:rsidR="00D902AC">
        <w:t xml:space="preserve"> </w:t>
      </w:r>
      <w:ins w:id="180" w:author="MORAN Dominic" w:date="2018-07-14T02:35:00Z">
        <w:r w:rsidR="00054CD5">
          <w:t>Respondents</w:t>
        </w:r>
      </w:ins>
      <w:del w:id="181"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82" w:author="MORAN Dominic" w:date="2018-07-14T02:36:00Z">
        <w:r w:rsidR="00054CD5">
          <w:t xml:space="preserve">scheme </w:t>
        </w:r>
      </w:ins>
      <w:r w:rsidR="0036670E" w:rsidRPr="00C40F6A">
        <w:t>remittance</w:t>
      </w:r>
      <w:r w:rsidRPr="00C40F6A">
        <w:t xml:space="preserve"> </w:t>
      </w:r>
      <w:del w:id="183"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84" w:author="MORAN Dominic" w:date="2018-07-14T02:36:00Z">
        <w:r w:rsidR="00054CD5">
          <w:t>The f</w:t>
        </w:r>
      </w:ins>
      <w:del w:id="185" w:author="MORAN Dominic" w:date="2018-07-14T02:36:00Z">
        <w:r w:rsidR="006519F0" w:rsidDel="00054CD5">
          <w:delText>F</w:delText>
        </w:r>
      </w:del>
      <w:r w:rsidR="006519F0">
        <w:t>ourth</w:t>
      </w:r>
      <w:ins w:id="186" w:author="MORAN Dominic" w:date="2018-07-14T02:36:00Z">
        <w:r w:rsidR="00054CD5">
          <w:t xml:space="preserve"> section collected </w:t>
        </w:r>
      </w:ins>
      <w:del w:id="187"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88" w:author="MORAN Dominic" w:date="2018-07-14T02:36:00Z">
        <w:r w:rsidR="00054CD5">
          <w:t xml:space="preserve">respondent </w:t>
        </w:r>
      </w:ins>
      <w:r w:rsidRPr="00C40F6A">
        <w:t>age, gender</w:t>
      </w:r>
      <w:r w:rsidR="0036670E" w:rsidRPr="00C40F6A">
        <w:t xml:space="preserve">, </w:t>
      </w:r>
      <w:r w:rsidR="001E7286" w:rsidRPr="00C40F6A">
        <w:t>education</w:t>
      </w:r>
      <w:ins w:id="189" w:author="MORAN Dominic" w:date="2018-07-14T02:37:00Z">
        <w:r w:rsidR="00054CD5">
          <w:t>al</w:t>
        </w:r>
      </w:ins>
      <w:r w:rsidR="0036670E" w:rsidRPr="00C40F6A">
        <w:t xml:space="preserve"> attainment and</w:t>
      </w:r>
      <w:r w:rsidRPr="00C40F6A">
        <w:t xml:space="preserve"> </w:t>
      </w:r>
      <w:ins w:id="190" w:author="MORAN Dominic" w:date="2018-07-14T02:37:00Z">
        <w:r w:rsidR="00054CD5">
          <w:t xml:space="preserve">household </w:t>
        </w:r>
        <w:del w:id="191" w:author="Warwick Wainwright" w:date="2018-07-24T12:51:00Z">
          <w:r w:rsidR="00054CD5" w:rsidDel="000F1759">
            <w:delText>???</w:delText>
          </w:r>
        </w:del>
      </w:ins>
      <w:r w:rsidRPr="00C40F6A">
        <w:t>income</w:t>
      </w:r>
      <w:ins w:id="192" w:author="MORAN Dominic" w:date="2018-07-14T02:37:00Z">
        <w:r w:rsidR="00054CD5">
          <w:t xml:space="preserve">. </w:t>
        </w:r>
      </w:ins>
      <w:del w:id="193"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6421D356" w:rsidR="00AD4937" w:rsidRDefault="00EB2C3C" w:rsidP="007A7164">
      <w:ins w:id="194" w:author="Warwick Wainwright" w:date="2018-07-27T11:30:00Z">
        <w:r w:rsidRPr="00BC5194">
          <w:t xml:space="preserve">In CEs, respondents are asked to repeatedly choose from a number of options that differ in their attributes or characteristics following an experimental design. </w:t>
        </w:r>
      </w:ins>
      <w:r w:rsidR="007850F8">
        <w:t xml:space="preserve">The </w:t>
      </w:r>
      <w:r w:rsidR="00106051">
        <w:t>CE elicited</w:t>
      </w:r>
      <w:r w:rsidR="001579FC">
        <w:t xml:space="preserve"> individual preferences</w:t>
      </w:r>
      <w:r w:rsidR="00A27B61">
        <w:t xml:space="preserve"> using hypothetical </w:t>
      </w:r>
      <w:r w:rsidR="007850F8">
        <w:t xml:space="preserve">conservation </w:t>
      </w:r>
      <w:r w:rsidR="00A27B61">
        <w:t>choice</w:t>
      </w:r>
      <w:r w:rsidR="007850F8">
        <w:t xml:space="preserve"> </w:t>
      </w:r>
      <w:r w:rsidR="00A27B61">
        <w:t>set</w:t>
      </w:r>
      <w:r w:rsidR="001C3E25">
        <w:t>s</w:t>
      </w:r>
      <w:r w:rsidR="007A7164" w:rsidRPr="007A7164">
        <w:t xml:space="preserve"> </w:t>
      </w:r>
      <w:r w:rsidR="007850F8">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95" w:author="Warwick Wainwright" w:date="2018-07-24T12:52:00Z">
        <w:r w:rsidR="000F1759">
          <w:t>2</w:t>
        </w:r>
      </w:ins>
      <w:del w:id="196"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97" w:author="MORAN Dominic" w:date="2018-07-14T02:38:00Z">
        <w:r w:rsidR="00F47208">
          <w:t xml:space="preserve">alternative </w:t>
        </w:r>
      </w:ins>
      <w:r w:rsidR="007A7164" w:rsidRPr="007A7164">
        <w:t>contract</w:t>
      </w:r>
      <w:ins w:id="198" w:author="MORAN Dominic" w:date="2018-07-14T02:38:00Z">
        <w:r w:rsidR="00F47208">
          <w:t>s</w:t>
        </w:r>
      </w:ins>
      <w:del w:id="199"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200" w:author="MORAN Dominic" w:date="2018-07-14T02:38:00Z">
        <w:r w:rsidR="00F47208">
          <w:t>their</w:t>
        </w:r>
      </w:ins>
      <w:del w:id="201"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202"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0BB9176A" w:rsidR="00DC1B7C" w:rsidRDefault="003E49B6" w:rsidP="007A7164">
      <w:r>
        <w:t>E</w:t>
      </w:r>
      <w:r w:rsidR="007A7164" w:rsidRPr="007A7164">
        <w:t xml:space="preserve">ach </w:t>
      </w:r>
      <w:del w:id="203" w:author="Warwick Wainwright" w:date="2018-07-24T12:58:00Z">
        <w:r w:rsidR="007A7164" w:rsidRPr="007A7164" w:rsidDel="000F1759">
          <w:delText>choice task</w:delText>
        </w:r>
      </w:del>
      <w:ins w:id="204" w:author="Warwick Wainwright" w:date="2018-07-24T12:58:00Z">
        <w:r w:rsidR="000F1759">
          <w:t>contract option</w:t>
        </w:r>
      </w:ins>
      <w:r w:rsidR="007A7164" w:rsidRPr="007A7164">
        <w:t xml:space="preserve"> </w:t>
      </w:r>
      <w:r>
        <w:t>consisted of four attributes (Table 1). The first three attributes described</w:t>
      </w:r>
      <w:del w:id="205"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w:t>
      </w:r>
      <w:ins w:id="206" w:author="Warwick Wainwright" w:date="2018-07-27T11:49:00Z">
        <w:r w:rsidR="00E746CF">
          <w:t xml:space="preserve"> and were effects coded in the analysis</w:t>
        </w:r>
      </w:ins>
      <w:r w:rsidR="007A7164" w:rsidRPr="007A7164">
        <w:t xml:space="preserve">. </w:t>
      </w:r>
      <w:ins w:id="207" w:author="MORAN Dominic" w:date="2018-07-14T02:41:00Z">
        <w:r w:rsidR="00CA5A11">
          <w:t xml:space="preserve"> Choice of </w:t>
        </w:r>
      </w:ins>
      <w:del w:id="208" w:author="MORAN Dominic" w:date="2018-07-14T02:41:00Z">
        <w:r w:rsidR="008669D3" w:rsidDel="00CA5A11">
          <w:delText xml:space="preserve">The contract </w:delText>
        </w:r>
      </w:del>
      <w:r w:rsidR="008669D3">
        <w:t xml:space="preserve">attributes </w:t>
      </w:r>
      <w:ins w:id="209" w:author="MORAN Dominic" w:date="2018-07-14T02:41:00Z">
        <w:r w:rsidR="00CA5A11">
          <w:t xml:space="preserve">drew </w:t>
        </w:r>
      </w:ins>
      <w:del w:id="210"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211" w:author="MORAN Dominic" w:date="2018-07-14T02:41:00Z">
        <w:r w:rsidR="00CA5A11">
          <w:t>their importance in</w:t>
        </w:r>
      </w:ins>
      <w:del w:id="212"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ins w:id="213" w:author="Warwick Wainwright" w:date="2018-07-27T11:53:00Z">
        <w:r w:rsidR="00E746CF">
          <w:t>.</w:t>
        </w:r>
      </w:ins>
      <w:r w:rsidR="008669D3">
        <w:t xml:space="preserve"> </w:t>
      </w:r>
      <w:del w:id="214" w:author="MORAN Dominic" w:date="2018-07-14T02:42:00Z">
        <w:r w:rsidR="008669D3" w:rsidDel="00CA5A11">
          <w:delText>but are yet to be explored in the context of animal genetic resources conservation</w:delText>
        </w:r>
      </w:del>
      <w:del w:id="215"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216" w:author="Warwick Wainwright" w:date="2018-07-24T13:00:00Z">
        <w:r w:rsidR="00CF4AF7">
          <w:t>n annual</w:t>
        </w:r>
      </w:ins>
      <w:r w:rsidR="007A7164" w:rsidRPr="007A7164">
        <w:t xml:space="preserve"> </w:t>
      </w:r>
      <w:del w:id="217" w:author="Warwick Wainwright" w:date="2018-07-24T12:59:00Z">
        <w:r w:rsidR="007A7164" w:rsidRPr="007A7164" w:rsidDel="00CF4AF7">
          <w:delText xml:space="preserve">subsidy </w:delText>
        </w:r>
      </w:del>
      <w:ins w:id="218" w:author="Warwick Wainwright" w:date="2018-07-24T12:59:00Z">
        <w:r w:rsidR="00CF4AF7">
          <w:t>payment to farmers</w:t>
        </w:r>
        <w:r w:rsidR="00CF4AF7" w:rsidRPr="007A7164">
          <w:t xml:space="preserve"> </w:t>
        </w:r>
      </w:ins>
      <w:del w:id="219"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nd took four different levels</w:t>
      </w:r>
      <w:ins w:id="220" w:author="Warwick Wainwright" w:date="2018-07-27T11:50:00Z">
        <w:r w:rsidR="00E746CF">
          <w:t>.</w:t>
        </w:r>
      </w:ins>
      <w:del w:id="221" w:author="Warwick Wainwright" w:date="2018-07-27T11:50:00Z">
        <w:r w:rsidR="00B012C4" w:rsidDel="00E746CF">
          <w:delText>.</w:delText>
        </w:r>
      </w:del>
      <w:r w:rsidR="00B012C4">
        <w:t xml:space="preserve">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222"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223"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224" w:author="MORAN Dominic" w:date="2018-07-14T02:46:00Z">
        <w:r w:rsidR="00CA5A11">
          <w:t xml:space="preserve"> under current RDP conditions.</w:t>
        </w:r>
      </w:ins>
      <w:del w:id="225"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0118106F"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ins w:id="226" w:author="Warwick Wainwright" w:date="2018-07-27T11:53:00Z">
        <w:r w:rsidR="00E746CF">
          <w:rPr>
            <w:rFonts w:ascii="Times New Roman" w:hAnsi="Times New Roman"/>
            <w:b w:val="0"/>
            <w:bCs w:val="0"/>
            <w:color w:val="auto"/>
            <w:sz w:val="22"/>
            <w:szCs w:val="22"/>
          </w:rPr>
          <w:t xml:space="preserve"> including relevant coding and a prioir expectations</w:t>
        </w:r>
      </w:ins>
    </w:p>
    <w:tbl>
      <w:tblPr>
        <w:tblW w:w="8543" w:type="dxa"/>
        <w:jc w:val="center"/>
        <w:tblLook w:val="04A0" w:firstRow="1" w:lastRow="0" w:firstColumn="1" w:lastColumn="0" w:noHBand="0" w:noVBand="1"/>
        <w:tblPrChange w:id="227" w:author="Warwick Wainwright" w:date="2018-07-25T15:00:00Z">
          <w:tblPr>
            <w:tblW w:w="7621" w:type="dxa"/>
            <w:jc w:val="center"/>
            <w:tblLook w:val="04A0" w:firstRow="1" w:lastRow="0" w:firstColumn="1" w:lastColumn="0" w:noHBand="0" w:noVBand="1"/>
          </w:tblPr>
        </w:tblPrChange>
      </w:tblPr>
      <w:tblGrid>
        <w:gridCol w:w="2376"/>
        <w:gridCol w:w="993"/>
        <w:gridCol w:w="5164"/>
        <w:gridCol w:w="10"/>
        <w:tblGridChange w:id="228">
          <w:tblGrid>
            <w:gridCol w:w="2376"/>
            <w:gridCol w:w="993"/>
            <w:gridCol w:w="4252"/>
          </w:tblGrid>
        </w:tblGridChange>
      </w:tblGrid>
      <w:tr w:rsidR="00DC1B7C" w:rsidRPr="00500F2F" w:rsidDel="00EB2C3C" w14:paraId="100188DD" w14:textId="38C691CD" w:rsidTr="008540DD">
        <w:trPr>
          <w:gridAfter w:val="1"/>
          <w:wAfter w:w="10" w:type="dxa"/>
          <w:trHeight w:val="402"/>
          <w:jc w:val="center"/>
          <w:del w:id="229" w:author="Warwick Wainwright" w:date="2018-07-27T11:38:00Z"/>
          <w:trPrChange w:id="230" w:author="Warwick Wainwright" w:date="2018-07-25T15:00:00Z">
            <w:trPr>
              <w:trHeight w:val="402"/>
              <w:jc w:val="center"/>
            </w:trPr>
          </w:trPrChange>
        </w:trPr>
        <w:tc>
          <w:tcPr>
            <w:tcW w:w="2376" w:type="dxa"/>
            <w:tcBorders>
              <w:top w:val="single" w:sz="4" w:space="0" w:color="auto"/>
              <w:left w:val="nil"/>
              <w:bottom w:val="single" w:sz="4" w:space="0" w:color="auto"/>
              <w:right w:val="nil"/>
            </w:tcBorders>
            <w:noWrap/>
            <w:vAlign w:val="center"/>
            <w:hideMark/>
            <w:tcPrChange w:id="231" w:author="Warwick Wainwright" w:date="2018-07-25T15:00:00Z">
              <w:tcPr>
                <w:tcW w:w="2376" w:type="dxa"/>
                <w:tcBorders>
                  <w:top w:val="single" w:sz="4" w:space="0" w:color="auto"/>
                  <w:left w:val="nil"/>
                  <w:bottom w:val="single" w:sz="4" w:space="0" w:color="auto"/>
                  <w:right w:val="nil"/>
                </w:tcBorders>
                <w:noWrap/>
                <w:vAlign w:val="center"/>
                <w:hideMark/>
              </w:tcPr>
            </w:tcPrChange>
          </w:tcPr>
          <w:p w14:paraId="69A46C05" w14:textId="3497DAA3" w:rsidR="00DC1B7C" w:rsidRPr="00500F2F" w:rsidDel="00EB2C3C" w:rsidRDefault="00DC1B7C" w:rsidP="00DC1B7C">
            <w:pPr>
              <w:spacing w:line="276" w:lineRule="auto"/>
              <w:ind w:firstLine="0"/>
              <w:jc w:val="left"/>
              <w:rPr>
                <w:del w:id="232" w:author="Warwick Wainwright" w:date="2018-07-27T11:38:00Z"/>
                <w:b/>
                <w:bCs/>
                <w:color w:val="000000"/>
                <w:sz w:val="20"/>
                <w:szCs w:val="20"/>
              </w:rPr>
            </w:pPr>
            <w:del w:id="233" w:author="Warwick Wainwright" w:date="2018-07-27T11:38:00Z">
              <w:r w:rsidRPr="00500F2F" w:rsidDel="00EB2C3C">
                <w:rPr>
                  <w:b/>
                  <w:bCs/>
                  <w:color w:val="000000"/>
                  <w:sz w:val="20"/>
                  <w:szCs w:val="20"/>
                </w:rPr>
                <w:delText>Contract attributes</w:delText>
              </w:r>
            </w:del>
          </w:p>
        </w:tc>
        <w:tc>
          <w:tcPr>
            <w:tcW w:w="993" w:type="dxa"/>
            <w:tcBorders>
              <w:top w:val="single" w:sz="4" w:space="0" w:color="auto"/>
              <w:left w:val="nil"/>
              <w:bottom w:val="single" w:sz="4" w:space="0" w:color="auto"/>
              <w:right w:val="nil"/>
            </w:tcBorders>
            <w:noWrap/>
            <w:vAlign w:val="center"/>
            <w:hideMark/>
            <w:tcPrChange w:id="234" w:author="Warwick Wainwright" w:date="2018-07-25T15:00:00Z">
              <w:tcPr>
                <w:tcW w:w="993" w:type="dxa"/>
                <w:tcBorders>
                  <w:top w:val="single" w:sz="4" w:space="0" w:color="auto"/>
                  <w:left w:val="nil"/>
                  <w:bottom w:val="single" w:sz="4" w:space="0" w:color="auto"/>
                  <w:right w:val="nil"/>
                </w:tcBorders>
                <w:noWrap/>
                <w:vAlign w:val="center"/>
                <w:hideMark/>
              </w:tcPr>
            </w:tcPrChange>
          </w:tcPr>
          <w:p w14:paraId="63D0F9EB" w14:textId="40AB7190" w:rsidR="00DC1B7C" w:rsidRPr="00500F2F" w:rsidDel="00EB2C3C" w:rsidRDefault="00DC1B7C" w:rsidP="00DC1B7C">
            <w:pPr>
              <w:spacing w:line="276" w:lineRule="auto"/>
              <w:ind w:firstLine="34"/>
              <w:jc w:val="left"/>
              <w:rPr>
                <w:del w:id="235" w:author="Warwick Wainwright" w:date="2018-07-27T11:38:00Z"/>
                <w:b/>
                <w:bCs/>
                <w:color w:val="000000"/>
                <w:sz w:val="20"/>
                <w:szCs w:val="20"/>
              </w:rPr>
            </w:pPr>
            <w:del w:id="236" w:author="Warwick Wainwright" w:date="2018-07-27T11:38:00Z">
              <w:r w:rsidRPr="00500F2F" w:rsidDel="00EB2C3C">
                <w:rPr>
                  <w:b/>
                  <w:bCs/>
                  <w:color w:val="000000"/>
                  <w:sz w:val="20"/>
                  <w:szCs w:val="20"/>
                </w:rPr>
                <w:delText xml:space="preserve">No. of levels </w:delText>
              </w:r>
            </w:del>
          </w:p>
        </w:tc>
        <w:tc>
          <w:tcPr>
            <w:tcW w:w="5164" w:type="dxa"/>
            <w:tcBorders>
              <w:top w:val="single" w:sz="4" w:space="0" w:color="auto"/>
              <w:left w:val="nil"/>
              <w:bottom w:val="single" w:sz="4" w:space="0" w:color="auto"/>
              <w:right w:val="nil"/>
            </w:tcBorders>
            <w:noWrap/>
            <w:vAlign w:val="center"/>
            <w:hideMark/>
            <w:tcPrChange w:id="237" w:author="Warwick Wainwright" w:date="2018-07-25T15:00:00Z">
              <w:tcPr>
                <w:tcW w:w="4252" w:type="dxa"/>
                <w:tcBorders>
                  <w:top w:val="single" w:sz="4" w:space="0" w:color="auto"/>
                  <w:left w:val="nil"/>
                  <w:bottom w:val="single" w:sz="4" w:space="0" w:color="auto"/>
                  <w:right w:val="nil"/>
                </w:tcBorders>
                <w:noWrap/>
                <w:vAlign w:val="center"/>
                <w:hideMark/>
              </w:tcPr>
            </w:tcPrChange>
          </w:tcPr>
          <w:p w14:paraId="6310A11C" w14:textId="0C306CB2" w:rsidR="00DC1B7C" w:rsidRPr="00500F2F" w:rsidDel="00EB2C3C" w:rsidRDefault="00DC1B7C" w:rsidP="00DC1B7C">
            <w:pPr>
              <w:spacing w:line="276" w:lineRule="auto"/>
              <w:ind w:firstLine="34"/>
              <w:jc w:val="left"/>
              <w:rPr>
                <w:del w:id="238" w:author="Warwick Wainwright" w:date="2018-07-27T11:38:00Z"/>
                <w:b/>
                <w:bCs/>
                <w:color w:val="000000"/>
                <w:sz w:val="20"/>
                <w:szCs w:val="20"/>
              </w:rPr>
            </w:pPr>
            <w:del w:id="239" w:author="Warwick Wainwright" w:date="2018-07-27T11:38:00Z">
              <w:r w:rsidRPr="00500F2F" w:rsidDel="00EB2C3C">
                <w:rPr>
                  <w:b/>
                  <w:bCs/>
                  <w:color w:val="000000"/>
                  <w:sz w:val="20"/>
                  <w:szCs w:val="20"/>
                </w:rPr>
                <w:delText xml:space="preserve">Attribute levels </w:delText>
              </w:r>
            </w:del>
          </w:p>
        </w:tc>
      </w:tr>
      <w:tr w:rsidR="00DC1B7C" w:rsidRPr="00500F2F" w:rsidDel="00EB2C3C" w14:paraId="2C53B08F" w14:textId="53DDB8A5" w:rsidTr="008540DD">
        <w:trPr>
          <w:trHeight w:val="402"/>
          <w:jc w:val="center"/>
          <w:del w:id="240" w:author="Warwick Wainwright" w:date="2018-07-27T11:38:00Z"/>
          <w:trPrChange w:id="241" w:author="Warwick Wainwright" w:date="2018-07-25T15:00:00Z">
            <w:trPr>
              <w:trHeight w:val="402"/>
              <w:jc w:val="center"/>
            </w:trPr>
          </w:trPrChange>
        </w:trPr>
        <w:tc>
          <w:tcPr>
            <w:tcW w:w="2376" w:type="dxa"/>
            <w:noWrap/>
            <w:vAlign w:val="center"/>
            <w:hideMark/>
            <w:tcPrChange w:id="242" w:author="Warwick Wainwright" w:date="2018-07-25T15:00:00Z">
              <w:tcPr>
                <w:tcW w:w="2376" w:type="dxa"/>
                <w:noWrap/>
                <w:vAlign w:val="center"/>
                <w:hideMark/>
              </w:tcPr>
            </w:tcPrChange>
          </w:tcPr>
          <w:p w14:paraId="25EC4A06" w14:textId="4BF2A43A" w:rsidR="00DC1B7C" w:rsidRPr="00500F2F" w:rsidDel="00EB2C3C" w:rsidRDefault="00DC1B7C" w:rsidP="00DC1B7C">
            <w:pPr>
              <w:spacing w:line="276" w:lineRule="auto"/>
              <w:ind w:firstLine="0"/>
              <w:jc w:val="left"/>
              <w:rPr>
                <w:del w:id="243" w:author="Warwick Wainwright" w:date="2018-07-27T11:38:00Z"/>
                <w:color w:val="000000"/>
                <w:sz w:val="20"/>
                <w:szCs w:val="20"/>
              </w:rPr>
            </w:pPr>
            <w:del w:id="244" w:author="Warwick Wainwright" w:date="2018-07-27T11:38:00Z">
              <w:r w:rsidRPr="00500F2F" w:rsidDel="00EB2C3C">
                <w:rPr>
                  <w:color w:val="000000"/>
                  <w:sz w:val="20"/>
                  <w:szCs w:val="20"/>
                </w:rPr>
                <w:delText>Contract length (CL)</w:delText>
              </w:r>
            </w:del>
          </w:p>
        </w:tc>
        <w:tc>
          <w:tcPr>
            <w:tcW w:w="993" w:type="dxa"/>
            <w:noWrap/>
            <w:vAlign w:val="center"/>
            <w:hideMark/>
            <w:tcPrChange w:id="245" w:author="Warwick Wainwright" w:date="2018-07-25T15:00:00Z">
              <w:tcPr>
                <w:tcW w:w="993" w:type="dxa"/>
                <w:noWrap/>
                <w:vAlign w:val="center"/>
                <w:hideMark/>
              </w:tcPr>
            </w:tcPrChange>
          </w:tcPr>
          <w:p w14:paraId="74E08372" w14:textId="36932C53" w:rsidR="00DC1B7C" w:rsidRPr="00500F2F" w:rsidDel="00EB2C3C" w:rsidRDefault="00DC1B7C" w:rsidP="00DC1B7C">
            <w:pPr>
              <w:spacing w:line="276" w:lineRule="auto"/>
              <w:ind w:firstLine="34"/>
              <w:jc w:val="left"/>
              <w:rPr>
                <w:del w:id="246" w:author="Warwick Wainwright" w:date="2018-07-27T11:38:00Z"/>
                <w:color w:val="000000"/>
                <w:sz w:val="20"/>
                <w:szCs w:val="20"/>
              </w:rPr>
            </w:pPr>
            <w:del w:id="247" w:author="Warwick Wainwright" w:date="2018-07-27T11:38:00Z">
              <w:r w:rsidRPr="00500F2F" w:rsidDel="00EB2C3C">
                <w:rPr>
                  <w:color w:val="000000"/>
                  <w:sz w:val="20"/>
                  <w:szCs w:val="20"/>
                </w:rPr>
                <w:delText>2</w:delText>
              </w:r>
            </w:del>
          </w:p>
        </w:tc>
        <w:tc>
          <w:tcPr>
            <w:tcW w:w="5174" w:type="dxa"/>
            <w:gridSpan w:val="2"/>
            <w:noWrap/>
            <w:vAlign w:val="center"/>
            <w:hideMark/>
            <w:tcPrChange w:id="248" w:author="Warwick Wainwright" w:date="2018-07-25T15:00:00Z">
              <w:tcPr>
                <w:tcW w:w="4252" w:type="dxa"/>
                <w:noWrap/>
                <w:vAlign w:val="center"/>
                <w:hideMark/>
              </w:tcPr>
            </w:tcPrChange>
          </w:tcPr>
          <w:p w14:paraId="641FA040" w14:textId="392176F7" w:rsidR="008540DD" w:rsidRPr="00500F2F" w:rsidDel="00EB2C3C" w:rsidRDefault="00B012C4" w:rsidP="008540DD">
            <w:pPr>
              <w:spacing w:line="276" w:lineRule="auto"/>
              <w:ind w:firstLine="34"/>
              <w:jc w:val="left"/>
              <w:rPr>
                <w:del w:id="249" w:author="Warwick Wainwright" w:date="2018-07-27T11:38:00Z"/>
                <w:color w:val="000000"/>
                <w:sz w:val="20"/>
                <w:szCs w:val="20"/>
              </w:rPr>
            </w:pPr>
            <w:del w:id="250" w:author="Warwick Wainwright" w:date="2018-07-27T11:38:00Z">
              <w:r w:rsidDel="00EB2C3C">
                <w:rPr>
                  <w:color w:val="000000"/>
                  <w:sz w:val="20"/>
                  <w:szCs w:val="20"/>
                </w:rPr>
                <w:delText xml:space="preserve">5 </w:delText>
              </w:r>
            </w:del>
            <w:del w:id="251" w:author="Warwick Wainwright" w:date="2018-07-25T14:56:00Z">
              <w:r w:rsidDel="008540DD">
                <w:rPr>
                  <w:color w:val="000000"/>
                  <w:sz w:val="20"/>
                  <w:szCs w:val="20"/>
                </w:rPr>
                <w:delText>/ 10 year contract</w:delText>
              </w:r>
            </w:del>
          </w:p>
        </w:tc>
      </w:tr>
      <w:tr w:rsidR="00DC1B7C" w:rsidRPr="00500F2F" w:rsidDel="00EB2C3C" w14:paraId="262F5A75" w14:textId="110B746D" w:rsidTr="008540DD">
        <w:trPr>
          <w:trHeight w:val="402"/>
          <w:jc w:val="center"/>
          <w:del w:id="252" w:author="Warwick Wainwright" w:date="2018-07-27T11:38:00Z"/>
          <w:trPrChange w:id="253" w:author="Warwick Wainwright" w:date="2018-07-25T15:00:00Z">
            <w:trPr>
              <w:trHeight w:val="402"/>
              <w:jc w:val="center"/>
            </w:trPr>
          </w:trPrChange>
        </w:trPr>
        <w:tc>
          <w:tcPr>
            <w:tcW w:w="2376" w:type="dxa"/>
            <w:noWrap/>
            <w:vAlign w:val="center"/>
            <w:hideMark/>
            <w:tcPrChange w:id="254" w:author="Warwick Wainwright" w:date="2018-07-25T15:00:00Z">
              <w:tcPr>
                <w:tcW w:w="2376" w:type="dxa"/>
                <w:noWrap/>
                <w:vAlign w:val="center"/>
                <w:hideMark/>
              </w:tcPr>
            </w:tcPrChange>
          </w:tcPr>
          <w:p w14:paraId="21A93AB6" w14:textId="7C0186C0" w:rsidR="00DC1B7C" w:rsidRPr="00500F2F" w:rsidDel="00EB2C3C" w:rsidRDefault="00DC1B7C" w:rsidP="00DC1B7C">
            <w:pPr>
              <w:spacing w:line="276" w:lineRule="auto"/>
              <w:ind w:firstLine="0"/>
              <w:jc w:val="left"/>
              <w:rPr>
                <w:del w:id="255" w:author="Warwick Wainwright" w:date="2018-07-27T11:38:00Z"/>
                <w:color w:val="000000"/>
                <w:sz w:val="20"/>
                <w:szCs w:val="20"/>
              </w:rPr>
            </w:pPr>
            <w:del w:id="256" w:author="Warwick Wainwright" w:date="2018-07-27T11:38:00Z">
              <w:r w:rsidRPr="00500F2F" w:rsidDel="00EB2C3C">
                <w:rPr>
                  <w:color w:val="000000"/>
                  <w:sz w:val="20"/>
                  <w:szCs w:val="20"/>
                </w:rPr>
                <w:delText>Scheme support (SS)</w:delText>
              </w:r>
            </w:del>
          </w:p>
        </w:tc>
        <w:tc>
          <w:tcPr>
            <w:tcW w:w="993" w:type="dxa"/>
            <w:noWrap/>
            <w:vAlign w:val="center"/>
            <w:hideMark/>
            <w:tcPrChange w:id="257" w:author="Warwick Wainwright" w:date="2018-07-25T15:00:00Z">
              <w:tcPr>
                <w:tcW w:w="993" w:type="dxa"/>
                <w:noWrap/>
                <w:vAlign w:val="center"/>
                <w:hideMark/>
              </w:tcPr>
            </w:tcPrChange>
          </w:tcPr>
          <w:p w14:paraId="743E2D02" w14:textId="619B7AC5" w:rsidR="00DC1B7C" w:rsidRPr="00500F2F" w:rsidDel="00EB2C3C" w:rsidRDefault="00DC1B7C" w:rsidP="00DC1B7C">
            <w:pPr>
              <w:spacing w:line="276" w:lineRule="auto"/>
              <w:ind w:firstLine="34"/>
              <w:jc w:val="left"/>
              <w:rPr>
                <w:del w:id="258" w:author="Warwick Wainwright" w:date="2018-07-27T11:38:00Z"/>
                <w:color w:val="000000"/>
                <w:sz w:val="20"/>
                <w:szCs w:val="20"/>
              </w:rPr>
            </w:pPr>
            <w:del w:id="259" w:author="Warwick Wainwright" w:date="2018-07-27T11:38:00Z">
              <w:r w:rsidRPr="00500F2F" w:rsidDel="00EB2C3C">
                <w:rPr>
                  <w:color w:val="000000"/>
                  <w:sz w:val="20"/>
                  <w:szCs w:val="20"/>
                </w:rPr>
                <w:delText>2</w:delText>
              </w:r>
            </w:del>
          </w:p>
        </w:tc>
        <w:tc>
          <w:tcPr>
            <w:tcW w:w="5174" w:type="dxa"/>
            <w:gridSpan w:val="2"/>
            <w:noWrap/>
            <w:vAlign w:val="center"/>
            <w:hideMark/>
            <w:tcPrChange w:id="260" w:author="Warwick Wainwright" w:date="2018-07-25T15:00:00Z">
              <w:tcPr>
                <w:tcW w:w="4252" w:type="dxa"/>
                <w:noWrap/>
                <w:vAlign w:val="center"/>
                <w:hideMark/>
              </w:tcPr>
            </w:tcPrChange>
          </w:tcPr>
          <w:p w14:paraId="10519E37" w14:textId="705BE920" w:rsidR="00DC1B7C" w:rsidRPr="00500F2F" w:rsidDel="00EB2C3C" w:rsidRDefault="00B012C4" w:rsidP="00DC1B7C">
            <w:pPr>
              <w:spacing w:line="276" w:lineRule="auto"/>
              <w:ind w:firstLine="34"/>
              <w:jc w:val="left"/>
              <w:rPr>
                <w:del w:id="261" w:author="Warwick Wainwright" w:date="2018-07-27T11:38:00Z"/>
                <w:color w:val="000000"/>
                <w:sz w:val="20"/>
                <w:szCs w:val="20"/>
              </w:rPr>
            </w:pPr>
            <w:del w:id="262" w:author="Warwick Wainwright" w:date="2018-07-24T13:02:00Z">
              <w:r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rsidDel="00EB2C3C" w14:paraId="036C85FA" w14:textId="217C2697" w:rsidTr="008540DD">
        <w:trPr>
          <w:trHeight w:val="402"/>
          <w:jc w:val="center"/>
          <w:del w:id="263" w:author="Warwick Wainwright" w:date="2018-07-27T11:38:00Z"/>
          <w:trPrChange w:id="264" w:author="Warwick Wainwright" w:date="2018-07-25T15:00:00Z">
            <w:trPr>
              <w:trHeight w:val="402"/>
              <w:jc w:val="center"/>
            </w:trPr>
          </w:trPrChange>
        </w:trPr>
        <w:tc>
          <w:tcPr>
            <w:tcW w:w="2376" w:type="dxa"/>
            <w:noWrap/>
            <w:vAlign w:val="center"/>
            <w:hideMark/>
            <w:tcPrChange w:id="265" w:author="Warwick Wainwright" w:date="2018-07-25T15:00:00Z">
              <w:tcPr>
                <w:tcW w:w="2376" w:type="dxa"/>
                <w:noWrap/>
                <w:vAlign w:val="center"/>
                <w:hideMark/>
              </w:tcPr>
            </w:tcPrChange>
          </w:tcPr>
          <w:p w14:paraId="01ADF002" w14:textId="7F7E408D" w:rsidR="00DC1B7C" w:rsidRPr="00500F2F" w:rsidDel="00EB2C3C" w:rsidRDefault="00DC1B7C" w:rsidP="00DC1B7C">
            <w:pPr>
              <w:spacing w:line="276" w:lineRule="auto"/>
              <w:ind w:firstLine="0"/>
              <w:jc w:val="left"/>
              <w:rPr>
                <w:del w:id="266" w:author="Warwick Wainwright" w:date="2018-07-27T11:38:00Z"/>
                <w:color w:val="000000"/>
                <w:sz w:val="20"/>
                <w:szCs w:val="20"/>
              </w:rPr>
            </w:pPr>
            <w:del w:id="267" w:author="Warwick Wainwright" w:date="2018-07-27T11:38:00Z">
              <w:r w:rsidRPr="00500F2F" w:rsidDel="00EB2C3C">
                <w:rPr>
                  <w:color w:val="000000"/>
                  <w:sz w:val="20"/>
                  <w:szCs w:val="20"/>
                </w:rPr>
                <w:delText>Structure of scheme (SOS)</w:delText>
              </w:r>
            </w:del>
          </w:p>
        </w:tc>
        <w:tc>
          <w:tcPr>
            <w:tcW w:w="993" w:type="dxa"/>
            <w:noWrap/>
            <w:vAlign w:val="center"/>
            <w:hideMark/>
            <w:tcPrChange w:id="268" w:author="Warwick Wainwright" w:date="2018-07-25T15:00:00Z">
              <w:tcPr>
                <w:tcW w:w="993" w:type="dxa"/>
                <w:noWrap/>
                <w:vAlign w:val="center"/>
                <w:hideMark/>
              </w:tcPr>
            </w:tcPrChange>
          </w:tcPr>
          <w:p w14:paraId="08DD245E" w14:textId="297F61F3" w:rsidR="00DC1B7C" w:rsidRPr="00500F2F" w:rsidDel="00EB2C3C" w:rsidRDefault="00DC1B7C" w:rsidP="00DC1B7C">
            <w:pPr>
              <w:spacing w:line="276" w:lineRule="auto"/>
              <w:ind w:firstLine="34"/>
              <w:jc w:val="left"/>
              <w:rPr>
                <w:del w:id="269" w:author="Warwick Wainwright" w:date="2018-07-27T11:38:00Z"/>
                <w:color w:val="000000"/>
                <w:sz w:val="20"/>
                <w:szCs w:val="20"/>
              </w:rPr>
            </w:pPr>
            <w:del w:id="270" w:author="Warwick Wainwright" w:date="2018-07-27T11:38:00Z">
              <w:r w:rsidRPr="00500F2F" w:rsidDel="00EB2C3C">
                <w:rPr>
                  <w:color w:val="000000"/>
                  <w:sz w:val="20"/>
                  <w:szCs w:val="20"/>
                </w:rPr>
                <w:delText>2</w:delText>
              </w:r>
            </w:del>
          </w:p>
        </w:tc>
        <w:tc>
          <w:tcPr>
            <w:tcW w:w="5174" w:type="dxa"/>
            <w:gridSpan w:val="2"/>
            <w:noWrap/>
            <w:vAlign w:val="center"/>
            <w:hideMark/>
            <w:tcPrChange w:id="271" w:author="Warwick Wainwright" w:date="2018-07-25T15:00:00Z">
              <w:tcPr>
                <w:tcW w:w="4252" w:type="dxa"/>
                <w:noWrap/>
                <w:vAlign w:val="center"/>
                <w:hideMark/>
              </w:tcPr>
            </w:tcPrChange>
          </w:tcPr>
          <w:p w14:paraId="26C8E100" w14:textId="149B363B" w:rsidR="00DC1B7C" w:rsidRPr="00500F2F" w:rsidDel="00EB2C3C" w:rsidRDefault="00B012C4" w:rsidP="008540DD">
            <w:pPr>
              <w:spacing w:line="276" w:lineRule="auto"/>
              <w:ind w:firstLine="34"/>
              <w:jc w:val="left"/>
              <w:rPr>
                <w:del w:id="272" w:author="Warwick Wainwright" w:date="2018-07-27T11:38:00Z"/>
                <w:color w:val="000000"/>
                <w:sz w:val="20"/>
                <w:szCs w:val="20"/>
              </w:rPr>
            </w:pPr>
            <w:del w:id="273" w:author="Warwick Wainwright" w:date="2018-07-27T11:38:00Z">
              <w:r w:rsidDel="00EB2C3C">
                <w:rPr>
                  <w:color w:val="000000"/>
                  <w:sz w:val="20"/>
                  <w:szCs w:val="20"/>
                </w:rPr>
                <w:delText xml:space="preserve">Individually managed  </w:delText>
              </w:r>
              <w:r w:rsidR="00327145" w:rsidDel="00EB2C3C">
                <w:rPr>
                  <w:color w:val="000000"/>
                  <w:sz w:val="20"/>
                  <w:szCs w:val="20"/>
                </w:rPr>
                <w:delText xml:space="preserve">conservation </w:delText>
              </w:r>
            </w:del>
            <w:del w:id="274" w:author="Warwick Wainwright" w:date="2018-07-25T15:00:00Z">
              <w:r w:rsidDel="008540DD">
                <w:rPr>
                  <w:color w:val="000000"/>
                  <w:sz w:val="20"/>
                  <w:szCs w:val="20"/>
                </w:rPr>
                <w:delText>scheme</w:delText>
              </w:r>
            </w:del>
            <w:del w:id="275" w:author="Warwick Wainwright" w:date="2018-07-25T14:59:00Z">
              <w:r w:rsidDel="008540DD">
                <w:rPr>
                  <w:color w:val="000000"/>
                  <w:sz w:val="20"/>
                  <w:szCs w:val="20"/>
                </w:rPr>
                <w:delText xml:space="preserve"> </w:delText>
              </w:r>
              <w:r w:rsidR="00DC1B7C" w:rsidRPr="00500F2F" w:rsidDel="008540DD">
                <w:rPr>
                  <w:color w:val="000000"/>
                  <w:sz w:val="20"/>
                  <w:szCs w:val="20"/>
                </w:rPr>
                <w:delText>/</w:delText>
              </w:r>
            </w:del>
            <w:del w:id="276" w:author="Warwick Wainwright" w:date="2018-07-25T15:00:00Z">
              <w:r w:rsidR="00DC1B7C" w:rsidRPr="00500F2F" w:rsidDel="008540DD">
                <w:rPr>
                  <w:color w:val="000000"/>
                  <w:sz w:val="20"/>
                  <w:szCs w:val="20"/>
                </w:rPr>
                <w:delText xml:space="preserve"> </w:delText>
              </w:r>
            </w:del>
            <w:del w:id="277" w:author="Warwick Wainwright" w:date="2018-07-25T14:59:00Z">
              <w:r w:rsidR="00DC1B7C" w:rsidRPr="00500F2F" w:rsidDel="008540DD">
                <w:rPr>
                  <w:color w:val="000000"/>
                  <w:sz w:val="20"/>
                  <w:szCs w:val="20"/>
                </w:rPr>
                <w:delText>c</w:delText>
              </w:r>
            </w:del>
            <w:del w:id="278" w:author="Warwick Wainwright" w:date="2018-07-27T11:38:00Z">
              <w:r w:rsidR="00DC1B7C" w:rsidRPr="00500F2F" w:rsidDel="00EB2C3C">
                <w:rPr>
                  <w:color w:val="000000"/>
                  <w:sz w:val="20"/>
                  <w:szCs w:val="20"/>
                </w:rPr>
                <w:delText>ommunity</w:delText>
              </w:r>
              <w:r w:rsidDel="00EB2C3C">
                <w:rPr>
                  <w:color w:val="000000"/>
                  <w:sz w:val="20"/>
                  <w:szCs w:val="20"/>
                </w:rPr>
                <w:delText xml:space="preserve"> managed </w:delText>
              </w:r>
              <w:r w:rsidR="00327145" w:rsidDel="00EB2C3C">
                <w:rPr>
                  <w:color w:val="000000"/>
                  <w:sz w:val="20"/>
                  <w:szCs w:val="20"/>
                </w:rPr>
                <w:delText xml:space="preserve">conservation </w:delText>
              </w:r>
            </w:del>
            <w:del w:id="279" w:author="Warwick Wainwright" w:date="2018-07-25T14:59:00Z">
              <w:r w:rsidDel="008540DD">
                <w:rPr>
                  <w:color w:val="000000"/>
                  <w:sz w:val="20"/>
                  <w:szCs w:val="20"/>
                </w:rPr>
                <w:delText>scheme</w:delText>
              </w:r>
              <w:r w:rsidR="00DC1B7C" w:rsidRPr="00500F2F" w:rsidDel="008540DD">
                <w:rPr>
                  <w:color w:val="000000"/>
                  <w:sz w:val="20"/>
                  <w:szCs w:val="20"/>
                </w:rPr>
                <w:delText xml:space="preserve"> </w:delText>
              </w:r>
            </w:del>
          </w:p>
        </w:tc>
      </w:tr>
      <w:tr w:rsidR="00DC1B7C" w:rsidRPr="00500F2F" w:rsidDel="00EB2C3C" w14:paraId="27486A30" w14:textId="074D5F7D" w:rsidTr="008540DD">
        <w:trPr>
          <w:trHeight w:val="402"/>
          <w:jc w:val="center"/>
          <w:del w:id="280" w:author="Warwick Wainwright" w:date="2018-07-27T11:38:00Z"/>
          <w:trPrChange w:id="281" w:author="Warwick Wainwright" w:date="2018-07-25T15:00:00Z">
            <w:trPr>
              <w:trHeight w:val="402"/>
              <w:jc w:val="center"/>
            </w:trPr>
          </w:trPrChange>
        </w:trPr>
        <w:tc>
          <w:tcPr>
            <w:tcW w:w="2376" w:type="dxa"/>
            <w:vMerge w:val="restart"/>
            <w:tcBorders>
              <w:top w:val="single" w:sz="4" w:space="0" w:color="auto"/>
              <w:left w:val="nil"/>
              <w:bottom w:val="single" w:sz="4" w:space="0" w:color="000000"/>
              <w:right w:val="nil"/>
            </w:tcBorders>
            <w:noWrap/>
            <w:vAlign w:val="center"/>
            <w:hideMark/>
            <w:tcPrChange w:id="282" w:author="Warwick Wainwright" w:date="2018-07-25T15:00:00Z">
              <w:tcPr>
                <w:tcW w:w="2376" w:type="dxa"/>
                <w:vMerge w:val="restart"/>
                <w:tcBorders>
                  <w:top w:val="single" w:sz="4" w:space="0" w:color="auto"/>
                  <w:left w:val="nil"/>
                  <w:bottom w:val="single" w:sz="4" w:space="0" w:color="000000"/>
                  <w:right w:val="nil"/>
                </w:tcBorders>
                <w:noWrap/>
                <w:vAlign w:val="center"/>
                <w:hideMark/>
              </w:tcPr>
            </w:tcPrChange>
          </w:tcPr>
          <w:p w14:paraId="755C68E6" w14:textId="32E12854" w:rsidR="00DC1B7C" w:rsidRPr="00500F2F" w:rsidDel="00EB2C3C" w:rsidRDefault="00DC1B7C" w:rsidP="00DC1B7C">
            <w:pPr>
              <w:spacing w:line="276" w:lineRule="auto"/>
              <w:ind w:firstLine="0"/>
              <w:jc w:val="left"/>
              <w:rPr>
                <w:del w:id="283" w:author="Warwick Wainwright" w:date="2018-07-27T11:38:00Z"/>
                <w:color w:val="000000"/>
                <w:sz w:val="20"/>
                <w:szCs w:val="20"/>
              </w:rPr>
            </w:pPr>
            <w:del w:id="284" w:author="Warwick Wainwright" w:date="2018-07-27T11:38:00Z">
              <w:r w:rsidRPr="00500F2F" w:rsidDel="00EB2C3C">
                <w:rPr>
                  <w:color w:val="000000"/>
                  <w:sz w:val="20"/>
                  <w:szCs w:val="20"/>
                </w:rPr>
                <w:delText>Subsidy (COS)</w:delText>
              </w:r>
            </w:del>
          </w:p>
        </w:tc>
        <w:tc>
          <w:tcPr>
            <w:tcW w:w="993" w:type="dxa"/>
            <w:vMerge w:val="restart"/>
            <w:tcBorders>
              <w:top w:val="single" w:sz="4" w:space="0" w:color="auto"/>
              <w:left w:val="nil"/>
              <w:bottom w:val="single" w:sz="4" w:space="0" w:color="000000"/>
              <w:right w:val="nil"/>
            </w:tcBorders>
            <w:noWrap/>
            <w:vAlign w:val="center"/>
            <w:hideMark/>
            <w:tcPrChange w:id="285" w:author="Warwick Wainwright" w:date="2018-07-25T15:00:00Z">
              <w:tcPr>
                <w:tcW w:w="993" w:type="dxa"/>
                <w:vMerge w:val="restart"/>
                <w:tcBorders>
                  <w:top w:val="single" w:sz="4" w:space="0" w:color="auto"/>
                  <w:left w:val="nil"/>
                  <w:bottom w:val="single" w:sz="4" w:space="0" w:color="000000"/>
                  <w:right w:val="nil"/>
                </w:tcBorders>
                <w:noWrap/>
                <w:vAlign w:val="center"/>
                <w:hideMark/>
              </w:tcPr>
            </w:tcPrChange>
          </w:tcPr>
          <w:p w14:paraId="75313407" w14:textId="02D4DE35" w:rsidR="00DC1B7C" w:rsidRPr="00500F2F" w:rsidDel="00EB2C3C" w:rsidRDefault="00DC1B7C" w:rsidP="00DC1B7C">
            <w:pPr>
              <w:spacing w:line="276" w:lineRule="auto"/>
              <w:ind w:firstLine="34"/>
              <w:jc w:val="left"/>
              <w:rPr>
                <w:del w:id="286" w:author="Warwick Wainwright" w:date="2018-07-27T11:38:00Z"/>
                <w:color w:val="000000"/>
                <w:sz w:val="20"/>
                <w:szCs w:val="20"/>
              </w:rPr>
            </w:pPr>
            <w:del w:id="287" w:author="Warwick Wainwright" w:date="2018-07-27T11:38:00Z">
              <w:r w:rsidRPr="00500F2F" w:rsidDel="00EB2C3C">
                <w:rPr>
                  <w:color w:val="000000"/>
                  <w:sz w:val="20"/>
                  <w:szCs w:val="20"/>
                </w:rPr>
                <w:delText>4</w:delText>
              </w:r>
            </w:del>
          </w:p>
        </w:tc>
        <w:tc>
          <w:tcPr>
            <w:tcW w:w="5174" w:type="dxa"/>
            <w:gridSpan w:val="2"/>
            <w:tcBorders>
              <w:top w:val="single" w:sz="4" w:space="0" w:color="auto"/>
              <w:left w:val="nil"/>
              <w:bottom w:val="nil"/>
              <w:right w:val="nil"/>
            </w:tcBorders>
            <w:noWrap/>
            <w:vAlign w:val="center"/>
            <w:hideMark/>
            <w:tcPrChange w:id="288" w:author="Warwick Wainwright" w:date="2018-07-25T15:00:00Z">
              <w:tcPr>
                <w:tcW w:w="4252" w:type="dxa"/>
                <w:tcBorders>
                  <w:top w:val="single" w:sz="4" w:space="0" w:color="auto"/>
                  <w:left w:val="nil"/>
                  <w:bottom w:val="nil"/>
                  <w:right w:val="nil"/>
                </w:tcBorders>
                <w:noWrap/>
                <w:vAlign w:val="center"/>
                <w:hideMark/>
              </w:tcPr>
            </w:tcPrChange>
          </w:tcPr>
          <w:p w14:paraId="7BA5EB7F" w14:textId="3B5D59DE" w:rsidR="00DC1B7C" w:rsidRPr="00500F2F" w:rsidDel="00EB2C3C" w:rsidRDefault="00DC1B7C" w:rsidP="00DC1B7C">
            <w:pPr>
              <w:spacing w:line="276" w:lineRule="auto"/>
              <w:ind w:firstLine="34"/>
              <w:jc w:val="left"/>
              <w:rPr>
                <w:del w:id="289" w:author="Warwick Wainwright" w:date="2018-07-27T11:38:00Z"/>
                <w:color w:val="000000"/>
                <w:sz w:val="20"/>
                <w:szCs w:val="20"/>
              </w:rPr>
            </w:pPr>
            <w:del w:id="290" w:author="Warwick Wainwright" w:date="2018-07-27T11:38:00Z">
              <w:r w:rsidRPr="00500F2F" w:rsidDel="00EB2C3C">
                <w:rPr>
                  <w:color w:val="000000"/>
                  <w:sz w:val="20"/>
                  <w:szCs w:val="20"/>
                </w:rPr>
                <w:delText>Bovines = 90; 270; 530; 890 Lei / year</w:delText>
              </w:r>
            </w:del>
          </w:p>
        </w:tc>
      </w:tr>
      <w:tr w:rsidR="00DC1B7C" w:rsidRPr="00500F2F" w:rsidDel="00EB2C3C" w14:paraId="1190F5F4" w14:textId="2D1029FE" w:rsidTr="008540DD">
        <w:trPr>
          <w:trHeight w:val="402"/>
          <w:jc w:val="center"/>
          <w:del w:id="291" w:author="Warwick Wainwright" w:date="2018-07-27T11:38:00Z"/>
          <w:trPrChange w:id="292" w:author="Warwick Wainwright" w:date="2018-07-25T15:00:00Z">
            <w:trPr>
              <w:trHeight w:val="402"/>
              <w:jc w:val="center"/>
            </w:trPr>
          </w:trPrChange>
        </w:trPr>
        <w:tc>
          <w:tcPr>
            <w:tcW w:w="0" w:type="auto"/>
            <w:vMerge/>
            <w:tcBorders>
              <w:top w:val="single" w:sz="4" w:space="0" w:color="auto"/>
              <w:left w:val="nil"/>
              <w:bottom w:val="single" w:sz="4" w:space="0" w:color="000000"/>
              <w:right w:val="nil"/>
            </w:tcBorders>
            <w:vAlign w:val="center"/>
            <w:hideMark/>
            <w:tcPrChange w:id="293" w:author="Warwick Wainwright" w:date="2018-07-25T15:00:00Z">
              <w:tcPr>
                <w:tcW w:w="0" w:type="auto"/>
                <w:vMerge/>
                <w:tcBorders>
                  <w:top w:val="single" w:sz="4" w:space="0" w:color="auto"/>
                  <w:left w:val="nil"/>
                  <w:bottom w:val="single" w:sz="4" w:space="0" w:color="000000"/>
                  <w:right w:val="nil"/>
                </w:tcBorders>
                <w:vAlign w:val="center"/>
                <w:hideMark/>
              </w:tcPr>
            </w:tcPrChange>
          </w:tcPr>
          <w:p w14:paraId="201E8171" w14:textId="3E54ED9E" w:rsidR="00DC1B7C" w:rsidRPr="00500F2F" w:rsidDel="00EB2C3C" w:rsidRDefault="00DC1B7C" w:rsidP="00DC1B7C">
            <w:pPr>
              <w:jc w:val="left"/>
              <w:rPr>
                <w:del w:id="294" w:author="Warwick Wainwright" w:date="2018-07-27T11:38:00Z"/>
                <w:color w:val="000000"/>
                <w:sz w:val="20"/>
                <w:szCs w:val="20"/>
              </w:rPr>
            </w:pPr>
          </w:p>
        </w:tc>
        <w:tc>
          <w:tcPr>
            <w:tcW w:w="993" w:type="dxa"/>
            <w:vMerge/>
            <w:tcBorders>
              <w:top w:val="single" w:sz="4" w:space="0" w:color="auto"/>
              <w:left w:val="nil"/>
              <w:bottom w:val="single" w:sz="4" w:space="0" w:color="000000"/>
              <w:right w:val="nil"/>
            </w:tcBorders>
            <w:vAlign w:val="center"/>
            <w:hideMark/>
            <w:tcPrChange w:id="295" w:author="Warwick Wainwright" w:date="2018-07-25T15:00:00Z">
              <w:tcPr>
                <w:tcW w:w="993" w:type="dxa"/>
                <w:vMerge/>
                <w:tcBorders>
                  <w:top w:val="single" w:sz="4" w:space="0" w:color="auto"/>
                  <w:left w:val="nil"/>
                  <w:bottom w:val="single" w:sz="4" w:space="0" w:color="000000"/>
                  <w:right w:val="nil"/>
                </w:tcBorders>
                <w:vAlign w:val="center"/>
                <w:hideMark/>
              </w:tcPr>
            </w:tcPrChange>
          </w:tcPr>
          <w:p w14:paraId="4D5882E6" w14:textId="5B2C8A82" w:rsidR="00DC1B7C" w:rsidRPr="00500F2F" w:rsidDel="00EB2C3C" w:rsidRDefault="00DC1B7C" w:rsidP="00DC1B7C">
            <w:pPr>
              <w:jc w:val="left"/>
              <w:rPr>
                <w:del w:id="296" w:author="Warwick Wainwright" w:date="2018-07-27T11:38:00Z"/>
                <w:color w:val="000000"/>
                <w:sz w:val="20"/>
                <w:szCs w:val="20"/>
              </w:rPr>
            </w:pPr>
          </w:p>
        </w:tc>
        <w:tc>
          <w:tcPr>
            <w:tcW w:w="5174" w:type="dxa"/>
            <w:gridSpan w:val="2"/>
            <w:tcBorders>
              <w:top w:val="nil"/>
              <w:left w:val="nil"/>
              <w:bottom w:val="single" w:sz="4" w:space="0" w:color="auto"/>
              <w:right w:val="nil"/>
            </w:tcBorders>
            <w:noWrap/>
            <w:vAlign w:val="center"/>
            <w:hideMark/>
            <w:tcPrChange w:id="297" w:author="Warwick Wainwright" w:date="2018-07-25T15:00:00Z">
              <w:tcPr>
                <w:tcW w:w="4252" w:type="dxa"/>
                <w:tcBorders>
                  <w:top w:val="nil"/>
                  <w:left w:val="nil"/>
                  <w:bottom w:val="single" w:sz="4" w:space="0" w:color="auto"/>
                  <w:right w:val="nil"/>
                </w:tcBorders>
                <w:noWrap/>
                <w:vAlign w:val="center"/>
                <w:hideMark/>
              </w:tcPr>
            </w:tcPrChange>
          </w:tcPr>
          <w:p w14:paraId="57A289E5" w14:textId="30EA717A" w:rsidR="00DC1B7C" w:rsidRPr="00500F2F" w:rsidDel="00EB2C3C" w:rsidRDefault="00DC1B7C" w:rsidP="00DC1B7C">
            <w:pPr>
              <w:spacing w:line="276" w:lineRule="auto"/>
              <w:ind w:firstLine="34"/>
              <w:jc w:val="left"/>
              <w:rPr>
                <w:del w:id="298" w:author="Warwick Wainwright" w:date="2018-07-27T11:38:00Z"/>
                <w:color w:val="000000"/>
                <w:sz w:val="20"/>
                <w:szCs w:val="20"/>
              </w:rPr>
            </w:pPr>
            <w:del w:id="299" w:author="Warwick Wainwright" w:date="2018-07-27T11:38:00Z">
              <w:r w:rsidRPr="00500F2F" w:rsidDel="00EB2C3C">
                <w:rPr>
                  <w:color w:val="000000"/>
                  <w:sz w:val="20"/>
                  <w:szCs w:val="20"/>
                </w:rPr>
                <w:delText>Ovines = 5; 15; 25; 45 Lei / year</w:delText>
              </w:r>
            </w:del>
          </w:p>
        </w:tc>
      </w:tr>
    </w:tbl>
    <w:p w14:paraId="01384A5E" w14:textId="77777777" w:rsidR="00DC1B7C" w:rsidRDefault="00DC1B7C" w:rsidP="007A7164">
      <w:pPr>
        <w:rPr>
          <w:ins w:id="300" w:author="Warwick Wainwright" w:date="2018-07-27T11:38:00Z"/>
        </w:rPr>
      </w:pPr>
    </w:p>
    <w:tbl>
      <w:tblPr>
        <w:tblW w:w="9160" w:type="dxa"/>
        <w:tblInd w:w="93" w:type="dxa"/>
        <w:tblLook w:val="04A0" w:firstRow="1" w:lastRow="0" w:firstColumn="1" w:lastColumn="0" w:noHBand="0" w:noVBand="1"/>
      </w:tblPr>
      <w:tblGrid>
        <w:gridCol w:w="1840"/>
        <w:gridCol w:w="1120"/>
        <w:gridCol w:w="1040"/>
        <w:gridCol w:w="4240"/>
        <w:gridCol w:w="1005"/>
      </w:tblGrid>
      <w:tr w:rsidR="00EB2C3C" w:rsidRPr="00EB2C3C" w14:paraId="6D6C2E38" w14:textId="77777777" w:rsidTr="00EB2C3C">
        <w:trPr>
          <w:trHeight w:val="570"/>
          <w:ins w:id="301" w:author="Warwick Wainwright" w:date="2018-07-27T11:43:00Z"/>
        </w:trPr>
        <w:tc>
          <w:tcPr>
            <w:tcW w:w="1840" w:type="dxa"/>
            <w:tcBorders>
              <w:top w:val="single" w:sz="4" w:space="0" w:color="auto"/>
              <w:left w:val="nil"/>
              <w:bottom w:val="single" w:sz="4" w:space="0" w:color="auto"/>
              <w:right w:val="nil"/>
            </w:tcBorders>
            <w:shd w:val="clear" w:color="auto" w:fill="auto"/>
            <w:noWrap/>
            <w:vAlign w:val="center"/>
            <w:hideMark/>
          </w:tcPr>
          <w:p w14:paraId="73B353ED" w14:textId="77777777" w:rsidR="00EB2C3C" w:rsidRPr="00EB2C3C" w:rsidRDefault="00EB2C3C" w:rsidP="00EB2C3C">
            <w:pPr>
              <w:spacing w:line="240" w:lineRule="auto"/>
              <w:ind w:firstLine="0"/>
              <w:jc w:val="left"/>
              <w:rPr>
                <w:ins w:id="302" w:author="Warwick Wainwright" w:date="2018-07-27T11:43:00Z"/>
                <w:b/>
                <w:bCs/>
                <w:color w:val="000000"/>
                <w:sz w:val="20"/>
                <w:szCs w:val="20"/>
                <w:lang w:eastAsia="en-GB"/>
              </w:rPr>
            </w:pPr>
            <w:ins w:id="303" w:author="Warwick Wainwright" w:date="2018-07-27T11:43:00Z">
              <w:r w:rsidRPr="00EB2C3C">
                <w:rPr>
                  <w:b/>
                  <w:bCs/>
                  <w:color w:val="000000"/>
                  <w:sz w:val="20"/>
                  <w:szCs w:val="20"/>
                  <w:lang w:eastAsia="en-GB"/>
                </w:rPr>
                <w:t>Contract attributes</w:t>
              </w:r>
            </w:ins>
          </w:p>
        </w:tc>
        <w:tc>
          <w:tcPr>
            <w:tcW w:w="1120" w:type="dxa"/>
            <w:tcBorders>
              <w:top w:val="single" w:sz="4" w:space="0" w:color="auto"/>
              <w:left w:val="nil"/>
              <w:bottom w:val="single" w:sz="4" w:space="0" w:color="auto"/>
              <w:right w:val="nil"/>
            </w:tcBorders>
            <w:shd w:val="clear" w:color="auto" w:fill="auto"/>
            <w:vAlign w:val="center"/>
            <w:hideMark/>
          </w:tcPr>
          <w:p w14:paraId="41A7A275" w14:textId="77777777" w:rsidR="00EB2C3C" w:rsidRPr="00EB2C3C" w:rsidRDefault="00EB2C3C" w:rsidP="00EB2C3C">
            <w:pPr>
              <w:spacing w:line="240" w:lineRule="auto"/>
              <w:ind w:firstLine="0"/>
              <w:jc w:val="left"/>
              <w:rPr>
                <w:ins w:id="304" w:author="Warwick Wainwright" w:date="2018-07-27T11:43:00Z"/>
                <w:b/>
                <w:bCs/>
                <w:color w:val="000000"/>
                <w:sz w:val="20"/>
                <w:szCs w:val="20"/>
                <w:lang w:eastAsia="en-GB"/>
              </w:rPr>
            </w:pPr>
            <w:ins w:id="305" w:author="Warwick Wainwright" w:date="2018-07-27T11:43:00Z">
              <w:r w:rsidRPr="00EB2C3C">
                <w:rPr>
                  <w:b/>
                  <w:bCs/>
                  <w:color w:val="000000"/>
                  <w:sz w:val="20"/>
                  <w:szCs w:val="20"/>
                  <w:lang w:eastAsia="en-GB"/>
                </w:rPr>
                <w:t xml:space="preserve">No. of levels </w:t>
              </w:r>
            </w:ins>
          </w:p>
        </w:tc>
        <w:tc>
          <w:tcPr>
            <w:tcW w:w="1040" w:type="dxa"/>
            <w:tcBorders>
              <w:top w:val="single" w:sz="4" w:space="0" w:color="auto"/>
              <w:left w:val="nil"/>
              <w:bottom w:val="single" w:sz="4" w:space="0" w:color="auto"/>
              <w:right w:val="nil"/>
            </w:tcBorders>
            <w:shd w:val="clear" w:color="auto" w:fill="auto"/>
            <w:vAlign w:val="center"/>
            <w:hideMark/>
          </w:tcPr>
          <w:p w14:paraId="571049FB" w14:textId="77777777" w:rsidR="00EB2C3C" w:rsidRPr="00EB2C3C" w:rsidRDefault="00EB2C3C" w:rsidP="00EB2C3C">
            <w:pPr>
              <w:spacing w:line="240" w:lineRule="auto"/>
              <w:ind w:firstLine="0"/>
              <w:jc w:val="left"/>
              <w:rPr>
                <w:ins w:id="306" w:author="Warwick Wainwright" w:date="2018-07-27T11:43:00Z"/>
                <w:b/>
                <w:bCs/>
                <w:color w:val="000000"/>
                <w:sz w:val="20"/>
                <w:szCs w:val="20"/>
                <w:lang w:eastAsia="en-GB"/>
              </w:rPr>
            </w:pPr>
            <w:ins w:id="307" w:author="Warwick Wainwright" w:date="2018-07-27T11:43:00Z">
              <w:r w:rsidRPr="00EB2C3C">
                <w:rPr>
                  <w:b/>
                  <w:bCs/>
                  <w:color w:val="000000"/>
                  <w:sz w:val="20"/>
                  <w:szCs w:val="20"/>
                  <w:lang w:eastAsia="en-GB"/>
                </w:rPr>
                <w:t>Coding</w:t>
              </w:r>
            </w:ins>
          </w:p>
        </w:tc>
        <w:tc>
          <w:tcPr>
            <w:tcW w:w="4240" w:type="dxa"/>
            <w:tcBorders>
              <w:top w:val="single" w:sz="4" w:space="0" w:color="auto"/>
              <w:left w:val="nil"/>
              <w:bottom w:val="single" w:sz="4" w:space="0" w:color="auto"/>
              <w:right w:val="nil"/>
            </w:tcBorders>
            <w:shd w:val="clear" w:color="auto" w:fill="auto"/>
            <w:noWrap/>
            <w:vAlign w:val="center"/>
            <w:hideMark/>
          </w:tcPr>
          <w:p w14:paraId="26F2F61B" w14:textId="77777777" w:rsidR="00EB2C3C" w:rsidRPr="00EB2C3C" w:rsidRDefault="00EB2C3C" w:rsidP="00EB2C3C">
            <w:pPr>
              <w:spacing w:line="240" w:lineRule="auto"/>
              <w:ind w:firstLine="0"/>
              <w:jc w:val="left"/>
              <w:rPr>
                <w:ins w:id="308" w:author="Warwick Wainwright" w:date="2018-07-27T11:43:00Z"/>
                <w:b/>
                <w:bCs/>
                <w:color w:val="000000"/>
                <w:sz w:val="20"/>
                <w:szCs w:val="20"/>
                <w:lang w:eastAsia="en-GB"/>
              </w:rPr>
            </w:pPr>
            <w:ins w:id="309" w:author="Warwick Wainwright" w:date="2018-07-27T11:43:00Z">
              <w:r w:rsidRPr="00EB2C3C">
                <w:rPr>
                  <w:b/>
                  <w:bCs/>
                  <w:color w:val="000000"/>
                  <w:sz w:val="20"/>
                  <w:szCs w:val="20"/>
                  <w:lang w:eastAsia="en-GB"/>
                </w:rPr>
                <w:t xml:space="preserve">Attribute levels </w:t>
              </w:r>
            </w:ins>
          </w:p>
        </w:tc>
        <w:tc>
          <w:tcPr>
            <w:tcW w:w="920" w:type="dxa"/>
            <w:tcBorders>
              <w:top w:val="single" w:sz="4" w:space="0" w:color="auto"/>
              <w:left w:val="nil"/>
              <w:bottom w:val="single" w:sz="4" w:space="0" w:color="auto"/>
              <w:right w:val="nil"/>
            </w:tcBorders>
            <w:shd w:val="clear" w:color="auto" w:fill="auto"/>
            <w:vAlign w:val="center"/>
            <w:hideMark/>
          </w:tcPr>
          <w:p w14:paraId="51D82E11" w14:textId="77777777" w:rsidR="00EB2C3C" w:rsidRPr="00EB2C3C" w:rsidRDefault="00EB2C3C" w:rsidP="00EB2C3C">
            <w:pPr>
              <w:spacing w:line="240" w:lineRule="auto"/>
              <w:ind w:firstLine="0"/>
              <w:jc w:val="left"/>
              <w:rPr>
                <w:ins w:id="310" w:author="Warwick Wainwright" w:date="2018-07-27T11:43:00Z"/>
                <w:b/>
                <w:bCs/>
                <w:color w:val="000000"/>
                <w:sz w:val="20"/>
                <w:szCs w:val="20"/>
                <w:lang w:eastAsia="en-GB"/>
              </w:rPr>
            </w:pPr>
            <w:ins w:id="311" w:author="Warwick Wainwright" w:date="2018-07-27T11:43:00Z">
              <w:r w:rsidRPr="00EB2C3C">
                <w:rPr>
                  <w:b/>
                  <w:bCs/>
                  <w:color w:val="000000"/>
                  <w:sz w:val="20"/>
                  <w:szCs w:val="20"/>
                  <w:lang w:eastAsia="en-GB"/>
                </w:rPr>
                <w:t>Expected sign</w:t>
              </w:r>
            </w:ins>
          </w:p>
        </w:tc>
      </w:tr>
      <w:tr w:rsidR="00EB2C3C" w:rsidRPr="00EB2C3C" w14:paraId="4B8C418A" w14:textId="77777777" w:rsidTr="00EB2C3C">
        <w:trPr>
          <w:trHeight w:val="402"/>
          <w:ins w:id="312" w:author="Warwick Wainwright" w:date="2018-07-27T11:43:00Z"/>
        </w:trPr>
        <w:tc>
          <w:tcPr>
            <w:tcW w:w="1840" w:type="dxa"/>
            <w:tcBorders>
              <w:top w:val="nil"/>
              <w:left w:val="nil"/>
              <w:bottom w:val="nil"/>
              <w:right w:val="nil"/>
            </w:tcBorders>
            <w:shd w:val="clear" w:color="auto" w:fill="auto"/>
            <w:noWrap/>
            <w:vAlign w:val="center"/>
            <w:hideMark/>
          </w:tcPr>
          <w:p w14:paraId="6A3617B2" w14:textId="77777777" w:rsidR="00EB2C3C" w:rsidRPr="00EB2C3C" w:rsidRDefault="00EB2C3C" w:rsidP="00EB2C3C">
            <w:pPr>
              <w:spacing w:line="240" w:lineRule="auto"/>
              <w:ind w:firstLine="0"/>
              <w:jc w:val="left"/>
              <w:rPr>
                <w:ins w:id="313" w:author="Warwick Wainwright" w:date="2018-07-27T11:43:00Z"/>
                <w:color w:val="000000"/>
                <w:sz w:val="20"/>
                <w:szCs w:val="20"/>
                <w:lang w:eastAsia="en-GB"/>
              </w:rPr>
            </w:pPr>
            <w:ins w:id="314" w:author="Warwick Wainwright" w:date="2018-07-27T11:43:00Z">
              <w:r w:rsidRPr="00EB2C3C">
                <w:rPr>
                  <w:color w:val="000000"/>
                  <w:sz w:val="20"/>
                  <w:szCs w:val="20"/>
                  <w:lang w:eastAsia="en-GB"/>
                </w:rPr>
                <w:t>Contract duration</w:t>
              </w:r>
            </w:ins>
          </w:p>
        </w:tc>
        <w:tc>
          <w:tcPr>
            <w:tcW w:w="1120" w:type="dxa"/>
            <w:tcBorders>
              <w:top w:val="nil"/>
              <w:left w:val="nil"/>
              <w:bottom w:val="nil"/>
              <w:right w:val="nil"/>
            </w:tcBorders>
            <w:shd w:val="clear" w:color="auto" w:fill="auto"/>
            <w:noWrap/>
            <w:vAlign w:val="center"/>
            <w:hideMark/>
          </w:tcPr>
          <w:p w14:paraId="38380385" w14:textId="77777777" w:rsidR="00EB2C3C" w:rsidRPr="00EB2C3C" w:rsidRDefault="00EB2C3C" w:rsidP="00EB2C3C">
            <w:pPr>
              <w:spacing w:line="240" w:lineRule="auto"/>
              <w:ind w:firstLine="0"/>
              <w:jc w:val="left"/>
              <w:rPr>
                <w:ins w:id="315" w:author="Warwick Wainwright" w:date="2018-07-27T11:43:00Z"/>
                <w:color w:val="000000"/>
                <w:sz w:val="20"/>
                <w:szCs w:val="20"/>
                <w:lang w:eastAsia="en-GB"/>
              </w:rPr>
            </w:pPr>
            <w:ins w:id="316"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57EBE8D2" w14:textId="77777777" w:rsidR="00EB2C3C" w:rsidRPr="00EB2C3C" w:rsidRDefault="00EB2C3C" w:rsidP="00EB2C3C">
            <w:pPr>
              <w:spacing w:line="240" w:lineRule="auto"/>
              <w:ind w:firstLine="0"/>
              <w:jc w:val="left"/>
              <w:rPr>
                <w:ins w:id="317" w:author="Warwick Wainwright" w:date="2018-07-27T11:43:00Z"/>
                <w:color w:val="000000"/>
                <w:sz w:val="20"/>
                <w:szCs w:val="20"/>
                <w:lang w:eastAsia="en-GB"/>
              </w:rPr>
            </w:pPr>
            <w:ins w:id="318"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10D093BF" w14:textId="3B041822" w:rsidR="00EB2C3C" w:rsidRDefault="00E746CF" w:rsidP="00EB2C3C">
            <w:pPr>
              <w:spacing w:line="240" w:lineRule="auto"/>
              <w:ind w:firstLine="0"/>
              <w:jc w:val="left"/>
              <w:rPr>
                <w:ins w:id="319" w:author="Warwick Wainwright" w:date="2018-07-27T11:43:00Z"/>
                <w:color w:val="000000"/>
                <w:sz w:val="20"/>
                <w:szCs w:val="20"/>
                <w:lang w:eastAsia="en-GB"/>
              </w:rPr>
            </w:pPr>
            <w:ins w:id="320" w:author="Warwick Wainwright" w:date="2018-07-27T11:45:00Z">
              <w:r>
                <w:rPr>
                  <w:color w:val="000000"/>
                  <w:sz w:val="20"/>
                  <w:szCs w:val="20"/>
                  <w:lang w:eastAsia="en-GB"/>
                </w:rPr>
                <w:t xml:space="preserve">- </w:t>
              </w:r>
            </w:ins>
            <w:ins w:id="321" w:author="Warwick Wainwright" w:date="2018-07-27T11:43:00Z">
              <w:r w:rsidR="00EB2C3C">
                <w:rPr>
                  <w:color w:val="000000"/>
                  <w:sz w:val="20"/>
                  <w:szCs w:val="20"/>
                  <w:lang w:eastAsia="en-GB"/>
                </w:rPr>
                <w:t>5 years</w:t>
              </w:r>
            </w:ins>
          </w:p>
          <w:p w14:paraId="104FA286" w14:textId="573123AF" w:rsidR="00EB2C3C" w:rsidRPr="00EB2C3C" w:rsidRDefault="00E746CF" w:rsidP="00EB2C3C">
            <w:pPr>
              <w:spacing w:line="240" w:lineRule="auto"/>
              <w:ind w:firstLine="0"/>
              <w:jc w:val="left"/>
              <w:rPr>
                <w:ins w:id="322" w:author="Warwick Wainwright" w:date="2018-07-27T11:43:00Z"/>
                <w:color w:val="000000"/>
                <w:sz w:val="20"/>
                <w:szCs w:val="20"/>
                <w:lang w:eastAsia="en-GB"/>
              </w:rPr>
            </w:pPr>
            <w:ins w:id="323" w:author="Warwick Wainwright" w:date="2018-07-27T11:45:00Z">
              <w:r>
                <w:rPr>
                  <w:color w:val="000000"/>
                  <w:sz w:val="20"/>
                  <w:szCs w:val="20"/>
                  <w:lang w:eastAsia="en-GB"/>
                </w:rPr>
                <w:t xml:space="preserve">- </w:t>
              </w:r>
            </w:ins>
            <w:ins w:id="324" w:author="Warwick Wainwright" w:date="2018-07-27T11:43:00Z">
              <w:r w:rsidR="00EB2C3C" w:rsidRPr="00EB2C3C">
                <w:rPr>
                  <w:color w:val="000000"/>
                  <w:sz w:val="20"/>
                  <w:szCs w:val="20"/>
                  <w:lang w:eastAsia="en-GB"/>
                </w:rPr>
                <w:t>10 years</w:t>
              </w:r>
            </w:ins>
          </w:p>
        </w:tc>
        <w:tc>
          <w:tcPr>
            <w:tcW w:w="920" w:type="dxa"/>
            <w:tcBorders>
              <w:top w:val="nil"/>
              <w:left w:val="nil"/>
              <w:bottom w:val="nil"/>
              <w:right w:val="nil"/>
            </w:tcBorders>
            <w:shd w:val="clear" w:color="auto" w:fill="auto"/>
            <w:noWrap/>
            <w:vAlign w:val="center"/>
            <w:hideMark/>
          </w:tcPr>
          <w:p w14:paraId="5A1AA72D" w14:textId="77777777" w:rsidR="00EB2C3C" w:rsidRPr="00EB2C3C" w:rsidRDefault="00EB2C3C" w:rsidP="00EB2C3C">
            <w:pPr>
              <w:spacing w:line="240" w:lineRule="auto"/>
              <w:ind w:firstLine="0"/>
              <w:jc w:val="left"/>
              <w:rPr>
                <w:ins w:id="325" w:author="Warwick Wainwright" w:date="2018-07-27T11:43:00Z"/>
                <w:color w:val="000000"/>
                <w:sz w:val="20"/>
                <w:szCs w:val="20"/>
                <w:lang w:eastAsia="en-GB"/>
              </w:rPr>
            </w:pPr>
            <w:ins w:id="326" w:author="Warwick Wainwright" w:date="2018-07-27T11:43:00Z">
              <w:r w:rsidRPr="00EB2C3C">
                <w:rPr>
                  <w:color w:val="000000"/>
                  <w:sz w:val="20"/>
                  <w:szCs w:val="20"/>
                  <w:lang w:eastAsia="en-GB"/>
                </w:rPr>
                <w:t>-</w:t>
              </w:r>
            </w:ins>
          </w:p>
        </w:tc>
      </w:tr>
      <w:tr w:rsidR="00EB2C3C" w:rsidRPr="00EB2C3C" w14:paraId="1744148A" w14:textId="77777777" w:rsidTr="00EB2C3C">
        <w:trPr>
          <w:trHeight w:val="402"/>
          <w:ins w:id="327" w:author="Warwick Wainwright" w:date="2018-07-27T11:43:00Z"/>
        </w:trPr>
        <w:tc>
          <w:tcPr>
            <w:tcW w:w="1840" w:type="dxa"/>
            <w:tcBorders>
              <w:top w:val="nil"/>
              <w:left w:val="nil"/>
              <w:bottom w:val="nil"/>
              <w:right w:val="nil"/>
            </w:tcBorders>
            <w:shd w:val="clear" w:color="auto" w:fill="auto"/>
            <w:noWrap/>
            <w:vAlign w:val="center"/>
            <w:hideMark/>
          </w:tcPr>
          <w:p w14:paraId="5EBB1CF4" w14:textId="77777777" w:rsidR="00EB2C3C" w:rsidRPr="00EB2C3C" w:rsidRDefault="00EB2C3C" w:rsidP="00EB2C3C">
            <w:pPr>
              <w:spacing w:line="240" w:lineRule="auto"/>
              <w:ind w:firstLine="0"/>
              <w:jc w:val="left"/>
              <w:rPr>
                <w:ins w:id="328" w:author="Warwick Wainwright" w:date="2018-07-27T11:43:00Z"/>
                <w:color w:val="000000"/>
                <w:sz w:val="20"/>
                <w:szCs w:val="20"/>
                <w:lang w:eastAsia="en-GB"/>
              </w:rPr>
            </w:pPr>
            <w:ins w:id="329" w:author="Warwick Wainwright" w:date="2018-07-27T11:43:00Z">
              <w:r w:rsidRPr="00EB2C3C">
                <w:rPr>
                  <w:color w:val="000000"/>
                  <w:sz w:val="20"/>
                  <w:szCs w:val="20"/>
                  <w:lang w:eastAsia="en-GB"/>
                </w:rPr>
                <w:t xml:space="preserve">Scheme support </w:t>
              </w:r>
            </w:ins>
          </w:p>
        </w:tc>
        <w:tc>
          <w:tcPr>
            <w:tcW w:w="1120" w:type="dxa"/>
            <w:tcBorders>
              <w:top w:val="nil"/>
              <w:left w:val="nil"/>
              <w:bottom w:val="nil"/>
              <w:right w:val="nil"/>
            </w:tcBorders>
            <w:shd w:val="clear" w:color="auto" w:fill="auto"/>
            <w:noWrap/>
            <w:vAlign w:val="center"/>
            <w:hideMark/>
          </w:tcPr>
          <w:p w14:paraId="4B52A3F7" w14:textId="77777777" w:rsidR="00EB2C3C" w:rsidRPr="00EB2C3C" w:rsidRDefault="00EB2C3C" w:rsidP="00EB2C3C">
            <w:pPr>
              <w:spacing w:line="240" w:lineRule="auto"/>
              <w:ind w:firstLine="0"/>
              <w:jc w:val="left"/>
              <w:rPr>
                <w:ins w:id="330" w:author="Warwick Wainwright" w:date="2018-07-27T11:43:00Z"/>
                <w:color w:val="000000"/>
                <w:sz w:val="20"/>
                <w:szCs w:val="20"/>
                <w:lang w:eastAsia="en-GB"/>
              </w:rPr>
            </w:pPr>
            <w:ins w:id="331"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3C692714" w14:textId="77777777" w:rsidR="00EB2C3C" w:rsidRPr="00EB2C3C" w:rsidRDefault="00EB2C3C" w:rsidP="00EB2C3C">
            <w:pPr>
              <w:spacing w:line="240" w:lineRule="auto"/>
              <w:ind w:firstLine="0"/>
              <w:jc w:val="left"/>
              <w:rPr>
                <w:ins w:id="332" w:author="Warwick Wainwright" w:date="2018-07-27T11:43:00Z"/>
                <w:color w:val="000000"/>
                <w:sz w:val="20"/>
                <w:szCs w:val="20"/>
                <w:lang w:eastAsia="en-GB"/>
              </w:rPr>
            </w:pPr>
            <w:ins w:id="333"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290CF6C5" w14:textId="2CE27C09" w:rsidR="00EB2C3C" w:rsidRPr="00EB2C3C" w:rsidRDefault="00E746CF" w:rsidP="00EB2C3C">
            <w:pPr>
              <w:spacing w:line="240" w:lineRule="auto"/>
              <w:ind w:firstLine="0"/>
              <w:jc w:val="left"/>
              <w:rPr>
                <w:ins w:id="334" w:author="Warwick Wainwright" w:date="2018-07-27T11:43:00Z"/>
                <w:color w:val="000000"/>
                <w:sz w:val="20"/>
                <w:szCs w:val="20"/>
                <w:lang w:eastAsia="en-GB"/>
              </w:rPr>
            </w:pPr>
            <w:ins w:id="335" w:author="Warwick Wainwright" w:date="2018-07-27T11:45:00Z">
              <w:r>
                <w:rPr>
                  <w:color w:val="000000"/>
                  <w:sz w:val="20"/>
                  <w:szCs w:val="20"/>
                  <w:lang w:eastAsia="en-GB"/>
                </w:rPr>
                <w:t xml:space="preserve">- </w:t>
              </w:r>
            </w:ins>
            <w:ins w:id="336" w:author="Warwick Wainwright" w:date="2018-07-27T11:43:00Z">
              <w:r w:rsidR="00EB2C3C" w:rsidRPr="00EB2C3C">
                <w:rPr>
                  <w:color w:val="000000"/>
                  <w:sz w:val="20"/>
                  <w:szCs w:val="20"/>
                  <w:lang w:eastAsia="en-GB"/>
                </w:rPr>
                <w:t xml:space="preserve">Basic assistance to complete the scheme application form </w:t>
              </w:r>
              <w:r w:rsidR="00EB2C3C" w:rsidRPr="00EB2C3C">
                <w:rPr>
                  <w:color w:val="000000"/>
                  <w:sz w:val="20"/>
                  <w:szCs w:val="20"/>
                  <w:lang w:eastAsia="en-GB"/>
                </w:rPr>
                <w:br/>
              </w:r>
            </w:ins>
            <w:ins w:id="337" w:author="Warwick Wainwright" w:date="2018-07-27T11:45:00Z">
              <w:r>
                <w:rPr>
                  <w:color w:val="000000"/>
                  <w:sz w:val="20"/>
                  <w:szCs w:val="20"/>
                  <w:lang w:eastAsia="en-GB"/>
                </w:rPr>
                <w:t xml:space="preserve">- </w:t>
              </w:r>
            </w:ins>
            <w:ins w:id="338" w:author="Warwick Wainwright" w:date="2018-07-27T11:43:00Z">
              <w:r w:rsidR="00EB2C3C" w:rsidRPr="00EB2C3C">
                <w:rPr>
                  <w:color w:val="000000"/>
                  <w:sz w:val="20"/>
                  <w:szCs w:val="20"/>
                  <w:lang w:eastAsia="en-GB"/>
                </w:rPr>
                <w:t xml:space="preserve">Additional advisory support throughout the scheme (e.g. additional training for animal breeding) </w:t>
              </w:r>
            </w:ins>
          </w:p>
        </w:tc>
        <w:tc>
          <w:tcPr>
            <w:tcW w:w="920" w:type="dxa"/>
            <w:tcBorders>
              <w:top w:val="nil"/>
              <w:left w:val="nil"/>
              <w:bottom w:val="nil"/>
              <w:right w:val="nil"/>
            </w:tcBorders>
            <w:shd w:val="clear" w:color="auto" w:fill="auto"/>
            <w:noWrap/>
            <w:vAlign w:val="center"/>
            <w:hideMark/>
          </w:tcPr>
          <w:p w14:paraId="7163A87F" w14:textId="77777777" w:rsidR="00EB2C3C" w:rsidRPr="00EB2C3C" w:rsidRDefault="00EB2C3C" w:rsidP="00EB2C3C">
            <w:pPr>
              <w:spacing w:line="240" w:lineRule="auto"/>
              <w:ind w:firstLine="0"/>
              <w:jc w:val="left"/>
              <w:rPr>
                <w:ins w:id="339" w:author="Warwick Wainwright" w:date="2018-07-27T11:43:00Z"/>
                <w:color w:val="000000"/>
                <w:sz w:val="20"/>
                <w:szCs w:val="20"/>
                <w:lang w:eastAsia="en-GB"/>
              </w:rPr>
            </w:pPr>
            <w:ins w:id="340" w:author="Warwick Wainwright" w:date="2018-07-27T11:43:00Z">
              <w:r w:rsidRPr="00EB2C3C">
                <w:rPr>
                  <w:color w:val="000000"/>
                  <w:sz w:val="20"/>
                  <w:szCs w:val="20"/>
                  <w:lang w:eastAsia="en-GB"/>
                </w:rPr>
                <w:t>+</w:t>
              </w:r>
            </w:ins>
          </w:p>
        </w:tc>
      </w:tr>
      <w:tr w:rsidR="00EB2C3C" w:rsidRPr="00EB2C3C" w14:paraId="44E29C4C" w14:textId="77777777" w:rsidTr="00EB2C3C">
        <w:trPr>
          <w:trHeight w:val="402"/>
          <w:ins w:id="341" w:author="Warwick Wainwright" w:date="2018-07-27T11:43:00Z"/>
        </w:trPr>
        <w:tc>
          <w:tcPr>
            <w:tcW w:w="1840" w:type="dxa"/>
            <w:tcBorders>
              <w:top w:val="nil"/>
              <w:left w:val="nil"/>
              <w:bottom w:val="nil"/>
              <w:right w:val="nil"/>
            </w:tcBorders>
            <w:shd w:val="clear" w:color="auto" w:fill="auto"/>
            <w:noWrap/>
            <w:vAlign w:val="center"/>
            <w:hideMark/>
          </w:tcPr>
          <w:p w14:paraId="29D4A41D" w14:textId="77777777" w:rsidR="00EB2C3C" w:rsidRPr="00EB2C3C" w:rsidRDefault="00EB2C3C" w:rsidP="00EB2C3C">
            <w:pPr>
              <w:spacing w:line="240" w:lineRule="auto"/>
              <w:ind w:firstLine="0"/>
              <w:jc w:val="left"/>
              <w:rPr>
                <w:ins w:id="342" w:author="Warwick Wainwright" w:date="2018-07-27T11:43:00Z"/>
                <w:color w:val="000000"/>
                <w:sz w:val="20"/>
                <w:szCs w:val="20"/>
                <w:lang w:eastAsia="en-GB"/>
              </w:rPr>
            </w:pPr>
            <w:ins w:id="343" w:author="Warwick Wainwright" w:date="2018-07-27T11:43:00Z">
              <w:r w:rsidRPr="00EB2C3C">
                <w:rPr>
                  <w:color w:val="000000"/>
                  <w:sz w:val="20"/>
                  <w:szCs w:val="20"/>
                  <w:lang w:eastAsia="en-GB"/>
                </w:rPr>
                <w:t xml:space="preserve">Structure of scheme </w:t>
              </w:r>
            </w:ins>
          </w:p>
        </w:tc>
        <w:tc>
          <w:tcPr>
            <w:tcW w:w="1120" w:type="dxa"/>
            <w:tcBorders>
              <w:top w:val="nil"/>
              <w:left w:val="nil"/>
              <w:bottom w:val="nil"/>
              <w:right w:val="nil"/>
            </w:tcBorders>
            <w:shd w:val="clear" w:color="auto" w:fill="auto"/>
            <w:noWrap/>
            <w:vAlign w:val="center"/>
            <w:hideMark/>
          </w:tcPr>
          <w:p w14:paraId="5DA8A5EE" w14:textId="77777777" w:rsidR="00EB2C3C" w:rsidRPr="00EB2C3C" w:rsidRDefault="00EB2C3C" w:rsidP="00EB2C3C">
            <w:pPr>
              <w:spacing w:line="240" w:lineRule="auto"/>
              <w:ind w:firstLine="0"/>
              <w:jc w:val="left"/>
              <w:rPr>
                <w:ins w:id="344" w:author="Warwick Wainwright" w:date="2018-07-27T11:43:00Z"/>
                <w:color w:val="000000"/>
                <w:sz w:val="20"/>
                <w:szCs w:val="20"/>
                <w:lang w:eastAsia="en-GB"/>
              </w:rPr>
            </w:pPr>
            <w:ins w:id="345" w:author="Warwick Wainwright" w:date="2018-07-27T11:43:00Z">
              <w:r w:rsidRPr="00EB2C3C">
                <w:rPr>
                  <w:color w:val="000000"/>
                  <w:sz w:val="20"/>
                  <w:szCs w:val="20"/>
                  <w:lang w:eastAsia="en-GB"/>
                </w:rPr>
                <w:t>2</w:t>
              </w:r>
            </w:ins>
          </w:p>
        </w:tc>
        <w:tc>
          <w:tcPr>
            <w:tcW w:w="1040" w:type="dxa"/>
            <w:tcBorders>
              <w:top w:val="nil"/>
              <w:left w:val="nil"/>
              <w:bottom w:val="nil"/>
              <w:right w:val="nil"/>
            </w:tcBorders>
            <w:shd w:val="clear" w:color="auto" w:fill="auto"/>
            <w:noWrap/>
            <w:vAlign w:val="center"/>
            <w:hideMark/>
          </w:tcPr>
          <w:p w14:paraId="29F27A8C" w14:textId="77777777" w:rsidR="00EB2C3C" w:rsidRPr="00EB2C3C" w:rsidRDefault="00EB2C3C" w:rsidP="00EB2C3C">
            <w:pPr>
              <w:spacing w:line="240" w:lineRule="auto"/>
              <w:ind w:firstLine="0"/>
              <w:jc w:val="left"/>
              <w:rPr>
                <w:ins w:id="346" w:author="Warwick Wainwright" w:date="2018-07-27T11:43:00Z"/>
                <w:color w:val="000000"/>
                <w:sz w:val="20"/>
                <w:szCs w:val="20"/>
                <w:lang w:eastAsia="en-GB"/>
              </w:rPr>
            </w:pPr>
            <w:ins w:id="347" w:author="Warwick Wainwright" w:date="2018-07-27T11:43:00Z">
              <w:r w:rsidRPr="00EB2C3C">
                <w:rPr>
                  <w:color w:val="000000"/>
                  <w:sz w:val="20"/>
                  <w:szCs w:val="20"/>
                  <w:lang w:eastAsia="en-GB"/>
                </w:rPr>
                <w:t>Effects</w:t>
              </w:r>
            </w:ins>
          </w:p>
        </w:tc>
        <w:tc>
          <w:tcPr>
            <w:tcW w:w="4240" w:type="dxa"/>
            <w:tcBorders>
              <w:top w:val="nil"/>
              <w:left w:val="nil"/>
              <w:bottom w:val="nil"/>
              <w:right w:val="nil"/>
            </w:tcBorders>
            <w:shd w:val="clear" w:color="auto" w:fill="auto"/>
            <w:vAlign w:val="center"/>
            <w:hideMark/>
          </w:tcPr>
          <w:p w14:paraId="56541397" w14:textId="6DEB2A15" w:rsidR="00EB2C3C" w:rsidRPr="00EB2C3C" w:rsidRDefault="00E746CF" w:rsidP="00EB2C3C">
            <w:pPr>
              <w:spacing w:line="240" w:lineRule="auto"/>
              <w:ind w:firstLine="0"/>
              <w:jc w:val="left"/>
              <w:rPr>
                <w:ins w:id="348" w:author="Warwick Wainwright" w:date="2018-07-27T11:43:00Z"/>
                <w:color w:val="000000"/>
                <w:sz w:val="20"/>
                <w:szCs w:val="20"/>
                <w:lang w:eastAsia="en-GB"/>
              </w:rPr>
            </w:pPr>
            <w:ins w:id="349" w:author="Warwick Wainwright" w:date="2018-07-27T11:45:00Z">
              <w:r>
                <w:rPr>
                  <w:color w:val="000000"/>
                  <w:sz w:val="20"/>
                  <w:szCs w:val="20"/>
                  <w:lang w:eastAsia="en-GB"/>
                </w:rPr>
                <w:t xml:space="preserve">- </w:t>
              </w:r>
            </w:ins>
            <w:ins w:id="350" w:author="Warwick Wainwright" w:date="2018-07-27T11:43:00Z">
              <w:r w:rsidR="00EB2C3C" w:rsidRPr="00EB2C3C">
                <w:rPr>
                  <w:color w:val="000000"/>
                  <w:sz w:val="20"/>
                  <w:szCs w:val="20"/>
                  <w:lang w:eastAsia="en-GB"/>
                </w:rPr>
                <w:t>Individually managed  conservation scheme /programme</w:t>
              </w:r>
              <w:r w:rsidR="00EB2C3C" w:rsidRPr="00EB2C3C">
                <w:rPr>
                  <w:color w:val="000000"/>
                  <w:sz w:val="20"/>
                  <w:szCs w:val="20"/>
                  <w:lang w:eastAsia="en-GB"/>
                </w:rPr>
                <w:br/>
              </w:r>
            </w:ins>
            <w:ins w:id="351" w:author="Warwick Wainwright" w:date="2018-07-27T11:45:00Z">
              <w:r>
                <w:rPr>
                  <w:color w:val="000000"/>
                  <w:sz w:val="20"/>
                  <w:szCs w:val="20"/>
                  <w:lang w:eastAsia="en-GB"/>
                </w:rPr>
                <w:t xml:space="preserve">- </w:t>
              </w:r>
            </w:ins>
            <w:ins w:id="352" w:author="Warwick Wainwright" w:date="2018-07-27T11:43:00Z">
              <w:r w:rsidR="00EB2C3C" w:rsidRPr="00EB2C3C">
                <w:rPr>
                  <w:color w:val="000000"/>
                  <w:sz w:val="20"/>
                  <w:szCs w:val="20"/>
                  <w:lang w:eastAsia="en-GB"/>
                </w:rPr>
                <w:t>Community managed conservation scheme programme</w:t>
              </w:r>
            </w:ins>
          </w:p>
        </w:tc>
        <w:tc>
          <w:tcPr>
            <w:tcW w:w="920" w:type="dxa"/>
            <w:tcBorders>
              <w:top w:val="nil"/>
              <w:left w:val="nil"/>
              <w:bottom w:val="nil"/>
              <w:right w:val="nil"/>
            </w:tcBorders>
            <w:shd w:val="clear" w:color="auto" w:fill="auto"/>
            <w:noWrap/>
            <w:vAlign w:val="center"/>
            <w:hideMark/>
          </w:tcPr>
          <w:p w14:paraId="728073AD" w14:textId="77777777" w:rsidR="00EB2C3C" w:rsidRPr="00EB2C3C" w:rsidRDefault="00EB2C3C" w:rsidP="00EB2C3C">
            <w:pPr>
              <w:spacing w:line="240" w:lineRule="auto"/>
              <w:ind w:firstLine="0"/>
              <w:jc w:val="left"/>
              <w:rPr>
                <w:ins w:id="353" w:author="Warwick Wainwright" w:date="2018-07-27T11:43:00Z"/>
                <w:color w:val="000000"/>
                <w:sz w:val="20"/>
                <w:szCs w:val="20"/>
                <w:lang w:eastAsia="en-GB"/>
              </w:rPr>
            </w:pPr>
            <w:ins w:id="354" w:author="Warwick Wainwright" w:date="2018-07-27T11:43:00Z">
              <w:r w:rsidRPr="00EB2C3C">
                <w:rPr>
                  <w:color w:val="000000"/>
                  <w:sz w:val="20"/>
                  <w:szCs w:val="20"/>
                  <w:lang w:eastAsia="en-GB"/>
                </w:rPr>
                <w:t>-</w:t>
              </w:r>
            </w:ins>
          </w:p>
        </w:tc>
      </w:tr>
      <w:tr w:rsidR="00EB2C3C" w:rsidRPr="00EB2C3C" w14:paraId="16503C8E" w14:textId="77777777" w:rsidTr="00EB2C3C">
        <w:trPr>
          <w:trHeight w:val="402"/>
          <w:ins w:id="355" w:author="Warwick Wainwright" w:date="2018-07-27T11:43:00Z"/>
        </w:trPr>
        <w:tc>
          <w:tcPr>
            <w:tcW w:w="1840" w:type="dxa"/>
            <w:vMerge w:val="restart"/>
            <w:tcBorders>
              <w:top w:val="single" w:sz="4" w:space="0" w:color="auto"/>
              <w:left w:val="nil"/>
              <w:bottom w:val="single" w:sz="4" w:space="0" w:color="000000"/>
              <w:right w:val="nil"/>
            </w:tcBorders>
            <w:shd w:val="clear" w:color="auto" w:fill="auto"/>
            <w:noWrap/>
            <w:vAlign w:val="center"/>
            <w:hideMark/>
          </w:tcPr>
          <w:p w14:paraId="4492F164" w14:textId="77777777" w:rsidR="00EB2C3C" w:rsidRPr="00EB2C3C" w:rsidRDefault="00EB2C3C" w:rsidP="00EB2C3C">
            <w:pPr>
              <w:spacing w:line="240" w:lineRule="auto"/>
              <w:ind w:firstLine="0"/>
              <w:jc w:val="left"/>
              <w:rPr>
                <w:ins w:id="356" w:author="Warwick Wainwright" w:date="2018-07-27T11:43:00Z"/>
                <w:color w:val="000000"/>
                <w:sz w:val="20"/>
                <w:szCs w:val="20"/>
                <w:lang w:eastAsia="en-GB"/>
              </w:rPr>
            </w:pPr>
            <w:ins w:id="357" w:author="Warwick Wainwright" w:date="2018-07-27T11:43:00Z">
              <w:r w:rsidRPr="00EB2C3C">
                <w:rPr>
                  <w:color w:val="000000"/>
                  <w:sz w:val="20"/>
                  <w:szCs w:val="20"/>
                  <w:lang w:eastAsia="en-GB"/>
                </w:rPr>
                <w:t xml:space="preserve">Subsidy </w:t>
              </w:r>
            </w:ins>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544364BD" w14:textId="77777777" w:rsidR="00EB2C3C" w:rsidRPr="00EB2C3C" w:rsidRDefault="00EB2C3C" w:rsidP="00EB2C3C">
            <w:pPr>
              <w:spacing w:line="240" w:lineRule="auto"/>
              <w:ind w:firstLine="0"/>
              <w:jc w:val="left"/>
              <w:rPr>
                <w:ins w:id="358" w:author="Warwick Wainwright" w:date="2018-07-27T11:43:00Z"/>
                <w:color w:val="000000"/>
                <w:sz w:val="20"/>
                <w:szCs w:val="20"/>
                <w:lang w:eastAsia="en-GB"/>
              </w:rPr>
            </w:pPr>
            <w:ins w:id="359" w:author="Warwick Wainwright" w:date="2018-07-27T11:43:00Z">
              <w:r w:rsidRPr="00EB2C3C">
                <w:rPr>
                  <w:color w:val="000000"/>
                  <w:sz w:val="20"/>
                  <w:szCs w:val="20"/>
                  <w:lang w:eastAsia="en-GB"/>
                </w:rPr>
                <w:t>4</w:t>
              </w:r>
            </w:ins>
          </w:p>
        </w:tc>
        <w:tc>
          <w:tcPr>
            <w:tcW w:w="1040" w:type="dxa"/>
            <w:tcBorders>
              <w:top w:val="single" w:sz="4" w:space="0" w:color="auto"/>
              <w:left w:val="nil"/>
              <w:bottom w:val="nil"/>
              <w:right w:val="nil"/>
            </w:tcBorders>
            <w:shd w:val="clear" w:color="auto" w:fill="auto"/>
            <w:noWrap/>
            <w:vAlign w:val="center"/>
            <w:hideMark/>
          </w:tcPr>
          <w:p w14:paraId="387C9794" w14:textId="77777777" w:rsidR="00EB2C3C" w:rsidRPr="00EB2C3C" w:rsidRDefault="00EB2C3C" w:rsidP="00EB2C3C">
            <w:pPr>
              <w:spacing w:line="240" w:lineRule="auto"/>
              <w:ind w:firstLine="0"/>
              <w:jc w:val="left"/>
              <w:rPr>
                <w:ins w:id="360" w:author="Warwick Wainwright" w:date="2018-07-27T11:43:00Z"/>
                <w:color w:val="000000"/>
                <w:sz w:val="20"/>
                <w:szCs w:val="20"/>
                <w:lang w:eastAsia="en-GB"/>
              </w:rPr>
            </w:pPr>
            <w:ins w:id="361" w:author="Warwick Wainwright" w:date="2018-07-27T11:43:00Z">
              <w:r w:rsidRPr="00EB2C3C">
                <w:rPr>
                  <w:color w:val="000000"/>
                  <w:sz w:val="20"/>
                  <w:szCs w:val="20"/>
                  <w:lang w:eastAsia="en-GB"/>
                </w:rPr>
                <w:t>Discrete</w:t>
              </w:r>
            </w:ins>
          </w:p>
        </w:tc>
        <w:tc>
          <w:tcPr>
            <w:tcW w:w="4240" w:type="dxa"/>
            <w:tcBorders>
              <w:top w:val="single" w:sz="4" w:space="0" w:color="auto"/>
              <w:left w:val="nil"/>
              <w:bottom w:val="nil"/>
              <w:right w:val="nil"/>
            </w:tcBorders>
            <w:shd w:val="clear" w:color="auto" w:fill="auto"/>
            <w:vAlign w:val="center"/>
            <w:hideMark/>
          </w:tcPr>
          <w:p w14:paraId="1ECFD858" w14:textId="77275F0D" w:rsidR="00EB2C3C" w:rsidRPr="00EB2C3C" w:rsidRDefault="00E746CF" w:rsidP="00EB2C3C">
            <w:pPr>
              <w:spacing w:line="240" w:lineRule="auto"/>
              <w:ind w:firstLine="0"/>
              <w:jc w:val="left"/>
              <w:rPr>
                <w:ins w:id="362" w:author="Warwick Wainwright" w:date="2018-07-27T11:43:00Z"/>
                <w:color w:val="000000"/>
                <w:sz w:val="20"/>
                <w:szCs w:val="20"/>
                <w:lang w:eastAsia="en-GB"/>
              </w:rPr>
            </w:pPr>
            <w:ins w:id="363" w:author="Warwick Wainwright" w:date="2018-07-27T11:45:00Z">
              <w:r>
                <w:rPr>
                  <w:color w:val="000000"/>
                  <w:sz w:val="20"/>
                  <w:szCs w:val="20"/>
                  <w:lang w:eastAsia="en-GB"/>
                </w:rPr>
                <w:t xml:space="preserve">- </w:t>
              </w:r>
            </w:ins>
            <w:ins w:id="364" w:author="Warwick Wainwright" w:date="2018-07-27T11:51:00Z">
              <w:r w:rsidRPr="00E746CF">
                <w:rPr>
                  <w:color w:val="000000"/>
                  <w:sz w:val="20"/>
                  <w:szCs w:val="20"/>
                  <w:lang w:eastAsia="en-GB"/>
                </w:rPr>
                <w:t>Bovines = 90; 270; 530; 890 Lei / year</w:t>
              </w:r>
            </w:ins>
          </w:p>
        </w:tc>
        <w:tc>
          <w:tcPr>
            <w:tcW w:w="920" w:type="dxa"/>
            <w:vMerge w:val="restart"/>
            <w:tcBorders>
              <w:top w:val="single" w:sz="4" w:space="0" w:color="auto"/>
              <w:left w:val="nil"/>
              <w:bottom w:val="single" w:sz="4" w:space="0" w:color="000000"/>
              <w:right w:val="nil"/>
            </w:tcBorders>
            <w:shd w:val="clear" w:color="auto" w:fill="auto"/>
            <w:noWrap/>
            <w:vAlign w:val="center"/>
            <w:hideMark/>
          </w:tcPr>
          <w:p w14:paraId="26AB57B3" w14:textId="77777777" w:rsidR="00EB2C3C" w:rsidRPr="00EB2C3C" w:rsidRDefault="00EB2C3C" w:rsidP="00EB2C3C">
            <w:pPr>
              <w:spacing w:line="240" w:lineRule="auto"/>
              <w:ind w:firstLine="0"/>
              <w:jc w:val="left"/>
              <w:rPr>
                <w:ins w:id="365" w:author="Warwick Wainwright" w:date="2018-07-27T11:43:00Z"/>
                <w:color w:val="000000"/>
                <w:sz w:val="20"/>
                <w:szCs w:val="20"/>
                <w:lang w:eastAsia="en-GB"/>
              </w:rPr>
            </w:pPr>
            <w:ins w:id="366" w:author="Warwick Wainwright" w:date="2018-07-27T11:43:00Z">
              <w:r w:rsidRPr="00EB2C3C">
                <w:rPr>
                  <w:color w:val="000000"/>
                  <w:sz w:val="20"/>
                  <w:szCs w:val="20"/>
                  <w:lang w:eastAsia="en-GB"/>
                </w:rPr>
                <w:t>+</w:t>
              </w:r>
            </w:ins>
          </w:p>
        </w:tc>
      </w:tr>
      <w:tr w:rsidR="00EB2C3C" w:rsidRPr="00EB2C3C" w14:paraId="392715AE" w14:textId="77777777" w:rsidTr="00EB2C3C">
        <w:trPr>
          <w:trHeight w:val="402"/>
          <w:ins w:id="367" w:author="Warwick Wainwright" w:date="2018-07-27T11:43:00Z"/>
        </w:trPr>
        <w:tc>
          <w:tcPr>
            <w:tcW w:w="1840" w:type="dxa"/>
            <w:vMerge/>
            <w:tcBorders>
              <w:top w:val="single" w:sz="4" w:space="0" w:color="auto"/>
              <w:left w:val="nil"/>
              <w:bottom w:val="single" w:sz="4" w:space="0" w:color="000000"/>
              <w:right w:val="nil"/>
            </w:tcBorders>
            <w:vAlign w:val="center"/>
            <w:hideMark/>
          </w:tcPr>
          <w:p w14:paraId="1F2FD4DA" w14:textId="77777777" w:rsidR="00EB2C3C" w:rsidRPr="00EB2C3C" w:rsidRDefault="00EB2C3C" w:rsidP="00EB2C3C">
            <w:pPr>
              <w:spacing w:line="240" w:lineRule="auto"/>
              <w:ind w:firstLine="0"/>
              <w:jc w:val="left"/>
              <w:rPr>
                <w:ins w:id="368" w:author="Warwick Wainwright" w:date="2018-07-27T11:43:00Z"/>
                <w:color w:val="000000"/>
                <w:sz w:val="20"/>
                <w:szCs w:val="20"/>
                <w:lang w:eastAsia="en-GB"/>
              </w:rPr>
            </w:pPr>
          </w:p>
        </w:tc>
        <w:tc>
          <w:tcPr>
            <w:tcW w:w="1120" w:type="dxa"/>
            <w:vMerge/>
            <w:tcBorders>
              <w:top w:val="single" w:sz="4" w:space="0" w:color="auto"/>
              <w:left w:val="nil"/>
              <w:bottom w:val="single" w:sz="4" w:space="0" w:color="000000"/>
              <w:right w:val="nil"/>
            </w:tcBorders>
            <w:vAlign w:val="center"/>
            <w:hideMark/>
          </w:tcPr>
          <w:p w14:paraId="09056AB1" w14:textId="77777777" w:rsidR="00EB2C3C" w:rsidRPr="00EB2C3C" w:rsidRDefault="00EB2C3C" w:rsidP="00EB2C3C">
            <w:pPr>
              <w:spacing w:line="240" w:lineRule="auto"/>
              <w:ind w:firstLine="0"/>
              <w:jc w:val="left"/>
              <w:rPr>
                <w:ins w:id="369" w:author="Warwick Wainwright" w:date="2018-07-27T11:43:00Z"/>
                <w:color w:val="000000"/>
                <w:sz w:val="20"/>
                <w:szCs w:val="20"/>
                <w:lang w:eastAsia="en-GB"/>
              </w:rPr>
            </w:pPr>
          </w:p>
        </w:tc>
        <w:tc>
          <w:tcPr>
            <w:tcW w:w="1040" w:type="dxa"/>
            <w:tcBorders>
              <w:top w:val="nil"/>
              <w:left w:val="nil"/>
              <w:bottom w:val="single" w:sz="4" w:space="0" w:color="auto"/>
              <w:right w:val="nil"/>
            </w:tcBorders>
            <w:shd w:val="clear" w:color="auto" w:fill="auto"/>
            <w:noWrap/>
            <w:vAlign w:val="center"/>
            <w:hideMark/>
          </w:tcPr>
          <w:p w14:paraId="2FDAC452" w14:textId="77777777" w:rsidR="00EB2C3C" w:rsidRPr="00EB2C3C" w:rsidRDefault="00EB2C3C" w:rsidP="00EB2C3C">
            <w:pPr>
              <w:spacing w:line="240" w:lineRule="auto"/>
              <w:ind w:firstLine="0"/>
              <w:jc w:val="left"/>
              <w:rPr>
                <w:ins w:id="370" w:author="Warwick Wainwright" w:date="2018-07-27T11:43:00Z"/>
                <w:color w:val="000000"/>
                <w:sz w:val="20"/>
                <w:szCs w:val="20"/>
                <w:lang w:eastAsia="en-GB"/>
              </w:rPr>
            </w:pPr>
            <w:ins w:id="371" w:author="Warwick Wainwright" w:date="2018-07-27T11:43:00Z">
              <w:r w:rsidRPr="00EB2C3C">
                <w:rPr>
                  <w:color w:val="000000"/>
                  <w:sz w:val="20"/>
                  <w:szCs w:val="20"/>
                  <w:lang w:eastAsia="en-GB"/>
                </w:rPr>
                <w:t>Discrete</w:t>
              </w:r>
            </w:ins>
          </w:p>
        </w:tc>
        <w:tc>
          <w:tcPr>
            <w:tcW w:w="4240" w:type="dxa"/>
            <w:tcBorders>
              <w:top w:val="nil"/>
              <w:left w:val="nil"/>
              <w:bottom w:val="single" w:sz="4" w:space="0" w:color="auto"/>
              <w:right w:val="nil"/>
            </w:tcBorders>
            <w:shd w:val="clear" w:color="auto" w:fill="auto"/>
            <w:noWrap/>
            <w:vAlign w:val="center"/>
            <w:hideMark/>
          </w:tcPr>
          <w:p w14:paraId="76AA4438" w14:textId="43A32838" w:rsidR="00EB2C3C" w:rsidRPr="00EB2C3C" w:rsidRDefault="00E746CF" w:rsidP="00E746CF">
            <w:pPr>
              <w:spacing w:line="240" w:lineRule="auto"/>
              <w:ind w:firstLine="0"/>
              <w:jc w:val="left"/>
              <w:rPr>
                <w:ins w:id="372" w:author="Warwick Wainwright" w:date="2018-07-27T11:43:00Z"/>
                <w:color w:val="000000"/>
                <w:sz w:val="20"/>
                <w:szCs w:val="20"/>
                <w:lang w:eastAsia="en-GB"/>
              </w:rPr>
            </w:pPr>
            <w:ins w:id="373" w:author="Warwick Wainwright" w:date="2018-07-27T11:45:00Z">
              <w:r>
                <w:rPr>
                  <w:color w:val="000000"/>
                  <w:sz w:val="20"/>
                  <w:szCs w:val="20"/>
                  <w:lang w:eastAsia="en-GB"/>
                </w:rPr>
                <w:t xml:space="preserve">- </w:t>
              </w:r>
            </w:ins>
            <w:ins w:id="374" w:author="Warwick Wainwright" w:date="2018-07-27T11:51:00Z">
              <w:r w:rsidRPr="00E746CF">
                <w:rPr>
                  <w:color w:val="000000"/>
                  <w:sz w:val="20"/>
                  <w:szCs w:val="20"/>
                  <w:lang w:eastAsia="en-GB"/>
                </w:rPr>
                <w:t>Ovines = 5; 15; 25; 45 Lei / year</w:t>
              </w:r>
            </w:ins>
          </w:p>
        </w:tc>
        <w:tc>
          <w:tcPr>
            <w:tcW w:w="920" w:type="dxa"/>
            <w:vMerge/>
            <w:tcBorders>
              <w:top w:val="single" w:sz="4" w:space="0" w:color="auto"/>
              <w:left w:val="nil"/>
              <w:bottom w:val="single" w:sz="4" w:space="0" w:color="000000"/>
              <w:right w:val="nil"/>
            </w:tcBorders>
            <w:vAlign w:val="center"/>
            <w:hideMark/>
          </w:tcPr>
          <w:p w14:paraId="7D080EA7" w14:textId="77777777" w:rsidR="00EB2C3C" w:rsidRPr="00EB2C3C" w:rsidRDefault="00EB2C3C" w:rsidP="00EB2C3C">
            <w:pPr>
              <w:spacing w:line="240" w:lineRule="auto"/>
              <w:ind w:firstLine="0"/>
              <w:jc w:val="left"/>
              <w:rPr>
                <w:ins w:id="375" w:author="Warwick Wainwright" w:date="2018-07-27T11:43:00Z"/>
                <w:color w:val="000000"/>
                <w:sz w:val="20"/>
                <w:szCs w:val="20"/>
                <w:lang w:eastAsia="en-GB"/>
              </w:rPr>
            </w:pPr>
          </w:p>
        </w:tc>
      </w:tr>
    </w:tbl>
    <w:p w14:paraId="2D8796B3" w14:textId="088A9FA9" w:rsidR="00EB2C3C" w:rsidRPr="007A7164" w:rsidRDefault="00EB2C3C" w:rsidP="007A7164">
      <w:ins w:id="376" w:author="Warwick Wainwright" w:date="2018-07-27T11:38:00Z">
        <w:r>
          <w:tab/>
        </w:r>
      </w:ins>
    </w:p>
    <w:p w14:paraId="67899884" w14:textId="5E237BA6" w:rsidR="00B012C4" w:rsidRDefault="00F17B50" w:rsidP="00F32089">
      <w:ins w:id="377" w:author="Warwick Wainwright" w:date="2018-07-24T13:10:00Z">
        <w:r>
          <w:t>Choice set</w:t>
        </w:r>
        <w:r w:rsidR="002105EF">
          <w:t xml:space="preserve"> </w:t>
        </w:r>
      </w:ins>
      <w:ins w:id="378" w:author="Warwick Wainwright" w:date="2018-07-24T14:53:00Z">
        <w:r>
          <w:t xml:space="preserve">design </w:t>
        </w:r>
      </w:ins>
      <w:ins w:id="379" w:author="Warwick Wainwright" w:date="2018-07-24T15:51:00Z">
        <w:r w:rsidR="004F6B29">
          <w:t>was</w:t>
        </w:r>
      </w:ins>
      <w:ins w:id="380" w:author="Warwick Wainwright" w:date="2018-07-24T14:53:00Z">
        <w:r>
          <w:t xml:space="preserve"> optimised </w:t>
        </w:r>
      </w:ins>
      <w:ins w:id="381" w:author="Warwick Wainwright" w:date="2018-07-24T14:54:00Z">
        <w:r>
          <w:t>according</w:t>
        </w:r>
      </w:ins>
      <w:ins w:id="382" w:author="Warwick Wainwright" w:date="2018-07-24T14:53:00Z">
        <w:r>
          <w:t xml:space="preserve"> </w:t>
        </w:r>
      </w:ins>
      <w:ins w:id="383" w:author="Warwick Wainwright" w:date="2018-07-24T14:54:00Z">
        <w:r>
          <w:t xml:space="preserve">to </w:t>
        </w:r>
      </w:ins>
      <w:ins w:id="384" w:author="Warwick Wainwright" w:date="2018-07-24T14:57:00Z">
        <w:r>
          <w:t>prior</w:t>
        </w:r>
      </w:ins>
      <w:ins w:id="385" w:author="Warwick Wainwright" w:date="2018-07-24T14:54:00Z">
        <w:r>
          <w:t xml:space="preserve"> information </w:t>
        </w:r>
      </w:ins>
      <w:ins w:id="386" w:author="Warwick Wainwright" w:date="2018-07-24T15:46:00Z">
        <w:r w:rsidR="004F6B29">
          <w:t>on</w:t>
        </w:r>
      </w:ins>
      <w:ins w:id="387" w:author="Warwick Wainwright" w:date="2018-07-24T14:54:00Z">
        <w:r>
          <w:t xml:space="preserve"> </w:t>
        </w:r>
      </w:ins>
      <w:ins w:id="388" w:author="Warwick Wainwright" w:date="2018-07-24T15:44:00Z">
        <w:r w:rsidR="004F6B29">
          <w:t xml:space="preserve">the distribution of </w:t>
        </w:r>
      </w:ins>
      <w:ins w:id="389" w:author="Warwick Wainwright" w:date="2018-07-24T15:46:00Z">
        <w:r w:rsidR="004F6B29">
          <w:t>random parameters</w:t>
        </w:r>
      </w:ins>
      <w:ins w:id="390" w:author="Warwick Wainwright" w:date="2018-07-24T14:58:00Z">
        <w:r>
          <w:t xml:space="preserve"> to improve statistical </w:t>
        </w:r>
      </w:ins>
      <w:ins w:id="391" w:author="Warwick Wainwright" w:date="2018-07-24T14:59:00Z">
        <w:r>
          <w:t>efficiency</w:t>
        </w:r>
      </w:ins>
      <w:ins w:id="392" w:author="Warwick Wainwright" w:date="2018-07-25T12:30:00Z">
        <w:r w:rsidR="006F50BB">
          <w:t xml:space="preserve"> (i.e. reduction in sample size </w:t>
        </w:r>
      </w:ins>
      <w:ins w:id="393" w:author="Warwick Wainwright" w:date="2018-07-27T12:04:00Z">
        <w:r w:rsidR="00A44783">
          <w:t xml:space="preserve">needed </w:t>
        </w:r>
      </w:ins>
      <w:ins w:id="394" w:author="Warwick Wainwright" w:date="2018-07-25T12:30:00Z">
        <w:r w:rsidR="006F50BB">
          <w:t>to achieve statistical significance)</w:t>
        </w:r>
      </w:ins>
      <w:ins w:id="395" w:author="Warwick Wainwright" w:date="2018-07-24T14:59:00Z">
        <w:r>
          <w:t xml:space="preserve"> </w:t>
        </w:r>
      </w:ins>
      <w:ins w:id="396" w:author="Warwick Wainwright" w:date="2018-07-24T15:00:00Z">
        <w:r>
          <w:fldChar w:fldCharType="begin" w:fldLock="1"/>
        </w:r>
      </w:ins>
      <w:r w:rsidR="002E2E8F">
        <w:instrText>ADDIN CSL_CITATION { "citationItems" : [ { "id" : "ITEM-1", "itemData" : { "author" : [ { "dropping-particle" : "", "family" : "Crabbe", "given" : "Marjolein", "non-dropping-particle" : "", "parse-names" : false, "suffix" : "" }, { "dropping-particle" : "", "family" : "Vandebroek", "given" : "Martina L", "non-dropping-particle" : "", "parse-names" : false, "suffix" : "" } ], "id" : "ITEM-1", "issued" : { "date-parts" : [ [ "2011" ] ] }, "title" : "Using appropriate prior information to eliminate choice sets with a dominant alternative from D-efficient designs", "type" : "article-journal" }, "uris" : [ "http://www.mendeley.com/documents/?uuid=1a3c76ee-ef1b-4a47-845e-f46a1b55d2cf" ] } ], "mendeley" : { "formattedCitation" : "[34]", "plainTextFormattedCitation" : "[34]", "previouslyFormattedCitation" : "[34]" }, "properties" : { "noteIndex" : 0 }, "schema" : "https://github.com/citation-style-language/schema/raw/master/csl-citation.json" }</w:instrText>
      </w:r>
      <w:r>
        <w:fldChar w:fldCharType="separate"/>
      </w:r>
      <w:r w:rsidRPr="00F17B50">
        <w:rPr>
          <w:noProof/>
        </w:rPr>
        <w:t>[34]</w:t>
      </w:r>
      <w:ins w:id="397" w:author="Warwick Wainwright" w:date="2018-07-24T15:00:00Z">
        <w:r>
          <w:fldChar w:fldCharType="end"/>
        </w:r>
      </w:ins>
      <w:ins w:id="398" w:author="Warwick Wainwright" w:date="2018-07-24T15:48:00Z">
        <w:r w:rsidR="004F6B29">
          <w:t>.</w:t>
        </w:r>
      </w:ins>
      <w:ins w:id="399" w:author="Warwick Wainwright" w:date="2018-07-24T14:58:00Z">
        <w:r>
          <w:t xml:space="preserve"> </w:t>
        </w:r>
      </w:ins>
      <w:ins w:id="400" w:author="Warwick Wainwright" w:date="2018-07-27T12:07:00Z">
        <w:r w:rsidR="00D31F3E">
          <w:t>P</w:t>
        </w:r>
        <w:r w:rsidR="00D31F3E" w:rsidRPr="00DC1B7C">
          <w:t>rior</w:t>
        </w:r>
        <w:r w:rsidR="00D31F3E">
          <w:t xml:space="preserve"> information concerning the parameter coefficients was</w:t>
        </w:r>
        <w:r w:rsidR="00D31F3E" w:rsidRPr="00DC1B7C">
          <w:t xml:space="preserve"> estimated from</w:t>
        </w:r>
        <w:r w:rsidR="00D31F3E">
          <w:t xml:space="preserve"> results of the pilot data that was collected </w:t>
        </w:r>
        <w:r w:rsidR="00D31F3E" w:rsidRPr="00327145">
          <w:rPr>
            <w:i/>
          </w:rPr>
          <w:t>in situ</w:t>
        </w:r>
        <w:r w:rsidR="00D31F3E">
          <w:t xml:space="preserve"> to ensure the attributes were relevant to participants. </w:t>
        </w:r>
      </w:ins>
      <w:ins w:id="401" w:author="Warwick Wainwright" w:date="2018-07-27T12:08:00Z">
        <w:r w:rsidR="00D31F3E" w:rsidRPr="00DC1B7C">
          <w:t>A</w:t>
        </w:r>
        <w:r w:rsidR="00D31F3E">
          <w:t xml:space="preserve"> D-</w:t>
        </w:r>
        <w:r w:rsidR="00D31F3E" w:rsidRPr="00DC1B7C">
          <w:t xml:space="preserve">efficient </w:t>
        </w:r>
        <w:r w:rsidR="00D31F3E">
          <w:t xml:space="preserve">experimental </w:t>
        </w:r>
        <w:r w:rsidR="00D31F3E" w:rsidRPr="00DC1B7C">
          <w:t>design</w:t>
        </w:r>
        <w:r w:rsidR="00D31F3E">
          <w:t xml:space="preserve"> </w:t>
        </w:r>
        <w:r w:rsidR="00D31F3E" w:rsidRPr="009441C8">
          <w:t xml:space="preserve">optimised for </w:t>
        </w:r>
        <w:r w:rsidR="00D31F3E">
          <w:t xml:space="preserve">the </w:t>
        </w:r>
        <w:r w:rsidR="00D31F3E" w:rsidRPr="009441C8">
          <w:t xml:space="preserve">random parameter logit (RPL) </w:t>
        </w:r>
        <w:r w:rsidR="00D31F3E">
          <w:t xml:space="preserve">was formulated using </w:t>
        </w:r>
        <w:proofErr w:type="spellStart"/>
        <w:r w:rsidR="00D31F3E">
          <w:t>NGene</w:t>
        </w:r>
        <w:proofErr w:type="spellEnd"/>
        <w:r w:rsidR="00D31F3E">
          <w:t xml:space="preserve"> </w:t>
        </w:r>
        <w:r w:rsidR="00D31F3E">
          <w:fldChar w:fldCharType="begin" w:fldLock="1"/>
        </w:r>
        <w:r w:rsidR="00D31F3E">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D31F3E">
          <w:fldChar w:fldCharType="separate"/>
        </w:r>
        <w:r w:rsidR="00D31F3E" w:rsidRPr="002C04F6">
          <w:rPr>
            <w:noProof/>
          </w:rPr>
          <w:t>[34]</w:t>
        </w:r>
        <w:r w:rsidR="00D31F3E">
          <w:fldChar w:fldCharType="end"/>
        </w:r>
        <w:r w:rsidR="00D31F3E">
          <w:t xml:space="preserve">. </w:t>
        </w:r>
      </w:ins>
      <w:del w:id="402" w:author="Warwick Wainwright" w:date="2018-07-24T13:11:00Z">
        <w:r w:rsidR="00DC1B7C" w:rsidRPr="00DC1B7C" w:rsidDel="002105EF">
          <w:delText>A</w:delText>
        </w:r>
      </w:del>
      <w:del w:id="403" w:author="Warwick Wainwright" w:date="2018-07-24T14:53:00Z">
        <w:r w:rsidR="00257D92" w:rsidDel="00F17B50">
          <w:delText>n</w:delText>
        </w:r>
      </w:del>
      <w:del w:id="404" w:author="Warwick Wainwright" w:date="2018-07-24T14:57:00Z">
        <w:r w:rsidR="00DC1B7C" w:rsidRPr="00DC1B7C" w:rsidDel="00F17B50">
          <w:delText xml:space="preserve"> </w:delText>
        </w:r>
      </w:del>
      <w:del w:id="405" w:author="Warwick Wainwright" w:date="2018-07-24T15:53:00Z">
        <w:r w:rsidR="00DC1B7C" w:rsidRPr="00DC1B7C" w:rsidDel="004F6B29">
          <w:delText xml:space="preserve">efficient </w:delText>
        </w:r>
        <w:r w:rsidR="002A5298" w:rsidDel="004F6B29">
          <w:delText xml:space="preserve">experimental </w:delText>
        </w:r>
        <w:r w:rsidR="00DC1B7C" w:rsidRPr="00DC1B7C" w:rsidDel="004F6B29">
          <w:delText>design</w:delText>
        </w:r>
        <w:r w:rsidR="002A5298" w:rsidDel="004F6B29">
          <w:delText xml:space="preserve"> </w:delText>
        </w:r>
      </w:del>
      <w:del w:id="406" w:author="Warwick Wainwright" w:date="2018-07-24T15:06:00Z">
        <w:r w:rsidR="002A5298" w:rsidDel="00E32501">
          <w:delText xml:space="preserve">was </w:delText>
        </w:r>
      </w:del>
      <w:del w:id="407" w:author="Warwick Wainwright" w:date="2018-07-24T15:53:00Z">
        <w:r w:rsidR="002C04F6" w:rsidDel="004F6B29">
          <w:delText xml:space="preserve">formulated using NGene </w:delText>
        </w:r>
        <w:r w:rsidR="002C04F6" w:rsidDel="004F6B29">
          <w:fldChar w:fldCharType="begin" w:fldLock="1"/>
        </w:r>
        <w:r w:rsidDel="004F6B29">
          <w:del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5]", "plainTextFormattedCitation" : "[35]", "previouslyFormattedCitation" : "[34]" }, "properties" : { "noteIndex" : 0 }, "schema" : "https://github.com/citation-style-language/schema/raw/master/csl-citation.json" }</w:delInstrText>
        </w:r>
        <w:r w:rsidR="002C04F6" w:rsidDel="004F6B29">
          <w:fldChar w:fldCharType="separate"/>
        </w:r>
        <w:r w:rsidRPr="00F17B50" w:rsidDel="004F6B29">
          <w:rPr>
            <w:noProof/>
          </w:rPr>
          <w:delText>[35]</w:delText>
        </w:r>
        <w:r w:rsidR="002C04F6" w:rsidDel="004F6B29">
          <w:fldChar w:fldCharType="end"/>
        </w:r>
      </w:del>
      <w:del w:id="408" w:author="Warwick Wainwright" w:date="2018-07-24T13:06:00Z">
        <w:r w:rsidR="00DC1B7C" w:rsidRPr="00DC1B7C" w:rsidDel="00CA0CB5">
          <w:delText xml:space="preserve"> </w:delText>
        </w:r>
      </w:del>
      <w:del w:id="409" w:author="Warwick Wainwright" w:date="2018-07-24T15:53:00Z">
        <w:r w:rsidR="00B1026B" w:rsidDel="004F6B29">
          <w:delText xml:space="preserve">. </w:delText>
        </w:r>
      </w:del>
      <w:del w:id="410" w:author="Warwick Wainwright" w:date="2018-07-24T14:02:00Z">
        <w:r w:rsidR="00DC1B7C" w:rsidRPr="00DC1B7C" w:rsidDel="008C6677">
          <w:delText>P</w:delText>
        </w:r>
      </w:del>
      <w:del w:id="411" w:author="Warwick Wainwright" w:date="2018-07-27T12:08:00Z">
        <w:r w:rsidR="00DC1B7C" w:rsidRPr="00DC1B7C" w:rsidDel="00D31F3E">
          <w:delText>rior</w:delText>
        </w:r>
      </w:del>
      <w:del w:id="412" w:author="Warwick Wainwright" w:date="2018-07-24T14:02:00Z">
        <w:r w:rsidR="00DC1B7C" w:rsidRPr="00DC1B7C" w:rsidDel="008C6677">
          <w:delText>s</w:delText>
        </w:r>
      </w:del>
      <w:del w:id="413" w:author="Warwick Wainwright" w:date="2018-07-24T15:01:00Z">
        <w:r w:rsidR="00DC1B7C" w:rsidRPr="00DC1B7C" w:rsidDel="00F17B50">
          <w:delText xml:space="preserve"> </w:delText>
        </w:r>
      </w:del>
      <w:del w:id="414" w:author="Warwick Wainwright" w:date="2018-07-24T14:03:00Z">
        <w:r w:rsidR="00DC1B7C" w:rsidRPr="00DC1B7C" w:rsidDel="008C6677">
          <w:delText xml:space="preserve">for the design </w:delText>
        </w:r>
      </w:del>
      <w:del w:id="415" w:author="Warwick Wainwright" w:date="2018-07-24T14:02:00Z">
        <w:r w:rsidR="00DC1B7C" w:rsidRPr="00DC1B7C" w:rsidDel="008C6677">
          <w:delText xml:space="preserve">were </w:delText>
        </w:r>
      </w:del>
      <w:del w:id="416" w:author="Warwick Wainwright" w:date="2018-07-27T12:08:00Z">
        <w:r w:rsidR="00DC1B7C" w:rsidRPr="00DC1B7C" w:rsidDel="00D31F3E">
          <w:delText>estimated from</w:delText>
        </w:r>
        <w:r w:rsidR="00B012C4" w:rsidDel="00D31F3E">
          <w:delText xml:space="preserve"> results of the pilot testing and t</w:delText>
        </w:r>
        <w:r w:rsidR="00DC1B7C" w:rsidRPr="00DC1B7C" w:rsidDel="00D31F3E">
          <w:delText>he design was optimised for</w:delText>
        </w:r>
        <w:r w:rsidR="002C04F6" w:rsidDel="00D31F3E">
          <w:delText xml:space="preserve"> random parameter logit</w:delText>
        </w:r>
        <w:r w:rsidR="00DC1B7C" w:rsidRPr="00DC1B7C" w:rsidDel="00D31F3E">
          <w:delText xml:space="preserve"> </w:delText>
        </w:r>
        <w:r w:rsidR="002C04F6" w:rsidDel="00D31F3E">
          <w:delText>(</w:delText>
        </w:r>
        <w:r w:rsidR="001F5A44" w:rsidDel="00D31F3E">
          <w:delText>RPL</w:delText>
        </w:r>
        <w:r w:rsidR="002C04F6" w:rsidDel="00D31F3E">
          <w:delText>)</w:delText>
        </w:r>
        <w:r w:rsidR="00DC1B7C" w:rsidRPr="00DC1B7C" w:rsidDel="00D31F3E">
          <w:delText xml:space="preserve"> modelling of the choice data</w:delText>
        </w:r>
        <w:r w:rsidR="002C04F6" w:rsidDel="00D31F3E">
          <w:delText xml:space="preserve">. Pilot testing was undertaken </w:delText>
        </w:r>
        <w:r w:rsidR="002C04F6" w:rsidRPr="00327145" w:rsidDel="00D31F3E">
          <w:rPr>
            <w:i/>
          </w:rPr>
          <w:delText>in situ</w:delText>
        </w:r>
        <w:r w:rsidR="002C04F6" w:rsidDel="00D31F3E">
          <w:delText xml:space="preserve"> </w:delText>
        </w:r>
      </w:del>
      <w:del w:id="417" w:author="Warwick Wainwright" w:date="2018-07-24T15:07:00Z">
        <w:r w:rsidR="002C04F6" w:rsidDel="00E32501">
          <w:delText xml:space="preserve">to </w:delText>
        </w:r>
        <w:r w:rsidR="00231D29" w:rsidDel="00E32501">
          <w:delText>ensure</w:delText>
        </w:r>
      </w:del>
      <w:del w:id="418" w:author="Warwick Wainwright" w:date="2018-07-27T12:08:00Z">
        <w:r w:rsidR="002C04F6" w:rsidDel="00D31F3E">
          <w:delText xml:space="preserve"> the </w:delText>
        </w:r>
        <w:r w:rsidR="00231D29" w:rsidDel="00D31F3E">
          <w:delText>attributes were relevant to participants</w:delText>
        </w:r>
      </w:del>
      <w:del w:id="419" w:author="Warwick Wainwright" w:date="2018-07-24T15:07:00Z">
        <w:r w:rsidR="00231D29" w:rsidDel="00E32501">
          <w:delText xml:space="preserve"> and </w:delText>
        </w:r>
        <w:r w:rsidR="00626C16" w:rsidDel="00E32501">
          <w:delText xml:space="preserve">to </w:delText>
        </w:r>
        <w:r w:rsidR="00231D29" w:rsidDel="00E32501">
          <w:delText>verify the CE design</w:delText>
        </w:r>
      </w:del>
      <w:del w:id="420" w:author="Warwick Wainwright" w:date="2018-07-27T12:08:00Z">
        <w:r w:rsidR="002C04F6" w:rsidDel="00D31F3E">
          <w:delText>.</w:delText>
        </w:r>
        <w:r w:rsidR="00DC1B7C" w:rsidRPr="00DC1B7C" w:rsidDel="00D31F3E">
          <w:delText xml:space="preserve"> </w:delText>
        </w:r>
      </w:del>
      <w:r w:rsidR="00DC1B7C" w:rsidRPr="00DC1B7C">
        <w:t>The final CE comprised 16 choice sets which were blocked into 4 blocks</w:t>
      </w:r>
      <w:r w:rsidR="00257D92">
        <w:t xml:space="preserve"> of</w:t>
      </w:r>
      <w:r w:rsidR="00DC1B7C" w:rsidRPr="00DC1B7C">
        <w:t xml:space="preserve"> four choice tasks </w:t>
      </w:r>
      <w:r w:rsidR="00257D92">
        <w:t xml:space="preserve">each </w:t>
      </w:r>
      <w:r w:rsidR="00DC1B7C" w:rsidRPr="00DC1B7C">
        <w:t xml:space="preserve">in a bid to reduce the cognitive burden </w:t>
      </w:r>
      <w:ins w:id="421" w:author="MORAN Dominic" w:date="2018-07-14T02:51:00Z">
        <w:r w:rsidR="00CC2746">
          <w:t>for</w:t>
        </w:r>
      </w:ins>
      <w:del w:id="422" w:author="MORAN Dominic" w:date="2018-07-14T02:51:00Z">
        <w:r w:rsidR="00DC1B7C" w:rsidRPr="00DC1B7C" w:rsidDel="00CC2746">
          <w:delText>presented to</w:delText>
        </w:r>
      </w:del>
      <w:r w:rsidR="00DC1B7C" w:rsidRPr="00DC1B7C">
        <w:t xml:space="preserve"> respondents</w:t>
      </w:r>
      <w:r w:rsidR="009D00D1">
        <w:t xml:space="preserve"> </w:t>
      </w:r>
      <w:r w:rsidR="009D00D1">
        <w:fldChar w:fldCharType="begin" w:fldLock="1"/>
      </w:r>
      <w:r w:rsidR="002E6200">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6]", "plainTextFormattedCitation" : "[36]", "previouslyFormattedCitation" : "[36]" }, "properties" : { "noteIndex" : 0 }, "schema" : "https://github.com/citation-style-language/schema/raw/master/csl-citation.json" }</w:instrText>
      </w:r>
      <w:r w:rsidR="009D00D1">
        <w:fldChar w:fldCharType="separate"/>
      </w:r>
      <w:r w:rsidR="002105EF" w:rsidRPr="002105EF">
        <w:rPr>
          <w:noProof/>
        </w:rPr>
        <w:t>[36]</w:t>
      </w:r>
      <w:r w:rsidR="009D00D1">
        <w:fldChar w:fldCharType="end"/>
      </w:r>
      <w:r w:rsidR="00626C16">
        <w:t xml:space="preserve">. </w:t>
      </w:r>
      <w:ins w:id="423" w:author="MORAN Dominic" w:date="2018-07-14T02:51:00Z">
        <w:r w:rsidR="00CC2746">
          <w:t xml:space="preserve">Figure </w:t>
        </w:r>
        <w:del w:id="424" w:author="Warwick Wainwright" w:date="2018-07-24T15:12:00Z">
          <w:r w:rsidR="00CC2746" w:rsidDel="00E32501">
            <w:delText xml:space="preserve"> </w:delText>
          </w:r>
        </w:del>
        <w:r w:rsidR="00CC2746">
          <w:t xml:space="preserve">2 shows </w:t>
        </w:r>
      </w:ins>
      <w:del w:id="425" w:author="MORAN Dominic" w:date="2018-07-14T02:52:00Z">
        <w:r w:rsidR="00C266C5" w:rsidDel="00CC2746">
          <w:delText>An example of</w:delText>
        </w:r>
      </w:del>
      <w:r w:rsidR="00C266C5">
        <w:t xml:space="preserve"> a typical choice task </w:t>
      </w:r>
      <w:r w:rsidR="00C266C5" w:rsidRPr="00DC1B7C">
        <w:t>presented to respondents</w:t>
      </w:r>
      <w:proofErr w:type="gramStart"/>
      <w:ins w:id="426" w:author="MORAN Dominic" w:date="2018-07-14T02:52:00Z">
        <w:r w:rsidR="00CC2746">
          <w:t>..</w:t>
        </w:r>
      </w:ins>
      <w:proofErr w:type="gramEnd"/>
      <w:del w:id="427"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54620A50" w:rsidR="00231D29" w:rsidRDefault="008540DD" w:rsidP="000C5905">
            <w:pPr>
              <w:pStyle w:val="Interviewerscript"/>
              <w:jc w:val="center"/>
              <w:rPr>
                <w:rFonts w:ascii="Times New Roman" w:hAnsi="Times New Roman" w:cs="Times New Roman"/>
                <w:color w:val="auto"/>
                <w:sz w:val="18"/>
                <w:szCs w:val="18"/>
              </w:rPr>
            </w:pPr>
            <w:ins w:id="428" w:author="Warwick Wainwright" w:date="2018-07-25T15:01:00Z">
              <w:r>
                <w:rPr>
                  <w:rFonts w:ascii="Times New Roman" w:hAnsi="Times New Roman" w:cs="Times New Roman"/>
                  <w:color w:val="auto"/>
                  <w:sz w:val="18"/>
                  <w:szCs w:val="18"/>
                </w:rPr>
                <w:t>Basic a</w:t>
              </w:r>
            </w:ins>
            <w:del w:id="429" w:author="Warwick Wainwright" w:date="2018-07-25T15:01:00Z">
              <w:r w:rsidR="00231D29" w:rsidDel="008540DD">
                <w:rPr>
                  <w:rFonts w:ascii="Times New Roman" w:hAnsi="Times New Roman" w:cs="Times New Roman"/>
                  <w:color w:val="auto"/>
                  <w:sz w:val="18"/>
                  <w:szCs w:val="18"/>
                </w:rPr>
                <w:delText>A</w:delText>
              </w:r>
            </w:del>
            <w:r w:rsidR="00231D29">
              <w:rPr>
                <w:rFonts w:ascii="Times New Roman" w:hAnsi="Times New Roman" w:cs="Times New Roman"/>
                <w:color w:val="auto"/>
                <w:sz w:val="18"/>
                <w:szCs w:val="18"/>
              </w:rPr>
              <w:t>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2F5C24EE" w:rsidR="00231D29" w:rsidRDefault="00231D29" w:rsidP="000C5905">
            <w:pPr>
              <w:pStyle w:val="Interviewerscript"/>
              <w:jc w:val="center"/>
              <w:rPr>
                <w:rFonts w:ascii="Times New Roman" w:hAnsi="Times New Roman" w:cs="Times New Roman"/>
                <w:color w:val="auto"/>
                <w:sz w:val="18"/>
                <w:szCs w:val="18"/>
              </w:rPr>
            </w:pPr>
            <w:del w:id="430" w:author="Warwick Wainwright" w:date="2018-07-25T15:01:00Z">
              <w:r w:rsidDel="008540DD">
                <w:rPr>
                  <w:rFonts w:ascii="Times New Roman" w:hAnsi="Times New Roman" w:cs="Times New Roman"/>
                  <w:color w:val="auto"/>
                  <w:sz w:val="18"/>
                  <w:szCs w:val="18"/>
                </w:rPr>
                <w:delText>Independent agricultural advisor</w:delText>
              </w:r>
            </w:del>
            <w:ins w:id="431" w:author="Warwick Wainwright" w:date="2018-07-25T15:01:00Z">
              <w:r w:rsidR="008540DD">
                <w:rPr>
                  <w:rFonts w:ascii="Times New Roman" w:hAnsi="Times New Roman" w:cs="Times New Roman"/>
                  <w:color w:val="auto"/>
                  <w:sz w:val="18"/>
                  <w:szCs w:val="18"/>
                </w:rPr>
                <w:t xml:space="preserve">Additional advisory support (e.g. extra training) </w:t>
              </w:r>
            </w:ins>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50327E4C"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mmunity managed conservation </w:t>
            </w:r>
            <w:del w:id="432"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5DA4581F" w:rsidR="00231D29" w:rsidRDefault="005E3D86" w:rsidP="008540DD">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Individually managed conservation </w:t>
            </w:r>
            <w:del w:id="433" w:author="Warwick Wainwright" w:date="2018-07-25T15:01:00Z">
              <w:r w:rsidDel="008540DD">
                <w:rPr>
                  <w:rFonts w:ascii="Times New Roman" w:hAnsi="Times New Roman" w:cs="Times New Roman"/>
                  <w:color w:val="auto"/>
                  <w:sz w:val="18"/>
                  <w:szCs w:val="18"/>
                </w:rPr>
                <w:delText xml:space="preserve">and breeding </w:delText>
              </w:r>
            </w:del>
            <w:r>
              <w:rPr>
                <w:rFonts w:ascii="Times New Roman" w:hAnsi="Times New Roman" w:cs="Times New Roman"/>
                <w:color w:val="auto"/>
                <w:sz w:val="18"/>
                <w:szCs w:val="18"/>
              </w:rPr>
              <w:t>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7700EE2F" w:rsidR="00C46F67" w:rsidRDefault="00F6093D" w:rsidP="005878F4">
      <w:pPr>
        <w:pStyle w:val="Heading2"/>
      </w:pPr>
      <w:r>
        <w:t>Econometric specification</w:t>
      </w:r>
      <w:ins w:id="434" w:author="Warwick Wainwright" w:date="2018-07-27T12:09:00Z">
        <w:r w:rsidR="00D31F3E">
          <w:t xml:space="preserve"> of choice models</w:t>
        </w:r>
      </w:ins>
    </w:p>
    <w:p w14:paraId="3E176FC9" w14:textId="31A49D5B" w:rsidR="00EF4D6A" w:rsidRDefault="005E7301" w:rsidP="00EF4D6A">
      <w:ins w:id="435" w:author="MORAN Dominic" w:date="2018-07-15T20:18:00Z">
        <w:r>
          <w:t xml:space="preserve">Respondent choices in a </w:t>
        </w:r>
      </w:ins>
      <w:r w:rsidR="00EF4D6A" w:rsidRPr="00961A71">
        <w:t>CE</w:t>
      </w:r>
      <w:del w:id="436" w:author="MORAN Dominic" w:date="2018-07-15T20:18:00Z">
        <w:r w:rsidR="00EF4D6A" w:rsidRPr="00961A71" w:rsidDel="005E7301">
          <w:delText>s</w:delText>
        </w:r>
      </w:del>
      <w:r w:rsidR="00EF4D6A" w:rsidRPr="00961A71">
        <w:t xml:space="preserve"> </w:t>
      </w:r>
      <w:ins w:id="437" w:author="MORAN Dominic" w:date="2018-07-15T20:18:00Z">
        <w:r>
          <w:t xml:space="preserve">can be modelled with reference to </w:t>
        </w:r>
      </w:ins>
      <w:del w:id="438"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2E620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7]", "plainTextFormattedCitation" : "[37]", "previouslyFormattedCitation" : "[37]" }, "properties" : { "noteIndex" : 0 }, "schema" : "https://github.com/citation-style-language/schema/raw/master/csl-citation.json" }</w:instrText>
      </w:r>
      <w:r w:rsidR="00EF4D6A" w:rsidRPr="00961A71">
        <w:fldChar w:fldCharType="separate"/>
      </w:r>
      <w:r w:rsidR="002105EF" w:rsidRPr="002105EF">
        <w:rPr>
          <w:noProof/>
        </w:rPr>
        <w:t>[37]</w:t>
      </w:r>
      <w:r w:rsidR="00EF4D6A" w:rsidRPr="00961A71">
        <w:fldChar w:fldCharType="end"/>
      </w:r>
      <w:r w:rsidR="00EF4D6A" w:rsidRPr="00961A71">
        <w:t xml:space="preserve"> and </w:t>
      </w:r>
      <w:del w:id="439"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2E620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8,39]", "plainTextFormattedCitation" : "[38,39]", "previouslyFormattedCitation" : "[38,39]" }, "properties" : { "noteIndex" : 0 }, "schema" : "https://github.com/citation-style-language/schema/raw/master/csl-citation.json" }</w:instrText>
      </w:r>
      <w:r w:rsidR="00EF4D6A" w:rsidRPr="00961A71">
        <w:fldChar w:fldCharType="separate"/>
      </w:r>
      <w:r w:rsidR="002105EF" w:rsidRPr="002105EF">
        <w:rPr>
          <w:noProof/>
        </w:rPr>
        <w:t>[38,39]</w:t>
      </w:r>
      <w:r w:rsidR="00EF4D6A" w:rsidRPr="00961A71">
        <w:fldChar w:fldCharType="end"/>
      </w:r>
      <w:r w:rsidR="00EF4D6A" w:rsidRPr="00961A71">
        <w:t xml:space="preserve">. </w:t>
      </w:r>
      <w:r w:rsidR="00EF4D6A">
        <w:t xml:space="preserve">For a general description </w:t>
      </w:r>
      <w:del w:id="440" w:author="MORAN Dominic" w:date="2018-07-15T20:15:00Z">
        <w:r w:rsidR="00EF4D6A" w:rsidDel="005E7301">
          <w:delText>of CEs,</w:delText>
        </w:r>
      </w:del>
      <w:r w:rsidR="00EF4D6A">
        <w:t xml:space="preserve"> see </w:t>
      </w:r>
      <w:r w:rsidR="00EF4D6A">
        <w:fldChar w:fldCharType="begin" w:fldLock="1"/>
      </w:r>
      <w:r w:rsidR="00F17B50">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40]", "plainTextFormattedCitation" : "[40]", "previouslyFormattedCitation" : "[40]" }, "properties" : { "noteIndex" : 0 }, "schema" : "https://github.com/citation-style-language/schema/raw/master/csl-citation.json" }</w:instrText>
      </w:r>
      <w:r w:rsidR="00EF4D6A">
        <w:fldChar w:fldCharType="separate"/>
      </w:r>
      <w:r w:rsidR="002E6200" w:rsidRPr="002E6200">
        <w:rPr>
          <w:noProof/>
        </w:rPr>
        <w:t>[40]</w:t>
      </w:r>
      <w:r w:rsidR="00EF4D6A">
        <w:fldChar w:fldCharType="end"/>
      </w:r>
      <w:r w:rsidR="00EF4D6A">
        <w:t xml:space="preserve">. </w:t>
      </w:r>
      <w:ins w:id="441" w:author="Warwick Wainwright" w:date="2018-07-25T13:08:00Z">
        <w:r w:rsidR="00B96F9A">
          <w:t>The standard choice mode is the multinomial logit (MNL)</w:t>
        </w:r>
      </w:ins>
      <w:ins w:id="442" w:author="Warwick Wainwright" w:date="2018-07-25T13:09:00Z">
        <w:r w:rsidR="00B96F9A">
          <w:t xml:space="preserve"> model </w:t>
        </w:r>
      </w:ins>
      <w:ins w:id="443" w:author="Warwick Wainwright" w:date="2018-07-25T13:18:00Z">
        <w:r w:rsidR="00B96F9A">
          <w:fldChar w:fldCharType="begin" w:fldLock="1"/>
        </w:r>
      </w:ins>
      <w:r w:rsidR="00F25DA5">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6cc757fc-b2a2-4fbc-9ee7-2ddb37efc005" ] } ], "mendeley" : { "formattedCitation" : "[39]", "plainTextFormattedCitation" : "[39]", "previouslyFormattedCitation" : "[39]" }, "properties" : { "noteIndex" : 0 }, "schema" : "https://github.com/citation-style-language/schema/raw/master/csl-citation.json" }</w:instrText>
      </w:r>
      <w:r w:rsidR="00B96F9A">
        <w:fldChar w:fldCharType="separate"/>
      </w:r>
      <w:r w:rsidR="00B96F9A" w:rsidRPr="00B96F9A">
        <w:rPr>
          <w:noProof/>
        </w:rPr>
        <w:t>[39]</w:t>
      </w:r>
      <w:ins w:id="444" w:author="Warwick Wainwright" w:date="2018-07-25T13:18:00Z">
        <w:r w:rsidR="00B96F9A">
          <w:fldChar w:fldCharType="end"/>
        </w:r>
      </w:ins>
      <w:ins w:id="445" w:author="Warwick Wainwright" w:date="2018-07-25T13:09:00Z">
        <w:r w:rsidR="00B96F9A">
          <w:t xml:space="preserve"> which assumes the random component of the utility of the alternatives is independent and identically distributed (</w:t>
        </w:r>
        <w:proofErr w:type="spellStart"/>
        <w:r w:rsidR="00B96F9A" w:rsidRPr="00B96F9A">
          <w:rPr>
            <w:i/>
            <w:rPrChange w:id="446" w:author="Warwick Wainwright" w:date="2018-07-25T13:10:00Z">
              <w:rPr/>
            </w:rPrChange>
          </w:rPr>
          <w:t>i.i.d</w:t>
        </w:r>
        <w:proofErr w:type="spellEnd"/>
        <w:r w:rsidR="00B96F9A">
          <w:t>.)</w:t>
        </w:r>
      </w:ins>
      <w:ins w:id="447" w:author="Warwick Wainwright" w:date="2018-07-25T13:13:00Z">
        <w:r w:rsidR="00B96F9A">
          <w:t xml:space="preserve">. </w:t>
        </w:r>
      </w:ins>
      <w:ins w:id="448" w:author="Warwick Wainwright" w:date="2018-07-25T13:14:00Z">
        <w:r w:rsidR="00B96F9A">
          <w:t>A key limitation of the MNL is that</w:t>
        </w:r>
      </w:ins>
      <w:ins w:id="449" w:author="Warwick Wainwright" w:date="2018-07-25T13:13:00Z">
        <w:r w:rsidR="00B96F9A">
          <w:t xml:space="preserve"> preferences for attributes of different alternatives are assumed to be homogenous </w:t>
        </w:r>
      </w:ins>
      <w:ins w:id="450" w:author="Warwick Wainwright" w:date="2018-07-25T13:14:00Z">
        <w:r w:rsidR="00B96F9A">
          <w:t>across</w:t>
        </w:r>
      </w:ins>
      <w:ins w:id="451" w:author="Warwick Wainwright" w:date="2018-07-25T13:13:00Z">
        <w:r w:rsidR="00B96F9A">
          <w:t xml:space="preserve"> </w:t>
        </w:r>
      </w:ins>
      <w:ins w:id="452" w:author="Warwick Wainwright" w:date="2018-07-25T13:14:00Z">
        <w:r w:rsidR="00B96F9A">
          <w:t>individuals</w:t>
        </w:r>
      </w:ins>
      <w:ins w:id="453" w:author="Warwick Wainwright" w:date="2018-07-25T13:10:00Z">
        <w:r w:rsidR="00B96F9A">
          <w:t xml:space="preserve">. </w:t>
        </w:r>
      </w:ins>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ins w:id="454" w:author="Warwick Wainwright" w:date="2018-07-25T13:19:00Z">
        <w:r w:rsidR="00DC1C4E">
          <w:t xml:space="preserve">is more advanced and </w:t>
        </w:r>
      </w:ins>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455" w:author="MORAN Dominic" w:date="2018-07-14T02:53:00Z">
        <w:r w:rsidR="00CC2746">
          <w:rPr>
            <w:lang w:eastAsia="zh-CN" w:bidi="ta-IN"/>
          </w:rPr>
          <w:t>that</w:t>
        </w:r>
      </w:ins>
      <w:del w:id="456"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F17B50">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1]", "plainTextFormattedCitation" : "[41]", "previouslyFormattedCitation" : "[41]" }, "properties" : { "noteIndex" : 0 }, "schema" : "https://github.com/citation-style-language/schema/raw/master/csl-citation.json" }</w:instrText>
      </w:r>
      <w:r w:rsidR="00EF4D6A" w:rsidRPr="00F32089">
        <w:fldChar w:fldCharType="separate"/>
      </w:r>
      <w:r w:rsidR="002E6200" w:rsidRPr="002E6200">
        <w:rPr>
          <w:noProof/>
        </w:rPr>
        <w:t>[41]</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6C3F0C"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457"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768D27BC"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 xml:space="preserve">Appendix </w:t>
      </w:r>
      <w:ins w:id="458" w:author="Warwick Wainwright" w:date="2018-07-24T15:57:00Z">
        <w:r w:rsidR="00865E25">
          <w:t>3</w:t>
        </w:r>
      </w:ins>
      <w:del w:id="459" w:author="Warwick Wainwright" w:date="2018-07-24T15:57:00Z">
        <w:r w:rsidR="0077411B" w:rsidDel="00865E25">
          <w:delText>2</w:delText>
        </w:r>
      </w:del>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460" w:author="MORAN Dominic" w:date="2018-07-14T02:55:00Z">
        <w:r>
          <w:t>Respondent c</w:t>
        </w:r>
      </w:ins>
      <w:del w:id="461" w:author="MORAN Dominic" w:date="2018-07-14T02:55:00Z">
        <w:r w:rsidR="00156109" w:rsidRPr="00156109" w:rsidDel="00EE6732">
          <w:delText>C</w:delText>
        </w:r>
      </w:del>
      <w:r w:rsidR="00156109" w:rsidRPr="00156109">
        <w:t xml:space="preserve">haracteristics </w:t>
      </w:r>
      <w:del w:id="462" w:author="MORAN Dominic" w:date="2018-07-14T02:55:00Z">
        <w:r w:rsidR="00156109" w:rsidRPr="00156109" w:rsidDel="00EE6732">
          <w:delText>of survey r</w:delText>
        </w:r>
      </w:del>
      <w:del w:id="463" w:author="MORAN Dominic" w:date="2018-07-14T02:56:00Z">
        <w:r w:rsidR="00156109" w:rsidRPr="00156109" w:rsidDel="00EE6732">
          <w:delText>espondents</w:delText>
        </w:r>
      </w:del>
    </w:p>
    <w:p w14:paraId="2D42AA79" w14:textId="18EAE55D" w:rsidR="005878F4" w:rsidRPr="00515644" w:rsidRDefault="0001614F" w:rsidP="005878F4">
      <w:pPr>
        <w:rPr>
          <w:bCs/>
        </w:rPr>
      </w:pPr>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note </w:t>
      </w:r>
      <w:del w:id="464" w:author="Warwick Wainwright" w:date="2018-07-24T16:58:00Z">
        <w:r w:rsidDel="009C346D">
          <w:delText xml:space="preserve">some </w:delText>
        </w:r>
      </w:del>
      <w:ins w:id="465" w:author="Warwick Wainwright" w:date="2018-07-24T16:58:00Z">
        <w:r w:rsidR="009C346D">
          <w:t xml:space="preserve">45 </w:t>
        </w:r>
      </w:ins>
      <w:r>
        <w:t xml:space="preserve">respondents kept both </w:t>
      </w:r>
      <w:proofErr w:type="spellStart"/>
      <w:r>
        <w:t>ovines</w:t>
      </w:r>
      <w:proofErr w:type="spellEnd"/>
      <w:r>
        <w:t xml:space="preserve"> and bovines</w:t>
      </w:r>
      <w:r w:rsidR="00E276D7">
        <w:t>)</w:t>
      </w:r>
      <w:r w:rsidR="00E276D7" w:rsidRPr="00070992">
        <w:t xml:space="preserve">. </w:t>
      </w:r>
      <w:del w:id="466" w:author="MORAN Dominic" w:date="2018-07-14T02:57:00Z">
        <w:r w:rsidR="000C5905" w:rsidDel="00EE6732">
          <w:delText>The</w:delText>
        </w:r>
      </w:del>
      <w:r w:rsidR="000C5905">
        <w:t xml:space="preserve"> </w:t>
      </w:r>
      <w:ins w:id="467" w:author="MORAN Dominic" w:date="2018-07-14T02:57:00Z">
        <w:r w:rsidR="00EE6732">
          <w:t>M</w:t>
        </w:r>
      </w:ins>
      <w:del w:id="468" w:author="MORAN Dominic" w:date="2018-07-14T02:57:00Z">
        <w:r w:rsidR="000C5905" w:rsidDel="00EE6732">
          <w:delText>m</w:delText>
        </w:r>
      </w:del>
      <w:r w:rsidR="000C5905">
        <w:t xml:space="preserve">ean </w:t>
      </w:r>
      <w:del w:id="469"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470" w:author="MORAN Dominic" w:date="2018-07-14T02:58:00Z">
        <w:r w:rsidR="00CE1789">
          <w:t xml:space="preserve">, with </w:t>
        </w:r>
      </w:ins>
      <w:del w:id="471" w:author="MORAN Dominic" w:date="2018-07-14T02:58:00Z">
        <w:r w:rsidR="005878F4" w:rsidRPr="00156109" w:rsidDel="00CE1789">
          <w:delText xml:space="preserve"> and reported a</w:delText>
        </w:r>
      </w:del>
      <w:r w:rsidR="005878F4" w:rsidRPr="00156109">
        <w:t xml:space="preserve"> highest education level</w:t>
      </w:r>
      <w:ins w:id="472" w:author="MORAN Dominic" w:date="2018-07-14T02:58:00Z">
        <w:r w:rsidR="00CE1789">
          <w:t>s</w:t>
        </w:r>
      </w:ins>
      <w:r w:rsidR="005878F4" w:rsidRPr="00156109">
        <w:t xml:space="preserve"> of either secondary school or college</w:t>
      </w:r>
      <w:r w:rsidR="00DD5500">
        <w:t xml:space="preserve"> (Table 2</w:t>
      </w:r>
      <w:r w:rsidR="005878F4">
        <w:t xml:space="preserve">). </w:t>
      </w:r>
      <w:del w:id="473" w:author="Warwick Wainwright" w:date="2018-07-24T17:00:00Z">
        <w:r w:rsidR="00695DE9" w:rsidDel="009C346D">
          <w:delText>This compares well with</w:delText>
        </w:r>
        <w:r w:rsidR="005878F4" w:rsidDel="009C346D">
          <w:delText xml:space="preserve"> h</w:delText>
        </w:r>
      </w:del>
      <w:del w:id="474" w:author="Warwick Wainwright" w:date="2018-07-24T17:42:00Z">
        <w:r w:rsidR="005878F4" w:rsidDel="00515644">
          <w:delText xml:space="preserve">ousehold census data </w:delText>
        </w:r>
      </w:del>
      <w:del w:id="475" w:author="Warwick Wainwright" w:date="2018-07-24T17:00:00Z">
        <w:r w:rsidR="00695DE9" w:rsidDel="009C346D">
          <w:delText xml:space="preserve">that </w:delText>
        </w:r>
      </w:del>
      <w:del w:id="476" w:author="Warwick Wainwright" w:date="2018-07-24T17:42:00Z">
        <w:r w:rsidR="005878F4" w:rsidDel="00515644">
          <w:delText xml:space="preserve">indicates 56% of the population is aged 25-64 and 86% are educated to secondary or college level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2]", "plainTextFormattedCitation" : "[42]", "previouslyFormattedCitation" : "[42]" }, "properties" : { "noteIndex" : 0 }, "schema" : "https://github.com/citation-style-language/schema/raw/master/csl-citation.json" }</w:delInstrText>
        </w:r>
        <w:r w:rsidR="005878F4" w:rsidDel="00515644">
          <w:fldChar w:fldCharType="separate"/>
        </w:r>
        <w:r w:rsidR="002E6200" w:rsidRPr="002E6200" w:rsidDel="00515644">
          <w:rPr>
            <w:noProof/>
          </w:rPr>
          <w:delText>[42]</w:delText>
        </w:r>
        <w:r w:rsidR="005878F4" w:rsidDel="00515644">
          <w:fldChar w:fldCharType="end"/>
        </w:r>
        <w:r w:rsidR="005878F4" w:rsidRPr="00156109" w:rsidDel="00515644">
          <w:delText xml:space="preserve">.  </w:delText>
        </w:r>
      </w:del>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1B1F38">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1B1F38" w:rsidRPr="001B1F38">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w:t>
      </w:r>
      <w:del w:id="477" w:author="Warwick Wainwright" w:date="2018-07-24T17:42:00Z">
        <w:r w:rsidR="005878F4" w:rsidDel="00515644">
          <w:delText xml:space="preserve">of </w:delText>
        </w:r>
        <w:r w:rsidR="005878F4" w:rsidRPr="00156109" w:rsidDel="00515644">
          <w:rPr>
            <w:rFonts w:ascii="Arial" w:hAnsi="Arial" w:cs="Arial"/>
          </w:rPr>
          <w:delText>€</w:delText>
        </w:r>
        <w:r w:rsidR="005878F4" w:rsidDel="00515644">
          <w:delText xml:space="preserve">566 </w:delText>
        </w:r>
        <w:r w:rsidR="005878F4" w:rsidDel="00515644">
          <w:fldChar w:fldCharType="begin" w:fldLock="1"/>
        </w:r>
        <w:r w:rsidR="00F17B50" w:rsidDel="00515644">
          <w:del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delInstrText>
        </w:r>
        <w:r w:rsidR="005878F4" w:rsidDel="00515644">
          <w:fldChar w:fldCharType="separate"/>
        </w:r>
        <w:r w:rsidR="002E6200" w:rsidRPr="002E6200" w:rsidDel="00515644">
          <w:rPr>
            <w:noProof/>
          </w:rPr>
          <w:delText>[44]</w:delText>
        </w:r>
        <w:r w:rsidR="005878F4" w:rsidDel="00515644">
          <w:fldChar w:fldCharType="end"/>
        </w:r>
        <w:r w:rsidR="003F5CD8" w:rsidDel="00515644">
          <w:delText xml:space="preserve"> </w:delText>
        </w:r>
      </w:del>
      <w:r w:rsidR="003F5CD8">
        <w:t xml:space="preserve">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ins w:id="478" w:author="Warwick Wainwright" w:date="2018-07-24T17:43:00Z">
        <w:r w:rsidR="00515644">
          <w:rPr>
            <w:bCs/>
          </w:rPr>
          <w:t>Some</w:t>
        </w:r>
        <w:r w:rsidR="00515644" w:rsidRPr="00835DD8">
          <w:rPr>
            <w:bCs/>
          </w:rPr>
          <w:t xml:space="preserve"> 40% of farmers claimed to be farming with a rare breed from a list of </w:t>
        </w:r>
        <w:r w:rsidR="00515644" w:rsidRPr="00835DD8">
          <w:rPr>
            <w:rFonts w:ascii="Arial" w:hAnsi="Arial" w:cs="Arial"/>
            <w:bCs/>
          </w:rPr>
          <w:t>‘</w:t>
        </w:r>
        <w:r w:rsidR="00515644" w:rsidRPr="00835DD8">
          <w:rPr>
            <w:bCs/>
          </w:rPr>
          <w:t>at risk</w:t>
        </w:r>
        <w:r w:rsidR="00515644" w:rsidRPr="00835DD8">
          <w:rPr>
            <w:rFonts w:ascii="Arial" w:hAnsi="Arial" w:cs="Arial"/>
            <w:bCs/>
          </w:rPr>
          <w:t>’</w:t>
        </w:r>
        <w:r w:rsidR="00515644" w:rsidRPr="00835DD8">
          <w:rPr>
            <w:bCs/>
          </w:rPr>
          <w:t xml:space="preserve"> breeds</w:t>
        </w:r>
        <w:r w:rsidR="00515644">
          <w:rPr>
            <w:bCs/>
          </w:rPr>
          <w:t>, while</w:t>
        </w:r>
        <w:r w:rsidR="00515644" w:rsidRPr="00835DD8">
          <w:rPr>
            <w:bCs/>
          </w:rPr>
          <w:t xml:space="preserve"> 32</w:t>
        </w:r>
        <w:proofErr w:type="gramStart"/>
        <w:r w:rsidR="00515644" w:rsidRPr="00835DD8">
          <w:rPr>
            <w:bCs/>
          </w:rPr>
          <w:t xml:space="preserve">% </w:t>
        </w:r>
        <w:r w:rsidR="00515644">
          <w:rPr>
            <w:bCs/>
          </w:rPr>
          <w:t xml:space="preserve"> </w:t>
        </w:r>
        <w:r w:rsidR="00515644" w:rsidRPr="00835DD8">
          <w:rPr>
            <w:bCs/>
          </w:rPr>
          <w:t>were</w:t>
        </w:r>
        <w:proofErr w:type="gramEnd"/>
        <w:r w:rsidR="00515644" w:rsidRPr="00835DD8">
          <w:rPr>
            <w:bCs/>
          </w:rPr>
          <w:t xml:space="preserve"> enrolled in AES measures. Only </w:t>
        </w:r>
        <w:r w:rsidR="00515644">
          <w:rPr>
            <w:bCs/>
          </w:rPr>
          <w:t xml:space="preserve">21% </w:t>
        </w:r>
        <w:r w:rsidR="00515644" w:rsidRPr="00835DD8">
          <w:rPr>
            <w:bCs/>
          </w:rPr>
          <w:t xml:space="preserve">of </w:t>
        </w:r>
        <w:r w:rsidR="00515644">
          <w:rPr>
            <w:bCs/>
          </w:rPr>
          <w:t>respondents</w:t>
        </w:r>
        <w:r w:rsidR="00515644" w:rsidRPr="00835DD8">
          <w:rPr>
            <w:bCs/>
          </w:rPr>
          <w:t xml:space="preserve"> were aware of RDP support for rare breeds whilst only 8% actually met the EU</w:t>
        </w:r>
        <w:r w:rsidR="00515644" w:rsidRPr="00835DD8">
          <w:rPr>
            <w:rFonts w:ascii="Arial" w:hAnsi="Arial" w:cs="Arial"/>
            <w:bCs/>
          </w:rPr>
          <w:t>’</w:t>
        </w:r>
        <w:r w:rsidR="00515644" w:rsidRPr="00835DD8">
          <w:rPr>
            <w:bCs/>
          </w:rPr>
          <w:t>s c</w:t>
        </w:r>
        <w:r w:rsidR="00515644">
          <w:rPr>
            <w:bCs/>
          </w:rPr>
          <w:t xml:space="preserve">riteria to qualify for payments. </w:t>
        </w:r>
      </w:ins>
      <w:del w:id="479" w:author="Warwick Wainwright" w:date="2018-07-24T17:43:00Z">
        <w:r w:rsidR="005878F4" w:rsidDel="00515644">
          <w:delText xml:space="preserve"> </w:delText>
        </w:r>
      </w:del>
    </w:p>
    <w:p w14:paraId="7192B9F9" w14:textId="77777777" w:rsidR="001F5A44" w:rsidRPr="001F5A44" w:rsidRDefault="001F5A44" w:rsidP="001F5A44">
      <w:pPr>
        <w:rPr>
          <w:sz w:val="18"/>
          <w:szCs w:val="18"/>
        </w:rPr>
      </w:pPr>
    </w:p>
    <w:p w14:paraId="24F57361" w14:textId="1DA12A75" w:rsidR="00992342" w:rsidRDefault="000D02E9" w:rsidP="005878F4">
      <w:pPr>
        <w:pStyle w:val="Caption"/>
        <w:rPr>
          <w:ins w:id="480" w:author="Warwick Wainwright" w:date="2018-07-24T17:27:00Z"/>
          <w:rFonts w:ascii="Times New Roman" w:hAnsi="Times New Roman"/>
          <w:b w:val="0"/>
          <w:color w:val="auto"/>
          <w:sz w:val="22"/>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commentRangeStart w:id="481"/>
      <w:ins w:id="482" w:author="MORAN Dominic" w:date="2018-07-15T14:19:00Z">
        <w:r w:rsidR="00AA6C54">
          <w:rPr>
            <w:rFonts w:ascii="Times New Roman" w:hAnsi="Times New Roman"/>
            <w:b w:val="0"/>
            <w:color w:val="auto"/>
            <w:sz w:val="22"/>
            <w:szCs w:val="22"/>
          </w:rPr>
          <w:t>Respondent s</w:t>
        </w:r>
      </w:ins>
      <w:del w:id="483"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484"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commentRangeEnd w:id="481"/>
      <w:r w:rsidR="008540DD">
        <w:rPr>
          <w:rStyle w:val="CommentReference"/>
          <w:rFonts w:ascii="Times New Roman" w:eastAsia="Times New Roman" w:hAnsi="Times New Roman"/>
          <w:b w:val="0"/>
          <w:bCs w:val="0"/>
          <w:color w:val="auto"/>
        </w:rPr>
        <w:commentReference w:id="481"/>
      </w:r>
    </w:p>
    <w:p w14:paraId="7BC88018" w14:textId="77777777" w:rsidR="00D57379" w:rsidRDefault="00D57379">
      <w:pPr>
        <w:rPr>
          <w:ins w:id="485" w:author="Warwick Wainwright" w:date="2018-07-24T17:29:00Z"/>
        </w:rPr>
        <w:pPrChange w:id="486" w:author="Warwick Wainwright" w:date="2018-07-24T17:27:00Z">
          <w:pPr>
            <w:pStyle w:val="Caption"/>
          </w:pPr>
        </w:pPrChange>
      </w:pPr>
    </w:p>
    <w:tbl>
      <w:tblPr>
        <w:tblW w:w="9220" w:type="dxa"/>
        <w:tblInd w:w="93" w:type="dxa"/>
        <w:tblLook w:val="04A0" w:firstRow="1" w:lastRow="0" w:firstColumn="1" w:lastColumn="0" w:noHBand="0" w:noVBand="1"/>
      </w:tblPr>
      <w:tblGrid>
        <w:gridCol w:w="961"/>
        <w:gridCol w:w="4880"/>
        <w:gridCol w:w="760"/>
        <w:gridCol w:w="940"/>
        <w:gridCol w:w="1760"/>
      </w:tblGrid>
      <w:tr w:rsidR="00D57379" w:rsidRPr="00D57379" w14:paraId="54E2514F" w14:textId="77777777" w:rsidTr="00D57379">
        <w:trPr>
          <w:trHeight w:val="285"/>
          <w:ins w:id="487" w:author="Warwick Wainwright" w:date="2018-07-24T17:29:00Z"/>
        </w:trPr>
        <w:tc>
          <w:tcPr>
            <w:tcW w:w="880" w:type="dxa"/>
            <w:tcBorders>
              <w:top w:val="single" w:sz="4" w:space="0" w:color="auto"/>
              <w:left w:val="nil"/>
              <w:bottom w:val="single" w:sz="4" w:space="0" w:color="auto"/>
              <w:right w:val="nil"/>
            </w:tcBorders>
            <w:shd w:val="clear" w:color="auto" w:fill="auto"/>
            <w:noWrap/>
            <w:vAlign w:val="center"/>
            <w:hideMark/>
          </w:tcPr>
          <w:p w14:paraId="1F161C2A" w14:textId="77777777" w:rsidR="00D57379" w:rsidRPr="00D57379" w:rsidRDefault="00D57379" w:rsidP="00D57379">
            <w:pPr>
              <w:spacing w:line="240" w:lineRule="auto"/>
              <w:ind w:firstLine="0"/>
              <w:jc w:val="left"/>
              <w:rPr>
                <w:ins w:id="488" w:author="Warwick Wainwright" w:date="2018-07-24T17:29:00Z"/>
                <w:b/>
                <w:bCs/>
                <w:color w:val="000000"/>
                <w:sz w:val="20"/>
                <w:szCs w:val="20"/>
                <w:lang w:eastAsia="en-GB"/>
              </w:rPr>
            </w:pPr>
            <w:ins w:id="489" w:author="Warwick Wainwright" w:date="2018-07-24T17:29:00Z">
              <w:r w:rsidRPr="00D57379">
                <w:rPr>
                  <w:b/>
                  <w:bCs/>
                  <w:color w:val="000000"/>
                  <w:sz w:val="20"/>
                  <w:szCs w:val="20"/>
                  <w:lang w:eastAsia="en-GB"/>
                </w:rPr>
                <w:t>Variable</w:t>
              </w:r>
            </w:ins>
          </w:p>
        </w:tc>
        <w:tc>
          <w:tcPr>
            <w:tcW w:w="4880" w:type="dxa"/>
            <w:tcBorders>
              <w:top w:val="single" w:sz="4" w:space="0" w:color="auto"/>
              <w:left w:val="nil"/>
              <w:bottom w:val="single" w:sz="4" w:space="0" w:color="auto"/>
              <w:right w:val="nil"/>
            </w:tcBorders>
            <w:shd w:val="clear" w:color="auto" w:fill="auto"/>
            <w:noWrap/>
            <w:vAlign w:val="center"/>
            <w:hideMark/>
          </w:tcPr>
          <w:p w14:paraId="2E43421D" w14:textId="77777777" w:rsidR="00D57379" w:rsidRPr="00D57379" w:rsidRDefault="00D57379" w:rsidP="00D57379">
            <w:pPr>
              <w:spacing w:line="240" w:lineRule="auto"/>
              <w:ind w:firstLine="0"/>
              <w:jc w:val="left"/>
              <w:rPr>
                <w:ins w:id="490" w:author="Warwick Wainwright" w:date="2018-07-24T17:29:00Z"/>
                <w:b/>
                <w:bCs/>
                <w:color w:val="000000"/>
                <w:sz w:val="20"/>
                <w:szCs w:val="20"/>
                <w:lang w:eastAsia="en-GB"/>
              </w:rPr>
            </w:pPr>
            <w:ins w:id="491" w:author="Warwick Wainwright" w:date="2018-07-24T17:29:00Z">
              <w:r w:rsidRPr="00D57379">
                <w:rPr>
                  <w:b/>
                  <w:bCs/>
                  <w:color w:val="000000"/>
                  <w:sz w:val="20"/>
                  <w:szCs w:val="20"/>
                  <w:lang w:eastAsia="en-GB"/>
                </w:rPr>
                <w:t>Interpretation</w:t>
              </w:r>
            </w:ins>
          </w:p>
        </w:tc>
        <w:tc>
          <w:tcPr>
            <w:tcW w:w="760" w:type="dxa"/>
            <w:tcBorders>
              <w:top w:val="single" w:sz="4" w:space="0" w:color="auto"/>
              <w:left w:val="nil"/>
              <w:bottom w:val="single" w:sz="4" w:space="0" w:color="auto"/>
              <w:right w:val="nil"/>
            </w:tcBorders>
            <w:shd w:val="clear" w:color="auto" w:fill="auto"/>
            <w:vAlign w:val="center"/>
            <w:hideMark/>
          </w:tcPr>
          <w:p w14:paraId="654C179E" w14:textId="77777777" w:rsidR="00D57379" w:rsidRPr="00D57379" w:rsidRDefault="00D57379" w:rsidP="00D57379">
            <w:pPr>
              <w:spacing w:line="240" w:lineRule="auto"/>
              <w:ind w:firstLine="0"/>
              <w:jc w:val="left"/>
              <w:rPr>
                <w:ins w:id="492" w:author="Warwick Wainwright" w:date="2018-07-24T17:29:00Z"/>
                <w:b/>
                <w:bCs/>
                <w:color w:val="000000"/>
                <w:sz w:val="20"/>
                <w:szCs w:val="20"/>
                <w:lang w:eastAsia="en-GB"/>
              </w:rPr>
            </w:pPr>
            <w:ins w:id="493" w:author="Warwick Wainwright" w:date="2018-07-24T17:29:00Z">
              <w:r w:rsidRPr="00D57379">
                <w:rPr>
                  <w:b/>
                  <w:bCs/>
                  <w:color w:val="000000"/>
                  <w:sz w:val="20"/>
                  <w:szCs w:val="20"/>
                  <w:lang w:eastAsia="en-GB"/>
                </w:rPr>
                <w:t>Mean</w:t>
              </w:r>
            </w:ins>
          </w:p>
        </w:tc>
        <w:tc>
          <w:tcPr>
            <w:tcW w:w="940" w:type="dxa"/>
            <w:tcBorders>
              <w:top w:val="single" w:sz="4" w:space="0" w:color="auto"/>
              <w:left w:val="nil"/>
              <w:bottom w:val="single" w:sz="4" w:space="0" w:color="auto"/>
              <w:right w:val="nil"/>
            </w:tcBorders>
            <w:shd w:val="clear" w:color="auto" w:fill="auto"/>
            <w:vAlign w:val="center"/>
            <w:hideMark/>
          </w:tcPr>
          <w:p w14:paraId="3332F45F" w14:textId="77777777" w:rsidR="00D57379" w:rsidRPr="00D57379" w:rsidRDefault="00D57379" w:rsidP="00D57379">
            <w:pPr>
              <w:spacing w:line="240" w:lineRule="auto"/>
              <w:ind w:firstLine="0"/>
              <w:jc w:val="left"/>
              <w:rPr>
                <w:ins w:id="494" w:author="Warwick Wainwright" w:date="2018-07-24T17:29:00Z"/>
                <w:b/>
                <w:bCs/>
                <w:color w:val="000000"/>
                <w:sz w:val="20"/>
                <w:szCs w:val="20"/>
                <w:lang w:eastAsia="en-GB"/>
              </w:rPr>
            </w:pPr>
            <w:ins w:id="495" w:author="Warwick Wainwright" w:date="2018-07-24T17:29:00Z">
              <w:r w:rsidRPr="00D57379">
                <w:rPr>
                  <w:b/>
                  <w:bCs/>
                  <w:color w:val="000000"/>
                  <w:sz w:val="20"/>
                  <w:szCs w:val="20"/>
                  <w:lang w:eastAsia="en-GB"/>
                </w:rPr>
                <w:t>Std. Dev</w:t>
              </w:r>
            </w:ins>
          </w:p>
        </w:tc>
        <w:tc>
          <w:tcPr>
            <w:tcW w:w="1760" w:type="dxa"/>
            <w:tcBorders>
              <w:top w:val="single" w:sz="4" w:space="0" w:color="auto"/>
              <w:left w:val="nil"/>
              <w:bottom w:val="single" w:sz="4" w:space="0" w:color="auto"/>
              <w:right w:val="nil"/>
            </w:tcBorders>
            <w:shd w:val="clear" w:color="auto" w:fill="auto"/>
            <w:vAlign w:val="center"/>
            <w:hideMark/>
          </w:tcPr>
          <w:p w14:paraId="44D5B089" w14:textId="77777777" w:rsidR="00D57379" w:rsidRPr="00D57379" w:rsidRDefault="00D57379" w:rsidP="00D57379">
            <w:pPr>
              <w:spacing w:line="240" w:lineRule="auto"/>
              <w:ind w:firstLine="0"/>
              <w:jc w:val="left"/>
              <w:rPr>
                <w:ins w:id="496" w:author="Warwick Wainwright" w:date="2018-07-24T17:29:00Z"/>
                <w:b/>
                <w:bCs/>
                <w:color w:val="000000"/>
                <w:sz w:val="20"/>
                <w:szCs w:val="20"/>
                <w:lang w:eastAsia="en-GB"/>
              </w:rPr>
            </w:pPr>
            <w:ins w:id="497" w:author="Warwick Wainwright" w:date="2018-07-24T17:29:00Z">
              <w:r w:rsidRPr="00D57379">
                <w:rPr>
                  <w:b/>
                  <w:bCs/>
                  <w:color w:val="000000"/>
                  <w:sz w:val="20"/>
                  <w:szCs w:val="20"/>
                  <w:lang w:eastAsia="en-GB"/>
                </w:rPr>
                <w:t>National mean</w:t>
              </w:r>
            </w:ins>
          </w:p>
        </w:tc>
      </w:tr>
      <w:tr w:rsidR="00D57379" w:rsidRPr="00D57379" w14:paraId="21F4BFDE" w14:textId="77777777" w:rsidTr="00D57379">
        <w:trPr>
          <w:trHeight w:val="285"/>
          <w:ins w:id="498" w:author="Warwick Wainwright" w:date="2018-07-24T17:29:00Z"/>
        </w:trPr>
        <w:tc>
          <w:tcPr>
            <w:tcW w:w="880" w:type="dxa"/>
            <w:tcBorders>
              <w:top w:val="nil"/>
              <w:left w:val="nil"/>
              <w:bottom w:val="nil"/>
              <w:right w:val="nil"/>
            </w:tcBorders>
            <w:shd w:val="clear" w:color="auto" w:fill="auto"/>
            <w:vAlign w:val="center"/>
            <w:hideMark/>
          </w:tcPr>
          <w:p w14:paraId="09561FDD" w14:textId="77777777" w:rsidR="00D57379" w:rsidRPr="00D57379" w:rsidRDefault="00D57379" w:rsidP="00D57379">
            <w:pPr>
              <w:spacing w:line="240" w:lineRule="auto"/>
              <w:ind w:firstLine="0"/>
              <w:jc w:val="left"/>
              <w:rPr>
                <w:ins w:id="499" w:author="Warwick Wainwright" w:date="2018-07-24T17:29:00Z"/>
                <w:color w:val="000000"/>
                <w:sz w:val="20"/>
                <w:szCs w:val="20"/>
                <w:lang w:eastAsia="en-GB"/>
              </w:rPr>
            </w:pPr>
            <w:ins w:id="500" w:author="Warwick Wainwright" w:date="2018-07-24T17:29:00Z">
              <w:r w:rsidRPr="00D57379">
                <w:rPr>
                  <w:color w:val="000000"/>
                  <w:sz w:val="20"/>
                  <w:szCs w:val="20"/>
                  <w:lang w:eastAsia="en-GB"/>
                </w:rPr>
                <w:t>Gender</w:t>
              </w:r>
            </w:ins>
          </w:p>
        </w:tc>
        <w:tc>
          <w:tcPr>
            <w:tcW w:w="4880" w:type="dxa"/>
            <w:tcBorders>
              <w:top w:val="nil"/>
              <w:left w:val="nil"/>
              <w:bottom w:val="nil"/>
              <w:right w:val="nil"/>
            </w:tcBorders>
            <w:shd w:val="clear" w:color="auto" w:fill="auto"/>
            <w:vAlign w:val="center"/>
            <w:hideMark/>
          </w:tcPr>
          <w:p w14:paraId="481124CC" w14:textId="77777777" w:rsidR="00D57379" w:rsidRPr="00D57379" w:rsidRDefault="00D57379" w:rsidP="00D57379">
            <w:pPr>
              <w:spacing w:line="240" w:lineRule="auto"/>
              <w:ind w:firstLine="0"/>
              <w:jc w:val="left"/>
              <w:rPr>
                <w:ins w:id="501" w:author="Warwick Wainwright" w:date="2018-07-24T17:29:00Z"/>
                <w:color w:val="000000"/>
                <w:sz w:val="20"/>
                <w:szCs w:val="20"/>
                <w:lang w:eastAsia="en-GB"/>
              </w:rPr>
            </w:pPr>
            <w:ins w:id="502" w:author="Warwick Wainwright" w:date="2018-07-24T17:29:00Z">
              <w:r w:rsidRPr="00D57379">
                <w:rPr>
                  <w:color w:val="000000"/>
                  <w:sz w:val="20"/>
                  <w:szCs w:val="20"/>
                  <w:lang w:eastAsia="en-GB"/>
                </w:rPr>
                <w:t>1, if male, 0 otherwise</w:t>
              </w:r>
            </w:ins>
          </w:p>
        </w:tc>
        <w:tc>
          <w:tcPr>
            <w:tcW w:w="760" w:type="dxa"/>
            <w:tcBorders>
              <w:top w:val="nil"/>
              <w:left w:val="nil"/>
              <w:bottom w:val="nil"/>
              <w:right w:val="nil"/>
            </w:tcBorders>
            <w:shd w:val="clear" w:color="auto" w:fill="auto"/>
            <w:noWrap/>
            <w:vAlign w:val="center"/>
            <w:hideMark/>
          </w:tcPr>
          <w:p w14:paraId="54BD72D6" w14:textId="77777777" w:rsidR="00D57379" w:rsidRPr="00D57379" w:rsidRDefault="00D57379" w:rsidP="00D57379">
            <w:pPr>
              <w:spacing w:line="240" w:lineRule="auto"/>
              <w:ind w:firstLine="0"/>
              <w:jc w:val="left"/>
              <w:rPr>
                <w:ins w:id="503" w:author="Warwick Wainwright" w:date="2018-07-24T17:29:00Z"/>
                <w:color w:val="000000"/>
                <w:sz w:val="20"/>
                <w:szCs w:val="20"/>
                <w:lang w:eastAsia="en-GB"/>
              </w:rPr>
            </w:pPr>
            <w:ins w:id="504" w:author="Warwick Wainwright" w:date="2018-07-24T17:29:00Z">
              <w:r w:rsidRPr="00D57379">
                <w:rPr>
                  <w:color w:val="000000"/>
                  <w:sz w:val="20"/>
                  <w:szCs w:val="20"/>
                  <w:lang w:eastAsia="en-GB"/>
                </w:rPr>
                <w:t>0.83</w:t>
              </w:r>
            </w:ins>
          </w:p>
        </w:tc>
        <w:tc>
          <w:tcPr>
            <w:tcW w:w="940" w:type="dxa"/>
            <w:tcBorders>
              <w:top w:val="nil"/>
              <w:left w:val="nil"/>
              <w:bottom w:val="nil"/>
              <w:right w:val="nil"/>
            </w:tcBorders>
            <w:shd w:val="clear" w:color="auto" w:fill="auto"/>
            <w:noWrap/>
            <w:vAlign w:val="center"/>
            <w:hideMark/>
          </w:tcPr>
          <w:p w14:paraId="02EB5596" w14:textId="77777777" w:rsidR="00D57379" w:rsidRPr="00D57379" w:rsidRDefault="00D57379" w:rsidP="00D57379">
            <w:pPr>
              <w:spacing w:line="240" w:lineRule="auto"/>
              <w:ind w:firstLine="0"/>
              <w:jc w:val="left"/>
              <w:rPr>
                <w:ins w:id="505" w:author="Warwick Wainwright" w:date="2018-07-24T17:29:00Z"/>
                <w:color w:val="000000"/>
                <w:sz w:val="20"/>
                <w:szCs w:val="20"/>
                <w:lang w:eastAsia="en-GB"/>
              </w:rPr>
            </w:pPr>
            <w:ins w:id="506" w:author="Warwick Wainwright" w:date="2018-07-24T17:29:00Z">
              <w:r w:rsidRPr="00D57379">
                <w:rPr>
                  <w:color w:val="000000"/>
                  <w:sz w:val="20"/>
                  <w:szCs w:val="20"/>
                  <w:lang w:eastAsia="en-GB"/>
                </w:rPr>
                <w:t>0.91</w:t>
              </w:r>
            </w:ins>
          </w:p>
        </w:tc>
        <w:tc>
          <w:tcPr>
            <w:tcW w:w="1760" w:type="dxa"/>
            <w:tcBorders>
              <w:top w:val="nil"/>
              <w:left w:val="nil"/>
              <w:bottom w:val="nil"/>
              <w:right w:val="nil"/>
            </w:tcBorders>
            <w:shd w:val="clear" w:color="auto" w:fill="auto"/>
            <w:vAlign w:val="center"/>
            <w:hideMark/>
          </w:tcPr>
          <w:p w14:paraId="193F06CE" w14:textId="10E1997B" w:rsidR="00D57379" w:rsidRPr="002E2E8F" w:rsidRDefault="00D57379" w:rsidP="00D57379">
            <w:pPr>
              <w:spacing w:line="240" w:lineRule="auto"/>
              <w:ind w:firstLine="0"/>
              <w:jc w:val="left"/>
              <w:rPr>
                <w:ins w:id="507" w:author="Warwick Wainwright" w:date="2018-07-24T17:29:00Z"/>
                <w:color w:val="000000"/>
                <w:sz w:val="20"/>
                <w:szCs w:val="20"/>
                <w:vertAlign w:val="superscript"/>
                <w:lang w:eastAsia="en-GB"/>
                <w:rPrChange w:id="508" w:author="Warwick Wainwright" w:date="2018-07-24T17:32:00Z">
                  <w:rPr>
                    <w:ins w:id="509" w:author="Warwick Wainwright" w:date="2018-07-24T17:29:00Z"/>
                    <w:color w:val="000000"/>
                    <w:sz w:val="20"/>
                    <w:szCs w:val="20"/>
                    <w:lang w:eastAsia="en-GB"/>
                  </w:rPr>
                </w:rPrChange>
              </w:rPr>
            </w:pPr>
            <w:ins w:id="510" w:author="Warwick Wainwright" w:date="2018-07-24T17:29:00Z">
              <w:r w:rsidRPr="00D57379">
                <w:rPr>
                  <w:color w:val="000000"/>
                  <w:sz w:val="20"/>
                  <w:szCs w:val="20"/>
                  <w:lang w:eastAsia="en-GB"/>
                </w:rPr>
                <w:t>0.49</w:t>
              </w:r>
            </w:ins>
            <w:ins w:id="511" w:author="Warwick Wainwright" w:date="2018-07-24T17:32:00Z">
              <w:r w:rsidR="002E2E8F">
                <w:rPr>
                  <w:color w:val="000000"/>
                  <w:sz w:val="20"/>
                  <w:szCs w:val="20"/>
                  <w:vertAlign w:val="superscript"/>
                  <w:lang w:eastAsia="en-GB"/>
                </w:rPr>
                <w:t>a</w:t>
              </w:r>
            </w:ins>
          </w:p>
        </w:tc>
      </w:tr>
      <w:tr w:rsidR="00D57379" w:rsidRPr="00D57379" w14:paraId="72B08B68" w14:textId="77777777" w:rsidTr="00D57379">
        <w:trPr>
          <w:trHeight w:val="510"/>
          <w:ins w:id="512" w:author="Warwick Wainwright" w:date="2018-07-24T17:29:00Z"/>
        </w:trPr>
        <w:tc>
          <w:tcPr>
            <w:tcW w:w="880" w:type="dxa"/>
            <w:tcBorders>
              <w:top w:val="nil"/>
              <w:left w:val="nil"/>
              <w:bottom w:val="nil"/>
              <w:right w:val="nil"/>
            </w:tcBorders>
            <w:shd w:val="clear" w:color="auto" w:fill="auto"/>
            <w:vAlign w:val="center"/>
            <w:hideMark/>
          </w:tcPr>
          <w:p w14:paraId="45716683" w14:textId="77777777" w:rsidR="00D57379" w:rsidRPr="00D57379" w:rsidRDefault="00D57379" w:rsidP="00D57379">
            <w:pPr>
              <w:spacing w:line="240" w:lineRule="auto"/>
              <w:ind w:firstLine="0"/>
              <w:jc w:val="left"/>
              <w:rPr>
                <w:ins w:id="513" w:author="Warwick Wainwright" w:date="2018-07-24T17:29:00Z"/>
                <w:color w:val="000000"/>
                <w:sz w:val="20"/>
                <w:szCs w:val="20"/>
                <w:lang w:eastAsia="en-GB"/>
              </w:rPr>
            </w:pPr>
            <w:ins w:id="514" w:author="Warwick Wainwright" w:date="2018-07-24T17:29:00Z">
              <w:r w:rsidRPr="00D57379">
                <w:rPr>
                  <w:color w:val="000000"/>
                  <w:sz w:val="20"/>
                  <w:szCs w:val="20"/>
                  <w:lang w:eastAsia="en-GB"/>
                </w:rPr>
                <w:t>Age</w:t>
              </w:r>
            </w:ins>
          </w:p>
        </w:tc>
        <w:tc>
          <w:tcPr>
            <w:tcW w:w="4880" w:type="dxa"/>
            <w:tcBorders>
              <w:top w:val="nil"/>
              <w:left w:val="nil"/>
              <w:bottom w:val="nil"/>
              <w:right w:val="nil"/>
            </w:tcBorders>
            <w:shd w:val="clear" w:color="auto" w:fill="auto"/>
            <w:vAlign w:val="center"/>
            <w:hideMark/>
          </w:tcPr>
          <w:p w14:paraId="2A7698A4" w14:textId="77777777" w:rsidR="00D57379" w:rsidRPr="00D57379" w:rsidRDefault="00D57379" w:rsidP="00D57379">
            <w:pPr>
              <w:spacing w:line="240" w:lineRule="auto"/>
              <w:ind w:firstLine="0"/>
              <w:jc w:val="left"/>
              <w:rPr>
                <w:ins w:id="515" w:author="Warwick Wainwright" w:date="2018-07-24T17:29:00Z"/>
                <w:color w:val="000000"/>
                <w:sz w:val="20"/>
                <w:szCs w:val="20"/>
                <w:lang w:eastAsia="en-GB"/>
              </w:rPr>
            </w:pPr>
            <w:ins w:id="516" w:author="Warwick Wainwright" w:date="2018-07-24T17:29:00Z">
              <w:r w:rsidRPr="00D57379">
                <w:rPr>
                  <w:color w:val="000000"/>
                  <w:sz w:val="20"/>
                  <w:szCs w:val="20"/>
                  <w:lang w:eastAsia="en-GB"/>
                </w:rPr>
                <w:t>Categorical (1=&lt;20, 2=20-29, 3=30-39, 4=40-49, 5=50-59, 6=60-69, 7=over 70 years)</w:t>
              </w:r>
            </w:ins>
          </w:p>
        </w:tc>
        <w:tc>
          <w:tcPr>
            <w:tcW w:w="760" w:type="dxa"/>
            <w:tcBorders>
              <w:top w:val="nil"/>
              <w:left w:val="nil"/>
              <w:bottom w:val="nil"/>
              <w:right w:val="nil"/>
            </w:tcBorders>
            <w:shd w:val="clear" w:color="auto" w:fill="auto"/>
            <w:noWrap/>
            <w:vAlign w:val="center"/>
            <w:hideMark/>
          </w:tcPr>
          <w:p w14:paraId="22CA9862" w14:textId="77777777" w:rsidR="00D57379" w:rsidRPr="00D57379" w:rsidRDefault="00D57379" w:rsidP="00D57379">
            <w:pPr>
              <w:spacing w:line="240" w:lineRule="auto"/>
              <w:ind w:firstLine="0"/>
              <w:jc w:val="left"/>
              <w:rPr>
                <w:ins w:id="517" w:author="Warwick Wainwright" w:date="2018-07-24T17:29:00Z"/>
                <w:color w:val="000000"/>
                <w:sz w:val="20"/>
                <w:szCs w:val="20"/>
                <w:lang w:eastAsia="en-GB"/>
              </w:rPr>
            </w:pPr>
            <w:ins w:id="518" w:author="Warwick Wainwright" w:date="2018-07-24T17:29:00Z">
              <w:r w:rsidRPr="00D57379">
                <w:rPr>
                  <w:color w:val="000000"/>
                  <w:sz w:val="20"/>
                  <w:szCs w:val="20"/>
                  <w:lang w:eastAsia="en-GB"/>
                </w:rPr>
                <w:t>4.23</w:t>
              </w:r>
            </w:ins>
          </w:p>
        </w:tc>
        <w:tc>
          <w:tcPr>
            <w:tcW w:w="940" w:type="dxa"/>
            <w:tcBorders>
              <w:top w:val="nil"/>
              <w:left w:val="nil"/>
              <w:bottom w:val="nil"/>
              <w:right w:val="nil"/>
            </w:tcBorders>
            <w:shd w:val="clear" w:color="auto" w:fill="auto"/>
            <w:noWrap/>
            <w:vAlign w:val="center"/>
            <w:hideMark/>
          </w:tcPr>
          <w:p w14:paraId="5144A20B" w14:textId="77777777" w:rsidR="00D57379" w:rsidRPr="00D57379" w:rsidRDefault="00D57379" w:rsidP="00D57379">
            <w:pPr>
              <w:spacing w:line="240" w:lineRule="auto"/>
              <w:ind w:firstLine="0"/>
              <w:jc w:val="left"/>
              <w:rPr>
                <w:ins w:id="519" w:author="Warwick Wainwright" w:date="2018-07-24T17:29:00Z"/>
                <w:color w:val="000000"/>
                <w:sz w:val="20"/>
                <w:szCs w:val="20"/>
                <w:lang w:eastAsia="en-GB"/>
              </w:rPr>
            </w:pPr>
            <w:ins w:id="520" w:author="Warwick Wainwright" w:date="2018-07-24T17:29:00Z">
              <w:r w:rsidRPr="00D57379">
                <w:rPr>
                  <w:color w:val="000000"/>
                  <w:sz w:val="20"/>
                  <w:szCs w:val="20"/>
                  <w:lang w:eastAsia="en-GB"/>
                </w:rPr>
                <w:t>1.44</w:t>
              </w:r>
            </w:ins>
          </w:p>
        </w:tc>
        <w:tc>
          <w:tcPr>
            <w:tcW w:w="1760" w:type="dxa"/>
            <w:tcBorders>
              <w:top w:val="nil"/>
              <w:left w:val="nil"/>
              <w:bottom w:val="nil"/>
              <w:right w:val="nil"/>
            </w:tcBorders>
            <w:shd w:val="clear" w:color="auto" w:fill="auto"/>
            <w:vAlign w:val="bottom"/>
            <w:hideMark/>
          </w:tcPr>
          <w:p w14:paraId="510973E9" w14:textId="36E7DA1C" w:rsidR="00D57379" w:rsidRPr="002E2E8F" w:rsidRDefault="00D57379" w:rsidP="00D57379">
            <w:pPr>
              <w:spacing w:line="240" w:lineRule="auto"/>
              <w:ind w:firstLine="0"/>
              <w:jc w:val="left"/>
              <w:rPr>
                <w:ins w:id="521" w:author="Warwick Wainwright" w:date="2018-07-24T17:29:00Z"/>
                <w:color w:val="000000"/>
                <w:sz w:val="20"/>
                <w:szCs w:val="20"/>
                <w:vertAlign w:val="superscript"/>
                <w:lang w:eastAsia="en-GB"/>
                <w:rPrChange w:id="522" w:author="Warwick Wainwright" w:date="2018-07-24T17:32:00Z">
                  <w:rPr>
                    <w:ins w:id="523" w:author="Warwick Wainwright" w:date="2018-07-24T17:29:00Z"/>
                    <w:color w:val="000000"/>
                    <w:sz w:val="20"/>
                    <w:szCs w:val="20"/>
                    <w:lang w:eastAsia="en-GB"/>
                  </w:rPr>
                </w:rPrChange>
              </w:rPr>
            </w:pPr>
            <w:ins w:id="524" w:author="Warwick Wainwright" w:date="2018-07-24T17:29:00Z">
              <w:r w:rsidRPr="00D57379">
                <w:rPr>
                  <w:color w:val="000000"/>
                  <w:sz w:val="20"/>
                  <w:szCs w:val="20"/>
                  <w:lang w:eastAsia="en-GB"/>
                </w:rPr>
                <w:t>55.7% (25-64 years)</w:t>
              </w:r>
            </w:ins>
            <w:ins w:id="525" w:author="Warwick Wainwright" w:date="2018-07-24T17:32:00Z">
              <w:r w:rsidR="002E2E8F">
                <w:rPr>
                  <w:color w:val="000000"/>
                  <w:sz w:val="20"/>
                  <w:szCs w:val="20"/>
                  <w:vertAlign w:val="superscript"/>
                  <w:lang w:eastAsia="en-GB"/>
                </w:rPr>
                <w:t>a</w:t>
              </w:r>
            </w:ins>
          </w:p>
        </w:tc>
      </w:tr>
      <w:tr w:rsidR="00D57379" w:rsidRPr="00D57379" w14:paraId="26A9CED9" w14:textId="77777777" w:rsidTr="00D57379">
        <w:trPr>
          <w:trHeight w:val="510"/>
          <w:ins w:id="526" w:author="Warwick Wainwright" w:date="2018-07-24T17:29:00Z"/>
        </w:trPr>
        <w:tc>
          <w:tcPr>
            <w:tcW w:w="880" w:type="dxa"/>
            <w:tcBorders>
              <w:top w:val="nil"/>
              <w:left w:val="nil"/>
              <w:bottom w:val="nil"/>
              <w:right w:val="nil"/>
            </w:tcBorders>
            <w:shd w:val="clear" w:color="auto" w:fill="auto"/>
            <w:vAlign w:val="center"/>
            <w:hideMark/>
          </w:tcPr>
          <w:p w14:paraId="79E105D8" w14:textId="77777777" w:rsidR="00D57379" w:rsidRPr="00D57379" w:rsidRDefault="00D57379" w:rsidP="00D57379">
            <w:pPr>
              <w:spacing w:line="240" w:lineRule="auto"/>
              <w:ind w:firstLine="0"/>
              <w:jc w:val="left"/>
              <w:rPr>
                <w:ins w:id="527" w:author="Warwick Wainwright" w:date="2018-07-24T17:29:00Z"/>
                <w:color w:val="000000"/>
                <w:sz w:val="20"/>
                <w:szCs w:val="20"/>
                <w:lang w:eastAsia="en-GB"/>
              </w:rPr>
            </w:pPr>
            <w:ins w:id="528" w:author="Warwick Wainwright" w:date="2018-07-24T17:29:00Z">
              <w:r w:rsidRPr="00D57379">
                <w:rPr>
                  <w:color w:val="000000"/>
                  <w:sz w:val="20"/>
                  <w:szCs w:val="20"/>
                  <w:lang w:eastAsia="en-GB"/>
                </w:rPr>
                <w:t>EDU</w:t>
              </w:r>
            </w:ins>
          </w:p>
        </w:tc>
        <w:tc>
          <w:tcPr>
            <w:tcW w:w="4880" w:type="dxa"/>
            <w:tcBorders>
              <w:top w:val="nil"/>
              <w:left w:val="nil"/>
              <w:bottom w:val="nil"/>
              <w:right w:val="nil"/>
            </w:tcBorders>
            <w:shd w:val="clear" w:color="auto" w:fill="auto"/>
            <w:vAlign w:val="center"/>
            <w:hideMark/>
          </w:tcPr>
          <w:p w14:paraId="48AA336B" w14:textId="77777777" w:rsidR="00D57379" w:rsidRPr="00D57379" w:rsidRDefault="00D57379" w:rsidP="00D57379">
            <w:pPr>
              <w:spacing w:line="240" w:lineRule="auto"/>
              <w:ind w:firstLine="0"/>
              <w:jc w:val="left"/>
              <w:rPr>
                <w:ins w:id="529" w:author="Warwick Wainwright" w:date="2018-07-24T17:29:00Z"/>
                <w:color w:val="000000"/>
                <w:sz w:val="20"/>
                <w:szCs w:val="20"/>
                <w:lang w:eastAsia="en-GB"/>
              </w:rPr>
            </w:pPr>
            <w:ins w:id="530" w:author="Warwick Wainwright" w:date="2018-07-24T17:29:00Z">
              <w:r w:rsidRPr="00D57379">
                <w:rPr>
                  <w:color w:val="000000"/>
                  <w:sz w:val="20"/>
                  <w:szCs w:val="20"/>
                  <w:lang w:eastAsia="en-GB"/>
                </w:rPr>
                <w:t>Categorical (1=secondary, 2=college, 3=degree &amp; professional)</w:t>
              </w:r>
            </w:ins>
          </w:p>
        </w:tc>
        <w:tc>
          <w:tcPr>
            <w:tcW w:w="760" w:type="dxa"/>
            <w:tcBorders>
              <w:top w:val="nil"/>
              <w:left w:val="nil"/>
              <w:bottom w:val="nil"/>
              <w:right w:val="nil"/>
            </w:tcBorders>
            <w:shd w:val="clear" w:color="auto" w:fill="auto"/>
            <w:noWrap/>
            <w:vAlign w:val="center"/>
            <w:hideMark/>
          </w:tcPr>
          <w:p w14:paraId="448364C4" w14:textId="77777777" w:rsidR="00D57379" w:rsidRPr="00D57379" w:rsidRDefault="00D57379" w:rsidP="00D57379">
            <w:pPr>
              <w:spacing w:line="240" w:lineRule="auto"/>
              <w:ind w:firstLine="0"/>
              <w:jc w:val="left"/>
              <w:rPr>
                <w:ins w:id="531" w:author="Warwick Wainwright" w:date="2018-07-24T17:29:00Z"/>
                <w:color w:val="000000"/>
                <w:sz w:val="20"/>
                <w:szCs w:val="20"/>
                <w:lang w:eastAsia="en-GB"/>
              </w:rPr>
            </w:pPr>
            <w:ins w:id="532" w:author="Warwick Wainwright" w:date="2018-07-24T17:29:00Z">
              <w:r w:rsidRPr="00D57379">
                <w:rPr>
                  <w:color w:val="000000"/>
                  <w:sz w:val="20"/>
                  <w:szCs w:val="20"/>
                  <w:lang w:eastAsia="en-GB"/>
                </w:rPr>
                <w:t>1.58</w:t>
              </w:r>
            </w:ins>
          </w:p>
        </w:tc>
        <w:tc>
          <w:tcPr>
            <w:tcW w:w="940" w:type="dxa"/>
            <w:tcBorders>
              <w:top w:val="nil"/>
              <w:left w:val="nil"/>
              <w:bottom w:val="nil"/>
              <w:right w:val="nil"/>
            </w:tcBorders>
            <w:shd w:val="clear" w:color="auto" w:fill="auto"/>
            <w:noWrap/>
            <w:vAlign w:val="center"/>
            <w:hideMark/>
          </w:tcPr>
          <w:p w14:paraId="7FBD8552" w14:textId="77777777" w:rsidR="00D57379" w:rsidRPr="00D57379" w:rsidRDefault="00D57379" w:rsidP="00D57379">
            <w:pPr>
              <w:spacing w:line="240" w:lineRule="auto"/>
              <w:ind w:firstLine="0"/>
              <w:jc w:val="left"/>
              <w:rPr>
                <w:ins w:id="533" w:author="Warwick Wainwright" w:date="2018-07-24T17:29:00Z"/>
                <w:color w:val="000000"/>
                <w:sz w:val="20"/>
                <w:szCs w:val="20"/>
                <w:lang w:eastAsia="en-GB"/>
              </w:rPr>
            </w:pPr>
            <w:ins w:id="534" w:author="Warwick Wainwright" w:date="2018-07-24T17:29:00Z">
              <w:r w:rsidRPr="00D57379">
                <w:rPr>
                  <w:color w:val="000000"/>
                  <w:sz w:val="20"/>
                  <w:szCs w:val="20"/>
                  <w:lang w:eastAsia="en-GB"/>
                </w:rPr>
                <w:t>0.61</w:t>
              </w:r>
            </w:ins>
          </w:p>
        </w:tc>
        <w:tc>
          <w:tcPr>
            <w:tcW w:w="1760" w:type="dxa"/>
            <w:tcBorders>
              <w:top w:val="nil"/>
              <w:left w:val="nil"/>
              <w:bottom w:val="nil"/>
              <w:right w:val="nil"/>
            </w:tcBorders>
            <w:shd w:val="clear" w:color="auto" w:fill="auto"/>
            <w:vAlign w:val="bottom"/>
            <w:hideMark/>
          </w:tcPr>
          <w:p w14:paraId="24B09DFE" w14:textId="7D8F759A" w:rsidR="00D57379" w:rsidRPr="002E2E8F" w:rsidRDefault="00D57379" w:rsidP="00D57379">
            <w:pPr>
              <w:spacing w:line="240" w:lineRule="auto"/>
              <w:ind w:firstLine="0"/>
              <w:jc w:val="left"/>
              <w:rPr>
                <w:ins w:id="535" w:author="Warwick Wainwright" w:date="2018-07-24T17:29:00Z"/>
                <w:color w:val="000000"/>
                <w:sz w:val="20"/>
                <w:szCs w:val="20"/>
                <w:vertAlign w:val="superscript"/>
                <w:lang w:eastAsia="en-GB"/>
                <w:rPrChange w:id="536" w:author="Warwick Wainwright" w:date="2018-07-24T17:32:00Z">
                  <w:rPr>
                    <w:ins w:id="537" w:author="Warwick Wainwright" w:date="2018-07-24T17:29:00Z"/>
                    <w:color w:val="000000"/>
                    <w:sz w:val="20"/>
                    <w:szCs w:val="20"/>
                    <w:lang w:eastAsia="en-GB"/>
                  </w:rPr>
                </w:rPrChange>
              </w:rPr>
            </w:pPr>
            <w:ins w:id="538" w:author="Warwick Wainwright" w:date="2018-07-24T17:29:00Z">
              <w:r w:rsidRPr="00D57379">
                <w:rPr>
                  <w:color w:val="000000"/>
                  <w:sz w:val="20"/>
                  <w:szCs w:val="20"/>
                  <w:lang w:eastAsia="en-GB"/>
                </w:rPr>
                <w:t>85.6% (secondary or college)</w:t>
              </w:r>
            </w:ins>
            <w:ins w:id="539" w:author="Warwick Wainwright" w:date="2018-07-24T17:32:00Z">
              <w:r w:rsidR="002E2E8F">
                <w:rPr>
                  <w:color w:val="000000"/>
                  <w:sz w:val="20"/>
                  <w:szCs w:val="20"/>
                  <w:vertAlign w:val="superscript"/>
                  <w:lang w:eastAsia="en-GB"/>
                </w:rPr>
                <w:t>a</w:t>
              </w:r>
            </w:ins>
          </w:p>
        </w:tc>
      </w:tr>
      <w:tr w:rsidR="00D57379" w:rsidRPr="00D57379" w14:paraId="3EC90B52" w14:textId="77777777" w:rsidTr="00D57379">
        <w:trPr>
          <w:trHeight w:val="510"/>
          <w:ins w:id="540" w:author="Warwick Wainwright" w:date="2018-07-24T17:29:00Z"/>
        </w:trPr>
        <w:tc>
          <w:tcPr>
            <w:tcW w:w="880" w:type="dxa"/>
            <w:tcBorders>
              <w:top w:val="nil"/>
              <w:left w:val="nil"/>
              <w:bottom w:val="nil"/>
              <w:right w:val="nil"/>
            </w:tcBorders>
            <w:shd w:val="clear" w:color="auto" w:fill="auto"/>
            <w:vAlign w:val="center"/>
            <w:hideMark/>
          </w:tcPr>
          <w:p w14:paraId="5B712FCD" w14:textId="77777777" w:rsidR="00D57379" w:rsidRPr="00D57379" w:rsidRDefault="00D57379" w:rsidP="00D57379">
            <w:pPr>
              <w:spacing w:line="240" w:lineRule="auto"/>
              <w:ind w:firstLine="0"/>
              <w:jc w:val="left"/>
              <w:rPr>
                <w:ins w:id="541" w:author="Warwick Wainwright" w:date="2018-07-24T17:29:00Z"/>
                <w:color w:val="000000"/>
                <w:sz w:val="20"/>
                <w:szCs w:val="20"/>
                <w:lang w:eastAsia="en-GB"/>
              </w:rPr>
            </w:pPr>
            <w:ins w:id="542" w:author="Warwick Wainwright" w:date="2018-07-24T17:29:00Z">
              <w:r w:rsidRPr="00D57379">
                <w:rPr>
                  <w:color w:val="000000"/>
                  <w:sz w:val="20"/>
                  <w:szCs w:val="20"/>
                  <w:lang w:eastAsia="en-GB"/>
                </w:rPr>
                <w:t>Income</w:t>
              </w:r>
            </w:ins>
          </w:p>
        </w:tc>
        <w:tc>
          <w:tcPr>
            <w:tcW w:w="4880" w:type="dxa"/>
            <w:tcBorders>
              <w:top w:val="nil"/>
              <w:left w:val="nil"/>
              <w:bottom w:val="nil"/>
              <w:right w:val="nil"/>
            </w:tcBorders>
            <w:shd w:val="clear" w:color="auto" w:fill="auto"/>
            <w:vAlign w:val="center"/>
            <w:hideMark/>
          </w:tcPr>
          <w:p w14:paraId="2043A491" w14:textId="77777777" w:rsidR="00D57379" w:rsidRPr="00D57379" w:rsidRDefault="00D57379" w:rsidP="00D57379">
            <w:pPr>
              <w:spacing w:line="240" w:lineRule="auto"/>
              <w:ind w:firstLine="0"/>
              <w:jc w:val="left"/>
              <w:rPr>
                <w:ins w:id="543" w:author="Warwick Wainwright" w:date="2018-07-24T17:29:00Z"/>
                <w:color w:val="000000"/>
                <w:sz w:val="20"/>
                <w:szCs w:val="20"/>
                <w:lang w:eastAsia="en-GB"/>
              </w:rPr>
            </w:pPr>
            <w:ins w:id="544" w:author="Warwick Wainwright" w:date="2018-07-24T17:29:00Z">
              <w:r w:rsidRPr="00D57379">
                <w:rPr>
                  <w:color w:val="000000"/>
                  <w:sz w:val="20"/>
                  <w:szCs w:val="20"/>
                  <w:lang w:eastAsia="en-GB"/>
                </w:rPr>
                <w:t>Categorical (1=&lt;€45, 2=€45-€90, 3=€91-€181, 4=€181-€362, 5=€362-€678, 6=&gt;€679)</w:t>
              </w:r>
            </w:ins>
          </w:p>
        </w:tc>
        <w:tc>
          <w:tcPr>
            <w:tcW w:w="760" w:type="dxa"/>
            <w:tcBorders>
              <w:top w:val="nil"/>
              <w:left w:val="nil"/>
              <w:bottom w:val="nil"/>
              <w:right w:val="nil"/>
            </w:tcBorders>
            <w:shd w:val="clear" w:color="auto" w:fill="auto"/>
            <w:noWrap/>
            <w:vAlign w:val="center"/>
            <w:hideMark/>
          </w:tcPr>
          <w:p w14:paraId="5E0D0107" w14:textId="77777777" w:rsidR="00D57379" w:rsidRPr="00D57379" w:rsidRDefault="00D57379" w:rsidP="00D57379">
            <w:pPr>
              <w:spacing w:line="240" w:lineRule="auto"/>
              <w:ind w:firstLine="0"/>
              <w:jc w:val="left"/>
              <w:rPr>
                <w:ins w:id="545" w:author="Warwick Wainwright" w:date="2018-07-24T17:29:00Z"/>
                <w:color w:val="000000"/>
                <w:sz w:val="20"/>
                <w:szCs w:val="20"/>
                <w:lang w:eastAsia="en-GB"/>
              </w:rPr>
            </w:pPr>
            <w:ins w:id="546" w:author="Warwick Wainwright" w:date="2018-07-24T17:29:00Z">
              <w:r w:rsidRPr="00D57379">
                <w:rPr>
                  <w:color w:val="000000"/>
                  <w:sz w:val="20"/>
                  <w:szCs w:val="20"/>
                  <w:lang w:eastAsia="en-GB"/>
                </w:rPr>
                <w:t>3.8</w:t>
              </w:r>
            </w:ins>
          </w:p>
        </w:tc>
        <w:tc>
          <w:tcPr>
            <w:tcW w:w="940" w:type="dxa"/>
            <w:tcBorders>
              <w:top w:val="nil"/>
              <w:left w:val="nil"/>
              <w:bottom w:val="nil"/>
              <w:right w:val="nil"/>
            </w:tcBorders>
            <w:shd w:val="clear" w:color="auto" w:fill="auto"/>
            <w:noWrap/>
            <w:vAlign w:val="center"/>
            <w:hideMark/>
          </w:tcPr>
          <w:p w14:paraId="33ED45C8" w14:textId="77777777" w:rsidR="00D57379" w:rsidRPr="00D57379" w:rsidRDefault="00D57379" w:rsidP="00D57379">
            <w:pPr>
              <w:spacing w:line="240" w:lineRule="auto"/>
              <w:ind w:firstLine="0"/>
              <w:jc w:val="left"/>
              <w:rPr>
                <w:ins w:id="547" w:author="Warwick Wainwright" w:date="2018-07-24T17:29:00Z"/>
                <w:color w:val="000000"/>
                <w:sz w:val="20"/>
                <w:szCs w:val="20"/>
                <w:lang w:eastAsia="en-GB"/>
              </w:rPr>
            </w:pPr>
            <w:ins w:id="548" w:author="Warwick Wainwright" w:date="2018-07-24T17:29:00Z">
              <w:r w:rsidRPr="00D57379">
                <w:rPr>
                  <w:color w:val="000000"/>
                  <w:sz w:val="20"/>
                  <w:szCs w:val="20"/>
                  <w:lang w:eastAsia="en-GB"/>
                </w:rPr>
                <w:t>1.45</w:t>
              </w:r>
            </w:ins>
          </w:p>
        </w:tc>
        <w:tc>
          <w:tcPr>
            <w:tcW w:w="1760" w:type="dxa"/>
            <w:tcBorders>
              <w:top w:val="nil"/>
              <w:left w:val="nil"/>
              <w:bottom w:val="nil"/>
              <w:right w:val="nil"/>
            </w:tcBorders>
            <w:shd w:val="clear" w:color="auto" w:fill="auto"/>
            <w:vAlign w:val="bottom"/>
            <w:hideMark/>
          </w:tcPr>
          <w:p w14:paraId="309AD423" w14:textId="347A23D6" w:rsidR="00D57379" w:rsidRPr="002E2E8F" w:rsidRDefault="00D57379" w:rsidP="00D57379">
            <w:pPr>
              <w:spacing w:line="240" w:lineRule="auto"/>
              <w:ind w:firstLine="0"/>
              <w:jc w:val="left"/>
              <w:rPr>
                <w:ins w:id="549" w:author="Warwick Wainwright" w:date="2018-07-24T17:29:00Z"/>
                <w:color w:val="000000"/>
                <w:sz w:val="20"/>
                <w:szCs w:val="20"/>
                <w:vertAlign w:val="superscript"/>
                <w:lang w:eastAsia="en-GB"/>
                <w:rPrChange w:id="550" w:author="Warwick Wainwright" w:date="2018-07-24T17:32:00Z">
                  <w:rPr>
                    <w:ins w:id="551" w:author="Warwick Wainwright" w:date="2018-07-24T17:29:00Z"/>
                    <w:color w:val="000000"/>
                    <w:sz w:val="20"/>
                    <w:szCs w:val="20"/>
                    <w:lang w:eastAsia="en-GB"/>
                  </w:rPr>
                </w:rPrChange>
              </w:rPr>
            </w:pPr>
            <w:ins w:id="552" w:author="Warwick Wainwright" w:date="2018-07-24T17:29:00Z">
              <w:r w:rsidRPr="00D57379">
                <w:rPr>
                  <w:color w:val="000000"/>
                  <w:sz w:val="20"/>
                  <w:szCs w:val="20"/>
                  <w:lang w:eastAsia="en-GB"/>
                </w:rPr>
                <w:t>€ 566</w:t>
              </w:r>
            </w:ins>
            <w:ins w:id="553" w:author="Warwick Wainwright" w:date="2018-07-24T17:32:00Z">
              <w:r w:rsidR="002E2E8F">
                <w:rPr>
                  <w:color w:val="000000"/>
                  <w:sz w:val="20"/>
                  <w:szCs w:val="20"/>
                  <w:vertAlign w:val="superscript"/>
                  <w:lang w:eastAsia="en-GB"/>
                </w:rPr>
                <w:t>b</w:t>
              </w:r>
            </w:ins>
          </w:p>
        </w:tc>
      </w:tr>
      <w:tr w:rsidR="00D57379" w:rsidRPr="00D57379" w14:paraId="1DCB8E97" w14:textId="77777777" w:rsidTr="00D57379">
        <w:trPr>
          <w:trHeight w:val="285"/>
          <w:ins w:id="554" w:author="Warwick Wainwright" w:date="2018-07-24T17:29:00Z"/>
        </w:trPr>
        <w:tc>
          <w:tcPr>
            <w:tcW w:w="880" w:type="dxa"/>
            <w:tcBorders>
              <w:top w:val="nil"/>
              <w:left w:val="nil"/>
              <w:bottom w:val="nil"/>
              <w:right w:val="nil"/>
            </w:tcBorders>
            <w:shd w:val="clear" w:color="auto" w:fill="auto"/>
            <w:vAlign w:val="center"/>
            <w:hideMark/>
          </w:tcPr>
          <w:p w14:paraId="41C42301" w14:textId="77777777" w:rsidR="00D57379" w:rsidRPr="00D57379" w:rsidRDefault="00D57379" w:rsidP="00D57379">
            <w:pPr>
              <w:spacing w:line="240" w:lineRule="auto"/>
              <w:ind w:firstLine="0"/>
              <w:jc w:val="left"/>
              <w:rPr>
                <w:ins w:id="555" w:author="Warwick Wainwright" w:date="2018-07-24T17:29:00Z"/>
                <w:color w:val="000000"/>
                <w:sz w:val="20"/>
                <w:szCs w:val="20"/>
                <w:lang w:eastAsia="en-GB"/>
              </w:rPr>
            </w:pPr>
            <w:ins w:id="556" w:author="Warwick Wainwright" w:date="2018-07-24T17:29:00Z">
              <w:r w:rsidRPr="00D57379">
                <w:rPr>
                  <w:color w:val="000000"/>
                  <w:sz w:val="20"/>
                  <w:szCs w:val="20"/>
                  <w:lang w:eastAsia="en-GB"/>
                </w:rPr>
                <w:t>Size</w:t>
              </w:r>
            </w:ins>
          </w:p>
        </w:tc>
        <w:tc>
          <w:tcPr>
            <w:tcW w:w="4880" w:type="dxa"/>
            <w:tcBorders>
              <w:top w:val="nil"/>
              <w:left w:val="nil"/>
              <w:bottom w:val="nil"/>
              <w:right w:val="nil"/>
            </w:tcBorders>
            <w:shd w:val="clear" w:color="auto" w:fill="auto"/>
            <w:vAlign w:val="center"/>
            <w:hideMark/>
          </w:tcPr>
          <w:p w14:paraId="1C7FAB84" w14:textId="77777777" w:rsidR="00D57379" w:rsidRPr="00D57379" w:rsidRDefault="00D57379" w:rsidP="00D57379">
            <w:pPr>
              <w:spacing w:line="240" w:lineRule="auto"/>
              <w:ind w:firstLine="0"/>
              <w:jc w:val="left"/>
              <w:rPr>
                <w:ins w:id="557" w:author="Warwick Wainwright" w:date="2018-07-24T17:29:00Z"/>
                <w:color w:val="000000"/>
                <w:sz w:val="20"/>
                <w:szCs w:val="20"/>
                <w:lang w:eastAsia="en-GB"/>
              </w:rPr>
            </w:pPr>
            <w:ins w:id="558" w:author="Warwick Wainwright" w:date="2018-07-24T17:29:00Z">
              <w:r w:rsidRPr="00D57379">
                <w:rPr>
                  <w:color w:val="000000"/>
                  <w:sz w:val="20"/>
                  <w:szCs w:val="20"/>
                  <w:lang w:eastAsia="en-GB"/>
                </w:rPr>
                <w:t>Categorical (1=1-2 ha, 2=3-6 ha, 3=7-20 ha, 4=&gt;20 ha)</w:t>
              </w:r>
            </w:ins>
          </w:p>
        </w:tc>
        <w:tc>
          <w:tcPr>
            <w:tcW w:w="760" w:type="dxa"/>
            <w:tcBorders>
              <w:top w:val="nil"/>
              <w:left w:val="nil"/>
              <w:bottom w:val="nil"/>
              <w:right w:val="nil"/>
            </w:tcBorders>
            <w:shd w:val="clear" w:color="auto" w:fill="auto"/>
            <w:noWrap/>
            <w:vAlign w:val="center"/>
            <w:hideMark/>
          </w:tcPr>
          <w:p w14:paraId="68E3ABBC" w14:textId="77777777" w:rsidR="00D57379" w:rsidRPr="00D57379" w:rsidRDefault="00D57379" w:rsidP="00D57379">
            <w:pPr>
              <w:spacing w:line="240" w:lineRule="auto"/>
              <w:ind w:firstLine="0"/>
              <w:jc w:val="left"/>
              <w:rPr>
                <w:ins w:id="559" w:author="Warwick Wainwright" w:date="2018-07-24T17:29:00Z"/>
                <w:color w:val="000000"/>
                <w:sz w:val="20"/>
                <w:szCs w:val="20"/>
                <w:lang w:eastAsia="en-GB"/>
              </w:rPr>
            </w:pPr>
            <w:ins w:id="560" w:author="Warwick Wainwright" w:date="2018-07-24T17:29:00Z">
              <w:r w:rsidRPr="00D57379">
                <w:rPr>
                  <w:color w:val="000000"/>
                  <w:sz w:val="20"/>
                  <w:szCs w:val="20"/>
                  <w:lang w:eastAsia="en-GB"/>
                </w:rPr>
                <w:t>2.59</w:t>
              </w:r>
            </w:ins>
          </w:p>
        </w:tc>
        <w:tc>
          <w:tcPr>
            <w:tcW w:w="940" w:type="dxa"/>
            <w:tcBorders>
              <w:top w:val="nil"/>
              <w:left w:val="nil"/>
              <w:bottom w:val="nil"/>
              <w:right w:val="nil"/>
            </w:tcBorders>
            <w:shd w:val="clear" w:color="auto" w:fill="auto"/>
            <w:noWrap/>
            <w:vAlign w:val="center"/>
            <w:hideMark/>
          </w:tcPr>
          <w:p w14:paraId="014041C3" w14:textId="77777777" w:rsidR="00D57379" w:rsidRPr="00D57379" w:rsidRDefault="00D57379" w:rsidP="00D57379">
            <w:pPr>
              <w:spacing w:line="240" w:lineRule="auto"/>
              <w:ind w:firstLine="0"/>
              <w:jc w:val="left"/>
              <w:rPr>
                <w:ins w:id="561" w:author="Warwick Wainwright" w:date="2018-07-24T17:29:00Z"/>
                <w:color w:val="000000"/>
                <w:sz w:val="20"/>
                <w:szCs w:val="20"/>
                <w:lang w:eastAsia="en-GB"/>
              </w:rPr>
            </w:pPr>
            <w:ins w:id="562" w:author="Warwick Wainwright" w:date="2018-07-24T17:29:00Z">
              <w:r w:rsidRPr="00D57379">
                <w:rPr>
                  <w:color w:val="000000"/>
                  <w:sz w:val="20"/>
                  <w:szCs w:val="20"/>
                  <w:lang w:eastAsia="en-GB"/>
                </w:rPr>
                <w:t>1.05</w:t>
              </w:r>
            </w:ins>
          </w:p>
        </w:tc>
        <w:tc>
          <w:tcPr>
            <w:tcW w:w="1760" w:type="dxa"/>
            <w:tcBorders>
              <w:top w:val="nil"/>
              <w:left w:val="nil"/>
              <w:bottom w:val="nil"/>
              <w:right w:val="nil"/>
            </w:tcBorders>
            <w:shd w:val="clear" w:color="auto" w:fill="auto"/>
            <w:vAlign w:val="center"/>
            <w:hideMark/>
          </w:tcPr>
          <w:p w14:paraId="19278FFD" w14:textId="63B6F94E" w:rsidR="00D57379" w:rsidRPr="002E2E8F" w:rsidRDefault="00D57379" w:rsidP="00D57379">
            <w:pPr>
              <w:spacing w:line="240" w:lineRule="auto"/>
              <w:ind w:firstLine="0"/>
              <w:jc w:val="left"/>
              <w:rPr>
                <w:ins w:id="563" w:author="Warwick Wainwright" w:date="2018-07-24T17:29:00Z"/>
                <w:color w:val="000000"/>
                <w:sz w:val="20"/>
                <w:szCs w:val="20"/>
                <w:vertAlign w:val="superscript"/>
                <w:lang w:eastAsia="en-GB"/>
                <w:rPrChange w:id="564" w:author="Warwick Wainwright" w:date="2018-07-24T17:32:00Z">
                  <w:rPr>
                    <w:ins w:id="565" w:author="Warwick Wainwright" w:date="2018-07-24T17:29:00Z"/>
                    <w:color w:val="000000"/>
                    <w:sz w:val="20"/>
                    <w:szCs w:val="20"/>
                    <w:lang w:eastAsia="en-GB"/>
                  </w:rPr>
                </w:rPrChange>
              </w:rPr>
            </w:pPr>
            <w:ins w:id="566" w:author="Warwick Wainwright" w:date="2018-07-24T17:29:00Z">
              <w:r w:rsidRPr="00D57379">
                <w:rPr>
                  <w:color w:val="000000"/>
                  <w:sz w:val="20"/>
                  <w:szCs w:val="20"/>
                  <w:lang w:eastAsia="en-GB"/>
                </w:rPr>
                <w:t xml:space="preserve">3.6 </w:t>
              </w:r>
              <w:proofErr w:type="spellStart"/>
              <w:r w:rsidRPr="00D57379">
                <w:rPr>
                  <w:color w:val="000000"/>
                  <w:sz w:val="20"/>
                  <w:szCs w:val="20"/>
                  <w:lang w:eastAsia="en-GB"/>
                </w:rPr>
                <w:t>ha</w:t>
              </w:r>
            </w:ins>
            <w:ins w:id="567" w:author="Warwick Wainwright" w:date="2018-07-24T17:32:00Z">
              <w:r w:rsidR="002E2E8F">
                <w:rPr>
                  <w:color w:val="000000"/>
                  <w:sz w:val="20"/>
                  <w:szCs w:val="20"/>
                  <w:vertAlign w:val="superscript"/>
                  <w:lang w:eastAsia="en-GB"/>
                </w:rPr>
                <w:t>c</w:t>
              </w:r>
            </w:ins>
            <w:proofErr w:type="spellEnd"/>
          </w:p>
        </w:tc>
      </w:tr>
      <w:tr w:rsidR="00D57379" w:rsidRPr="00D57379" w14:paraId="77F5E14A" w14:textId="77777777" w:rsidTr="00D57379">
        <w:trPr>
          <w:trHeight w:val="300"/>
          <w:ins w:id="568" w:author="Warwick Wainwright" w:date="2018-07-24T17:29:00Z"/>
        </w:trPr>
        <w:tc>
          <w:tcPr>
            <w:tcW w:w="880" w:type="dxa"/>
            <w:tcBorders>
              <w:top w:val="nil"/>
              <w:left w:val="nil"/>
              <w:bottom w:val="nil"/>
              <w:right w:val="nil"/>
            </w:tcBorders>
            <w:shd w:val="clear" w:color="auto" w:fill="auto"/>
            <w:vAlign w:val="center"/>
            <w:hideMark/>
          </w:tcPr>
          <w:p w14:paraId="252A063E" w14:textId="77777777" w:rsidR="00D57379" w:rsidRPr="00D57379" w:rsidRDefault="00D57379" w:rsidP="00D57379">
            <w:pPr>
              <w:spacing w:line="240" w:lineRule="auto"/>
              <w:ind w:firstLine="0"/>
              <w:jc w:val="left"/>
              <w:rPr>
                <w:ins w:id="569" w:author="Warwick Wainwright" w:date="2018-07-24T17:29:00Z"/>
                <w:color w:val="000000"/>
                <w:sz w:val="20"/>
                <w:szCs w:val="20"/>
                <w:lang w:eastAsia="en-GB"/>
              </w:rPr>
            </w:pPr>
            <w:ins w:id="570" w:author="Warwick Wainwright" w:date="2018-07-24T17:29:00Z">
              <w:r w:rsidRPr="00D57379">
                <w:rPr>
                  <w:color w:val="000000"/>
                  <w:sz w:val="20"/>
                  <w:szCs w:val="20"/>
                  <w:lang w:eastAsia="en-GB"/>
                </w:rPr>
                <w:t>FRB</w:t>
              </w:r>
            </w:ins>
          </w:p>
        </w:tc>
        <w:tc>
          <w:tcPr>
            <w:tcW w:w="4880" w:type="dxa"/>
            <w:tcBorders>
              <w:top w:val="nil"/>
              <w:left w:val="nil"/>
              <w:bottom w:val="nil"/>
              <w:right w:val="nil"/>
            </w:tcBorders>
            <w:shd w:val="clear" w:color="auto" w:fill="auto"/>
            <w:vAlign w:val="center"/>
            <w:hideMark/>
          </w:tcPr>
          <w:p w14:paraId="583E5060" w14:textId="77777777" w:rsidR="00D57379" w:rsidRPr="00D57379" w:rsidRDefault="00D57379" w:rsidP="00D57379">
            <w:pPr>
              <w:spacing w:line="240" w:lineRule="auto"/>
              <w:ind w:firstLine="0"/>
              <w:jc w:val="left"/>
              <w:rPr>
                <w:ins w:id="571" w:author="Warwick Wainwright" w:date="2018-07-24T17:29:00Z"/>
                <w:color w:val="000000"/>
                <w:sz w:val="20"/>
                <w:szCs w:val="20"/>
                <w:lang w:eastAsia="en-GB"/>
              </w:rPr>
            </w:pPr>
            <w:ins w:id="572" w:author="Warwick Wainwright" w:date="2018-07-24T17:29:00Z">
              <w:r w:rsidRPr="00D57379">
                <w:rPr>
                  <w:color w:val="000000"/>
                  <w:sz w:val="20"/>
                  <w:szCs w:val="20"/>
                  <w:lang w:eastAsia="en-GB"/>
                </w:rPr>
                <w:t>1, if farming with rare breeds, 0 otherwise</w:t>
              </w:r>
            </w:ins>
          </w:p>
        </w:tc>
        <w:tc>
          <w:tcPr>
            <w:tcW w:w="760" w:type="dxa"/>
            <w:tcBorders>
              <w:top w:val="nil"/>
              <w:left w:val="nil"/>
              <w:bottom w:val="nil"/>
              <w:right w:val="nil"/>
            </w:tcBorders>
            <w:shd w:val="clear" w:color="auto" w:fill="auto"/>
            <w:noWrap/>
            <w:vAlign w:val="center"/>
            <w:hideMark/>
          </w:tcPr>
          <w:p w14:paraId="699E5EE2" w14:textId="77777777" w:rsidR="00D57379" w:rsidRPr="00D57379" w:rsidRDefault="00D57379" w:rsidP="00D57379">
            <w:pPr>
              <w:spacing w:line="240" w:lineRule="auto"/>
              <w:ind w:firstLine="0"/>
              <w:jc w:val="left"/>
              <w:rPr>
                <w:ins w:id="573" w:author="Warwick Wainwright" w:date="2018-07-24T17:29:00Z"/>
                <w:color w:val="000000"/>
                <w:sz w:val="20"/>
                <w:szCs w:val="20"/>
                <w:lang w:eastAsia="en-GB"/>
              </w:rPr>
            </w:pPr>
            <w:ins w:id="574" w:author="Warwick Wainwright" w:date="2018-07-24T17:29:00Z">
              <w:r w:rsidRPr="00D57379">
                <w:rPr>
                  <w:color w:val="000000"/>
                  <w:sz w:val="20"/>
                  <w:szCs w:val="20"/>
                  <w:lang w:eastAsia="en-GB"/>
                </w:rPr>
                <w:t>0.4</w:t>
              </w:r>
            </w:ins>
          </w:p>
        </w:tc>
        <w:tc>
          <w:tcPr>
            <w:tcW w:w="940" w:type="dxa"/>
            <w:tcBorders>
              <w:top w:val="nil"/>
              <w:left w:val="nil"/>
              <w:bottom w:val="nil"/>
              <w:right w:val="nil"/>
            </w:tcBorders>
            <w:shd w:val="clear" w:color="auto" w:fill="auto"/>
            <w:noWrap/>
            <w:vAlign w:val="center"/>
            <w:hideMark/>
          </w:tcPr>
          <w:p w14:paraId="7BAAEAD3" w14:textId="77777777" w:rsidR="00D57379" w:rsidRPr="00D57379" w:rsidRDefault="00D57379" w:rsidP="00D57379">
            <w:pPr>
              <w:spacing w:line="240" w:lineRule="auto"/>
              <w:ind w:firstLine="0"/>
              <w:jc w:val="left"/>
              <w:rPr>
                <w:ins w:id="575" w:author="Warwick Wainwright" w:date="2018-07-24T17:29:00Z"/>
                <w:color w:val="000000"/>
                <w:sz w:val="20"/>
                <w:szCs w:val="20"/>
                <w:lang w:eastAsia="en-GB"/>
              </w:rPr>
            </w:pPr>
            <w:ins w:id="576" w:author="Warwick Wainwright" w:date="2018-07-24T17:29:00Z">
              <w:r w:rsidRPr="00D57379">
                <w:rPr>
                  <w:color w:val="000000"/>
                  <w:sz w:val="20"/>
                  <w:szCs w:val="20"/>
                  <w:lang w:eastAsia="en-GB"/>
                </w:rPr>
                <w:t>0.49</w:t>
              </w:r>
            </w:ins>
          </w:p>
        </w:tc>
        <w:tc>
          <w:tcPr>
            <w:tcW w:w="1760" w:type="dxa"/>
            <w:tcBorders>
              <w:top w:val="nil"/>
              <w:left w:val="nil"/>
              <w:bottom w:val="nil"/>
              <w:right w:val="nil"/>
            </w:tcBorders>
            <w:shd w:val="clear" w:color="auto" w:fill="auto"/>
            <w:noWrap/>
            <w:vAlign w:val="center"/>
            <w:hideMark/>
          </w:tcPr>
          <w:p w14:paraId="66FFA1FA" w14:textId="77777777" w:rsidR="00D57379" w:rsidRPr="00D57379" w:rsidRDefault="00D57379" w:rsidP="00D57379">
            <w:pPr>
              <w:spacing w:line="240" w:lineRule="auto"/>
              <w:ind w:firstLine="0"/>
              <w:jc w:val="left"/>
              <w:rPr>
                <w:ins w:id="577" w:author="Warwick Wainwright" w:date="2018-07-24T17:29:00Z"/>
                <w:color w:val="000000"/>
                <w:szCs w:val="22"/>
                <w:lang w:eastAsia="en-GB"/>
              </w:rPr>
            </w:pPr>
            <w:ins w:id="578" w:author="Warwick Wainwright" w:date="2018-07-24T17:29:00Z">
              <w:r w:rsidRPr="00D57379">
                <w:rPr>
                  <w:color w:val="000000"/>
                  <w:szCs w:val="22"/>
                  <w:lang w:eastAsia="en-GB"/>
                </w:rPr>
                <w:t>-</w:t>
              </w:r>
            </w:ins>
          </w:p>
        </w:tc>
      </w:tr>
      <w:tr w:rsidR="00D57379" w:rsidRPr="00D57379" w14:paraId="15F71638" w14:textId="77777777" w:rsidTr="00D57379">
        <w:trPr>
          <w:trHeight w:val="510"/>
          <w:ins w:id="579" w:author="Warwick Wainwright" w:date="2018-07-24T17:29:00Z"/>
        </w:trPr>
        <w:tc>
          <w:tcPr>
            <w:tcW w:w="880" w:type="dxa"/>
            <w:tcBorders>
              <w:top w:val="nil"/>
              <w:left w:val="nil"/>
              <w:bottom w:val="nil"/>
              <w:right w:val="nil"/>
            </w:tcBorders>
            <w:shd w:val="clear" w:color="auto" w:fill="auto"/>
            <w:vAlign w:val="center"/>
            <w:hideMark/>
          </w:tcPr>
          <w:p w14:paraId="2ED0BC2F" w14:textId="77777777" w:rsidR="00D57379" w:rsidRPr="00D57379" w:rsidRDefault="00D57379" w:rsidP="00D57379">
            <w:pPr>
              <w:spacing w:line="240" w:lineRule="auto"/>
              <w:ind w:firstLine="0"/>
              <w:jc w:val="left"/>
              <w:rPr>
                <w:ins w:id="580" w:author="Warwick Wainwright" w:date="2018-07-24T17:29:00Z"/>
                <w:color w:val="000000"/>
                <w:sz w:val="20"/>
                <w:szCs w:val="20"/>
                <w:lang w:eastAsia="en-GB"/>
              </w:rPr>
            </w:pPr>
            <w:ins w:id="581" w:author="Warwick Wainwright" w:date="2018-07-24T17:29:00Z">
              <w:r w:rsidRPr="00D57379">
                <w:rPr>
                  <w:color w:val="000000"/>
                  <w:sz w:val="20"/>
                  <w:szCs w:val="20"/>
                  <w:lang w:eastAsia="en-GB"/>
                </w:rPr>
                <w:t>CON</w:t>
              </w:r>
            </w:ins>
          </w:p>
        </w:tc>
        <w:tc>
          <w:tcPr>
            <w:tcW w:w="4880" w:type="dxa"/>
            <w:tcBorders>
              <w:top w:val="nil"/>
              <w:left w:val="nil"/>
              <w:bottom w:val="nil"/>
              <w:right w:val="nil"/>
            </w:tcBorders>
            <w:shd w:val="clear" w:color="auto" w:fill="auto"/>
            <w:vAlign w:val="center"/>
            <w:hideMark/>
          </w:tcPr>
          <w:p w14:paraId="18D02AEC" w14:textId="77777777" w:rsidR="00D57379" w:rsidRPr="00D57379" w:rsidRDefault="00D57379" w:rsidP="00D57379">
            <w:pPr>
              <w:spacing w:line="240" w:lineRule="auto"/>
              <w:ind w:firstLine="0"/>
              <w:jc w:val="left"/>
              <w:rPr>
                <w:ins w:id="582" w:author="Warwick Wainwright" w:date="2018-07-24T17:29:00Z"/>
                <w:color w:val="000000"/>
                <w:sz w:val="20"/>
                <w:szCs w:val="20"/>
                <w:lang w:eastAsia="en-GB"/>
              </w:rPr>
            </w:pPr>
            <w:ins w:id="583" w:author="Warwick Wainwright" w:date="2018-07-24T17:29:00Z">
              <w:r w:rsidRPr="00D57379">
                <w:rPr>
                  <w:color w:val="000000"/>
                  <w:sz w:val="20"/>
                  <w:szCs w:val="20"/>
                  <w:lang w:eastAsia="en-GB"/>
                </w:rPr>
                <w:t>1, if farmer would consider farming with rare breed in the future, 0 otherwise</w:t>
              </w:r>
            </w:ins>
          </w:p>
        </w:tc>
        <w:tc>
          <w:tcPr>
            <w:tcW w:w="760" w:type="dxa"/>
            <w:tcBorders>
              <w:top w:val="nil"/>
              <w:left w:val="nil"/>
              <w:bottom w:val="nil"/>
              <w:right w:val="nil"/>
            </w:tcBorders>
            <w:shd w:val="clear" w:color="auto" w:fill="auto"/>
            <w:noWrap/>
            <w:vAlign w:val="center"/>
            <w:hideMark/>
          </w:tcPr>
          <w:p w14:paraId="050B5D08" w14:textId="77777777" w:rsidR="00D57379" w:rsidRPr="00D57379" w:rsidRDefault="00D57379" w:rsidP="00D57379">
            <w:pPr>
              <w:spacing w:line="240" w:lineRule="auto"/>
              <w:ind w:firstLine="0"/>
              <w:jc w:val="left"/>
              <w:rPr>
                <w:ins w:id="584" w:author="Warwick Wainwright" w:date="2018-07-24T17:29:00Z"/>
                <w:color w:val="000000"/>
                <w:sz w:val="20"/>
                <w:szCs w:val="20"/>
                <w:lang w:eastAsia="en-GB"/>
              </w:rPr>
            </w:pPr>
            <w:ins w:id="585" w:author="Warwick Wainwright" w:date="2018-07-24T17:29:00Z">
              <w:r w:rsidRPr="00D57379">
                <w:rPr>
                  <w:color w:val="000000"/>
                  <w:sz w:val="20"/>
                  <w:szCs w:val="20"/>
                  <w:lang w:eastAsia="en-GB"/>
                </w:rPr>
                <w:t>0.89</w:t>
              </w:r>
            </w:ins>
          </w:p>
        </w:tc>
        <w:tc>
          <w:tcPr>
            <w:tcW w:w="940" w:type="dxa"/>
            <w:tcBorders>
              <w:top w:val="nil"/>
              <w:left w:val="nil"/>
              <w:bottom w:val="nil"/>
              <w:right w:val="nil"/>
            </w:tcBorders>
            <w:shd w:val="clear" w:color="auto" w:fill="auto"/>
            <w:noWrap/>
            <w:vAlign w:val="center"/>
            <w:hideMark/>
          </w:tcPr>
          <w:p w14:paraId="1FFC9F5A" w14:textId="77777777" w:rsidR="00D57379" w:rsidRPr="00D57379" w:rsidRDefault="00D57379" w:rsidP="00D57379">
            <w:pPr>
              <w:spacing w:line="240" w:lineRule="auto"/>
              <w:ind w:firstLine="0"/>
              <w:jc w:val="left"/>
              <w:rPr>
                <w:ins w:id="586" w:author="Warwick Wainwright" w:date="2018-07-24T17:29:00Z"/>
                <w:color w:val="000000"/>
                <w:sz w:val="20"/>
                <w:szCs w:val="20"/>
                <w:lang w:eastAsia="en-GB"/>
              </w:rPr>
            </w:pPr>
            <w:ins w:id="587" w:author="Warwick Wainwright" w:date="2018-07-24T17:29:00Z">
              <w:r w:rsidRPr="00D57379">
                <w:rPr>
                  <w:color w:val="000000"/>
                  <w:sz w:val="20"/>
                  <w:szCs w:val="20"/>
                  <w:lang w:eastAsia="en-GB"/>
                </w:rPr>
                <w:t>0.32</w:t>
              </w:r>
            </w:ins>
          </w:p>
        </w:tc>
        <w:tc>
          <w:tcPr>
            <w:tcW w:w="1760" w:type="dxa"/>
            <w:tcBorders>
              <w:top w:val="nil"/>
              <w:left w:val="nil"/>
              <w:bottom w:val="nil"/>
              <w:right w:val="nil"/>
            </w:tcBorders>
            <w:shd w:val="clear" w:color="auto" w:fill="auto"/>
            <w:noWrap/>
            <w:vAlign w:val="center"/>
            <w:hideMark/>
          </w:tcPr>
          <w:p w14:paraId="3979EFF3" w14:textId="77777777" w:rsidR="00D57379" w:rsidRPr="00D57379" w:rsidRDefault="00D57379" w:rsidP="00D57379">
            <w:pPr>
              <w:spacing w:line="240" w:lineRule="auto"/>
              <w:ind w:firstLine="0"/>
              <w:jc w:val="left"/>
              <w:rPr>
                <w:ins w:id="588" w:author="Warwick Wainwright" w:date="2018-07-24T17:29:00Z"/>
                <w:color w:val="000000"/>
                <w:szCs w:val="22"/>
                <w:lang w:eastAsia="en-GB"/>
              </w:rPr>
            </w:pPr>
            <w:ins w:id="589" w:author="Warwick Wainwright" w:date="2018-07-24T17:29:00Z">
              <w:r w:rsidRPr="00D57379">
                <w:rPr>
                  <w:color w:val="000000"/>
                  <w:szCs w:val="22"/>
                  <w:lang w:eastAsia="en-GB"/>
                </w:rPr>
                <w:t>-</w:t>
              </w:r>
            </w:ins>
          </w:p>
        </w:tc>
      </w:tr>
      <w:tr w:rsidR="00D57379" w:rsidRPr="00D57379" w14:paraId="3959A853" w14:textId="77777777" w:rsidTr="00D57379">
        <w:trPr>
          <w:trHeight w:val="510"/>
          <w:ins w:id="590" w:author="Warwick Wainwright" w:date="2018-07-24T17:29:00Z"/>
        </w:trPr>
        <w:tc>
          <w:tcPr>
            <w:tcW w:w="880" w:type="dxa"/>
            <w:tcBorders>
              <w:top w:val="nil"/>
              <w:left w:val="nil"/>
              <w:bottom w:val="nil"/>
              <w:right w:val="nil"/>
            </w:tcBorders>
            <w:shd w:val="clear" w:color="auto" w:fill="auto"/>
            <w:vAlign w:val="center"/>
            <w:hideMark/>
          </w:tcPr>
          <w:p w14:paraId="431C2D1F" w14:textId="77777777" w:rsidR="00D57379" w:rsidRPr="00D57379" w:rsidRDefault="00D57379" w:rsidP="00D57379">
            <w:pPr>
              <w:spacing w:line="240" w:lineRule="auto"/>
              <w:ind w:firstLine="0"/>
              <w:jc w:val="left"/>
              <w:rPr>
                <w:ins w:id="591" w:author="Warwick Wainwright" w:date="2018-07-24T17:29:00Z"/>
                <w:color w:val="000000"/>
                <w:sz w:val="20"/>
                <w:szCs w:val="20"/>
                <w:lang w:eastAsia="en-GB"/>
              </w:rPr>
            </w:pPr>
            <w:ins w:id="592" w:author="Warwick Wainwright" w:date="2018-07-24T17:29:00Z">
              <w:r w:rsidRPr="00D57379">
                <w:rPr>
                  <w:color w:val="000000"/>
                  <w:sz w:val="20"/>
                  <w:szCs w:val="20"/>
                  <w:lang w:eastAsia="en-GB"/>
                </w:rPr>
                <w:t>AES</w:t>
              </w:r>
            </w:ins>
          </w:p>
        </w:tc>
        <w:tc>
          <w:tcPr>
            <w:tcW w:w="4880" w:type="dxa"/>
            <w:tcBorders>
              <w:top w:val="nil"/>
              <w:left w:val="nil"/>
              <w:bottom w:val="nil"/>
              <w:right w:val="nil"/>
            </w:tcBorders>
            <w:shd w:val="clear" w:color="auto" w:fill="auto"/>
            <w:vAlign w:val="center"/>
            <w:hideMark/>
          </w:tcPr>
          <w:p w14:paraId="2AFBE2BE" w14:textId="77777777" w:rsidR="00D57379" w:rsidRPr="00D57379" w:rsidRDefault="00D57379" w:rsidP="00D57379">
            <w:pPr>
              <w:spacing w:line="240" w:lineRule="auto"/>
              <w:ind w:firstLine="0"/>
              <w:jc w:val="left"/>
              <w:rPr>
                <w:ins w:id="593" w:author="Warwick Wainwright" w:date="2018-07-24T17:29:00Z"/>
                <w:color w:val="000000"/>
                <w:sz w:val="20"/>
                <w:szCs w:val="20"/>
                <w:lang w:eastAsia="en-GB"/>
              </w:rPr>
            </w:pPr>
            <w:ins w:id="594" w:author="Warwick Wainwright" w:date="2018-07-24T17:29:00Z">
              <w:r w:rsidRPr="00D57379">
                <w:rPr>
                  <w:color w:val="000000"/>
                  <w:sz w:val="20"/>
                  <w:szCs w:val="20"/>
                  <w:lang w:eastAsia="en-GB"/>
                </w:rPr>
                <w:t xml:space="preserve">1, if farmer is currently enrolled in an </w:t>
              </w:r>
              <w:proofErr w:type="spellStart"/>
              <w:r w:rsidRPr="00D57379">
                <w:rPr>
                  <w:color w:val="000000"/>
                  <w:sz w:val="20"/>
                  <w:szCs w:val="20"/>
                  <w:lang w:eastAsia="en-GB"/>
                </w:rPr>
                <w:t>agri</w:t>
              </w:r>
              <w:proofErr w:type="spellEnd"/>
              <w:r w:rsidRPr="00D57379">
                <w:rPr>
                  <w:color w:val="000000"/>
                  <w:sz w:val="20"/>
                  <w:szCs w:val="20"/>
                  <w:lang w:eastAsia="en-GB"/>
                </w:rPr>
                <w:t>-environment scheme (AES), 0 otherwise</w:t>
              </w:r>
            </w:ins>
          </w:p>
        </w:tc>
        <w:tc>
          <w:tcPr>
            <w:tcW w:w="760" w:type="dxa"/>
            <w:tcBorders>
              <w:top w:val="nil"/>
              <w:left w:val="nil"/>
              <w:bottom w:val="nil"/>
              <w:right w:val="nil"/>
            </w:tcBorders>
            <w:shd w:val="clear" w:color="auto" w:fill="auto"/>
            <w:noWrap/>
            <w:vAlign w:val="center"/>
            <w:hideMark/>
          </w:tcPr>
          <w:p w14:paraId="1C365CC1" w14:textId="77777777" w:rsidR="00D57379" w:rsidRPr="00D57379" w:rsidRDefault="00D57379" w:rsidP="00D57379">
            <w:pPr>
              <w:spacing w:line="240" w:lineRule="auto"/>
              <w:ind w:firstLine="0"/>
              <w:jc w:val="left"/>
              <w:rPr>
                <w:ins w:id="595" w:author="Warwick Wainwright" w:date="2018-07-24T17:29:00Z"/>
                <w:color w:val="000000"/>
                <w:sz w:val="20"/>
                <w:szCs w:val="20"/>
                <w:lang w:eastAsia="en-GB"/>
              </w:rPr>
            </w:pPr>
            <w:ins w:id="596" w:author="Warwick Wainwright" w:date="2018-07-24T17:29:00Z">
              <w:r w:rsidRPr="00D57379">
                <w:rPr>
                  <w:color w:val="000000"/>
                  <w:sz w:val="20"/>
                  <w:szCs w:val="20"/>
                  <w:lang w:eastAsia="en-GB"/>
                </w:rPr>
                <w:t>0.32</w:t>
              </w:r>
            </w:ins>
          </w:p>
        </w:tc>
        <w:tc>
          <w:tcPr>
            <w:tcW w:w="940" w:type="dxa"/>
            <w:tcBorders>
              <w:top w:val="nil"/>
              <w:left w:val="nil"/>
              <w:bottom w:val="nil"/>
              <w:right w:val="nil"/>
            </w:tcBorders>
            <w:shd w:val="clear" w:color="auto" w:fill="auto"/>
            <w:noWrap/>
            <w:vAlign w:val="center"/>
            <w:hideMark/>
          </w:tcPr>
          <w:p w14:paraId="6C9127C2" w14:textId="77777777" w:rsidR="00D57379" w:rsidRPr="00D57379" w:rsidRDefault="00D57379" w:rsidP="00D57379">
            <w:pPr>
              <w:spacing w:line="240" w:lineRule="auto"/>
              <w:ind w:firstLine="0"/>
              <w:jc w:val="left"/>
              <w:rPr>
                <w:ins w:id="597" w:author="Warwick Wainwright" w:date="2018-07-24T17:29:00Z"/>
                <w:color w:val="000000"/>
                <w:sz w:val="20"/>
                <w:szCs w:val="20"/>
                <w:lang w:eastAsia="en-GB"/>
              </w:rPr>
            </w:pPr>
            <w:ins w:id="598" w:author="Warwick Wainwright" w:date="2018-07-24T17:29:00Z">
              <w:r w:rsidRPr="00D57379">
                <w:rPr>
                  <w:color w:val="000000"/>
                  <w:sz w:val="20"/>
                  <w:szCs w:val="20"/>
                  <w:lang w:eastAsia="en-GB"/>
                </w:rPr>
                <w:t>0.47</w:t>
              </w:r>
            </w:ins>
          </w:p>
        </w:tc>
        <w:tc>
          <w:tcPr>
            <w:tcW w:w="1760" w:type="dxa"/>
            <w:tcBorders>
              <w:top w:val="nil"/>
              <w:left w:val="nil"/>
              <w:bottom w:val="nil"/>
              <w:right w:val="nil"/>
            </w:tcBorders>
            <w:shd w:val="clear" w:color="auto" w:fill="auto"/>
            <w:noWrap/>
            <w:vAlign w:val="center"/>
            <w:hideMark/>
          </w:tcPr>
          <w:p w14:paraId="17AF40E7" w14:textId="77777777" w:rsidR="00D57379" w:rsidRPr="00D57379" w:rsidRDefault="00D57379" w:rsidP="00D57379">
            <w:pPr>
              <w:spacing w:line="240" w:lineRule="auto"/>
              <w:ind w:firstLine="0"/>
              <w:jc w:val="left"/>
              <w:rPr>
                <w:ins w:id="599" w:author="Warwick Wainwright" w:date="2018-07-24T17:29:00Z"/>
                <w:color w:val="000000"/>
                <w:szCs w:val="22"/>
                <w:lang w:eastAsia="en-GB"/>
              </w:rPr>
            </w:pPr>
            <w:ins w:id="600" w:author="Warwick Wainwright" w:date="2018-07-24T17:29:00Z">
              <w:r w:rsidRPr="00D57379">
                <w:rPr>
                  <w:color w:val="000000"/>
                  <w:szCs w:val="22"/>
                  <w:lang w:eastAsia="en-GB"/>
                </w:rPr>
                <w:t>-</w:t>
              </w:r>
            </w:ins>
          </w:p>
        </w:tc>
      </w:tr>
      <w:tr w:rsidR="00D57379" w:rsidRPr="00D57379" w14:paraId="2FFDDA3F" w14:textId="77777777" w:rsidTr="00D57379">
        <w:trPr>
          <w:trHeight w:val="510"/>
          <w:ins w:id="601" w:author="Warwick Wainwright" w:date="2018-07-24T17:29:00Z"/>
        </w:trPr>
        <w:tc>
          <w:tcPr>
            <w:tcW w:w="880" w:type="dxa"/>
            <w:tcBorders>
              <w:top w:val="nil"/>
              <w:left w:val="nil"/>
              <w:bottom w:val="nil"/>
              <w:right w:val="nil"/>
            </w:tcBorders>
            <w:shd w:val="clear" w:color="auto" w:fill="auto"/>
            <w:vAlign w:val="center"/>
            <w:hideMark/>
          </w:tcPr>
          <w:p w14:paraId="3F9B39CA" w14:textId="77777777" w:rsidR="00D57379" w:rsidRPr="00D57379" w:rsidRDefault="00D57379" w:rsidP="00D57379">
            <w:pPr>
              <w:spacing w:line="240" w:lineRule="auto"/>
              <w:ind w:firstLine="0"/>
              <w:jc w:val="left"/>
              <w:rPr>
                <w:ins w:id="602" w:author="Warwick Wainwright" w:date="2018-07-24T17:29:00Z"/>
                <w:color w:val="000000"/>
                <w:sz w:val="20"/>
                <w:szCs w:val="20"/>
                <w:lang w:eastAsia="en-GB"/>
              </w:rPr>
            </w:pPr>
            <w:ins w:id="603" w:author="Warwick Wainwright" w:date="2018-07-24T17:29:00Z">
              <w:r w:rsidRPr="00D57379">
                <w:rPr>
                  <w:color w:val="000000"/>
                  <w:sz w:val="20"/>
                  <w:szCs w:val="20"/>
                  <w:lang w:eastAsia="en-GB"/>
                </w:rPr>
                <w:t>RDP</w:t>
              </w:r>
            </w:ins>
          </w:p>
        </w:tc>
        <w:tc>
          <w:tcPr>
            <w:tcW w:w="4880" w:type="dxa"/>
            <w:tcBorders>
              <w:top w:val="nil"/>
              <w:left w:val="nil"/>
              <w:bottom w:val="nil"/>
              <w:right w:val="nil"/>
            </w:tcBorders>
            <w:shd w:val="clear" w:color="auto" w:fill="auto"/>
            <w:vAlign w:val="center"/>
            <w:hideMark/>
          </w:tcPr>
          <w:p w14:paraId="4104D8B8" w14:textId="77777777" w:rsidR="00D57379" w:rsidRPr="00D57379" w:rsidRDefault="00D57379" w:rsidP="00D57379">
            <w:pPr>
              <w:spacing w:line="240" w:lineRule="auto"/>
              <w:ind w:firstLine="0"/>
              <w:jc w:val="left"/>
              <w:rPr>
                <w:ins w:id="604" w:author="Warwick Wainwright" w:date="2018-07-24T17:29:00Z"/>
                <w:color w:val="000000"/>
                <w:sz w:val="20"/>
                <w:szCs w:val="20"/>
                <w:lang w:eastAsia="en-GB"/>
              </w:rPr>
            </w:pPr>
            <w:ins w:id="605" w:author="Warwick Wainwright" w:date="2018-07-24T17:29:00Z">
              <w:r w:rsidRPr="00D57379">
                <w:rPr>
                  <w:color w:val="000000"/>
                  <w:sz w:val="20"/>
                  <w:szCs w:val="20"/>
                  <w:lang w:eastAsia="en-GB"/>
                </w:rPr>
                <w:t>1, if farmer aware of RDP support for rare breeds, 0 otherwise</w:t>
              </w:r>
            </w:ins>
          </w:p>
        </w:tc>
        <w:tc>
          <w:tcPr>
            <w:tcW w:w="760" w:type="dxa"/>
            <w:tcBorders>
              <w:top w:val="nil"/>
              <w:left w:val="nil"/>
              <w:bottom w:val="nil"/>
              <w:right w:val="nil"/>
            </w:tcBorders>
            <w:shd w:val="clear" w:color="auto" w:fill="auto"/>
            <w:noWrap/>
            <w:vAlign w:val="center"/>
            <w:hideMark/>
          </w:tcPr>
          <w:p w14:paraId="71FAD89E" w14:textId="77777777" w:rsidR="00D57379" w:rsidRPr="00D57379" w:rsidRDefault="00D57379" w:rsidP="00D57379">
            <w:pPr>
              <w:spacing w:line="240" w:lineRule="auto"/>
              <w:ind w:firstLine="0"/>
              <w:jc w:val="left"/>
              <w:rPr>
                <w:ins w:id="606" w:author="Warwick Wainwright" w:date="2018-07-24T17:29:00Z"/>
                <w:color w:val="000000"/>
                <w:sz w:val="20"/>
                <w:szCs w:val="20"/>
                <w:lang w:eastAsia="en-GB"/>
              </w:rPr>
            </w:pPr>
            <w:ins w:id="607" w:author="Warwick Wainwright" w:date="2018-07-24T17:29:00Z">
              <w:r w:rsidRPr="00D57379">
                <w:rPr>
                  <w:color w:val="000000"/>
                  <w:sz w:val="20"/>
                  <w:szCs w:val="20"/>
                  <w:lang w:eastAsia="en-GB"/>
                </w:rPr>
                <w:t>0.21</w:t>
              </w:r>
            </w:ins>
          </w:p>
        </w:tc>
        <w:tc>
          <w:tcPr>
            <w:tcW w:w="940" w:type="dxa"/>
            <w:tcBorders>
              <w:top w:val="nil"/>
              <w:left w:val="nil"/>
              <w:bottom w:val="nil"/>
              <w:right w:val="nil"/>
            </w:tcBorders>
            <w:shd w:val="clear" w:color="auto" w:fill="auto"/>
            <w:noWrap/>
            <w:vAlign w:val="center"/>
            <w:hideMark/>
          </w:tcPr>
          <w:p w14:paraId="3F551411" w14:textId="77777777" w:rsidR="00D57379" w:rsidRPr="00D57379" w:rsidRDefault="00D57379" w:rsidP="00D57379">
            <w:pPr>
              <w:spacing w:line="240" w:lineRule="auto"/>
              <w:ind w:firstLine="0"/>
              <w:jc w:val="left"/>
              <w:rPr>
                <w:ins w:id="608" w:author="Warwick Wainwright" w:date="2018-07-24T17:29:00Z"/>
                <w:color w:val="000000"/>
                <w:sz w:val="20"/>
                <w:szCs w:val="20"/>
                <w:lang w:eastAsia="en-GB"/>
              </w:rPr>
            </w:pPr>
            <w:ins w:id="609" w:author="Warwick Wainwright" w:date="2018-07-24T17:29:00Z">
              <w:r w:rsidRPr="00D57379">
                <w:rPr>
                  <w:color w:val="000000"/>
                  <w:sz w:val="20"/>
                  <w:szCs w:val="20"/>
                  <w:lang w:eastAsia="en-GB"/>
                </w:rPr>
                <w:t>0.41</w:t>
              </w:r>
            </w:ins>
          </w:p>
        </w:tc>
        <w:tc>
          <w:tcPr>
            <w:tcW w:w="1760" w:type="dxa"/>
            <w:tcBorders>
              <w:top w:val="nil"/>
              <w:left w:val="nil"/>
              <w:bottom w:val="nil"/>
              <w:right w:val="nil"/>
            </w:tcBorders>
            <w:shd w:val="clear" w:color="auto" w:fill="auto"/>
            <w:noWrap/>
            <w:vAlign w:val="center"/>
            <w:hideMark/>
          </w:tcPr>
          <w:p w14:paraId="3DEFB4F4" w14:textId="77777777" w:rsidR="00D57379" w:rsidRPr="00D57379" w:rsidRDefault="00D57379" w:rsidP="00D57379">
            <w:pPr>
              <w:spacing w:line="240" w:lineRule="auto"/>
              <w:ind w:firstLine="0"/>
              <w:jc w:val="left"/>
              <w:rPr>
                <w:ins w:id="610" w:author="Warwick Wainwright" w:date="2018-07-24T17:29:00Z"/>
                <w:color w:val="000000"/>
                <w:szCs w:val="22"/>
                <w:lang w:eastAsia="en-GB"/>
              </w:rPr>
            </w:pPr>
            <w:ins w:id="611" w:author="Warwick Wainwright" w:date="2018-07-24T17:29:00Z">
              <w:r w:rsidRPr="00D57379">
                <w:rPr>
                  <w:color w:val="000000"/>
                  <w:szCs w:val="22"/>
                  <w:lang w:eastAsia="en-GB"/>
                </w:rPr>
                <w:t>-</w:t>
              </w:r>
            </w:ins>
          </w:p>
        </w:tc>
      </w:tr>
      <w:tr w:rsidR="00D57379" w:rsidRPr="00D57379" w14:paraId="47476466" w14:textId="77777777" w:rsidTr="00D57379">
        <w:trPr>
          <w:trHeight w:val="1020"/>
          <w:ins w:id="612" w:author="Warwick Wainwright" w:date="2018-07-24T17:29:00Z"/>
        </w:trPr>
        <w:tc>
          <w:tcPr>
            <w:tcW w:w="880" w:type="dxa"/>
            <w:tcBorders>
              <w:top w:val="nil"/>
              <w:left w:val="nil"/>
              <w:bottom w:val="nil"/>
              <w:right w:val="nil"/>
            </w:tcBorders>
            <w:shd w:val="clear" w:color="auto" w:fill="auto"/>
            <w:vAlign w:val="center"/>
            <w:hideMark/>
          </w:tcPr>
          <w:p w14:paraId="38AA620D" w14:textId="77777777" w:rsidR="00D57379" w:rsidRPr="00D57379" w:rsidRDefault="00D57379" w:rsidP="00D57379">
            <w:pPr>
              <w:spacing w:line="240" w:lineRule="auto"/>
              <w:ind w:firstLine="0"/>
              <w:jc w:val="left"/>
              <w:rPr>
                <w:ins w:id="613" w:author="Warwick Wainwright" w:date="2018-07-24T17:29:00Z"/>
                <w:color w:val="000000"/>
                <w:sz w:val="20"/>
                <w:szCs w:val="20"/>
                <w:lang w:eastAsia="en-GB"/>
              </w:rPr>
            </w:pPr>
            <w:ins w:id="614" w:author="Warwick Wainwright" w:date="2018-07-24T17:29:00Z">
              <w:r w:rsidRPr="00D57379">
                <w:rPr>
                  <w:color w:val="000000"/>
                  <w:sz w:val="20"/>
                  <w:szCs w:val="20"/>
                  <w:lang w:eastAsia="en-GB"/>
                </w:rPr>
                <w:t>BEN</w:t>
              </w:r>
            </w:ins>
          </w:p>
        </w:tc>
        <w:tc>
          <w:tcPr>
            <w:tcW w:w="4880" w:type="dxa"/>
            <w:tcBorders>
              <w:top w:val="nil"/>
              <w:left w:val="nil"/>
              <w:bottom w:val="nil"/>
              <w:right w:val="nil"/>
            </w:tcBorders>
            <w:shd w:val="clear" w:color="auto" w:fill="auto"/>
            <w:vAlign w:val="center"/>
            <w:hideMark/>
          </w:tcPr>
          <w:p w14:paraId="7B806B47" w14:textId="77777777" w:rsidR="00D57379" w:rsidRPr="00D57379" w:rsidRDefault="00D57379" w:rsidP="00D57379">
            <w:pPr>
              <w:spacing w:line="240" w:lineRule="auto"/>
              <w:ind w:firstLine="0"/>
              <w:jc w:val="left"/>
              <w:rPr>
                <w:ins w:id="615" w:author="Warwick Wainwright" w:date="2018-07-24T17:29:00Z"/>
                <w:color w:val="000000"/>
                <w:sz w:val="20"/>
                <w:szCs w:val="20"/>
                <w:lang w:eastAsia="en-GB"/>
              </w:rPr>
            </w:pPr>
            <w:ins w:id="616" w:author="Warwick Wainwright" w:date="2018-07-24T17:29:00Z">
              <w:r w:rsidRPr="00D57379">
                <w:rPr>
                  <w:color w:val="000000"/>
                  <w:sz w:val="20"/>
                  <w:szCs w:val="20"/>
                  <w:lang w:eastAsia="en-GB"/>
                </w:rPr>
                <w:t>Categorical (1=if farmer prefers 100% individual cash benefits from a conservation programme, 2=50% cash benefit, 50% community in-kind benefit, 3=100% community in-kind benefit)</w:t>
              </w:r>
            </w:ins>
          </w:p>
        </w:tc>
        <w:tc>
          <w:tcPr>
            <w:tcW w:w="760" w:type="dxa"/>
            <w:tcBorders>
              <w:top w:val="nil"/>
              <w:left w:val="nil"/>
              <w:bottom w:val="nil"/>
              <w:right w:val="nil"/>
            </w:tcBorders>
            <w:shd w:val="clear" w:color="auto" w:fill="auto"/>
            <w:noWrap/>
            <w:vAlign w:val="center"/>
            <w:hideMark/>
          </w:tcPr>
          <w:p w14:paraId="08A08BD7" w14:textId="77777777" w:rsidR="00D57379" w:rsidRPr="00D57379" w:rsidRDefault="00D57379" w:rsidP="00D57379">
            <w:pPr>
              <w:spacing w:line="240" w:lineRule="auto"/>
              <w:ind w:firstLine="0"/>
              <w:jc w:val="left"/>
              <w:rPr>
                <w:ins w:id="617" w:author="Warwick Wainwright" w:date="2018-07-24T17:29:00Z"/>
                <w:color w:val="000000"/>
                <w:sz w:val="20"/>
                <w:szCs w:val="20"/>
                <w:lang w:eastAsia="en-GB"/>
              </w:rPr>
            </w:pPr>
            <w:ins w:id="618" w:author="Warwick Wainwright" w:date="2018-07-24T17:29:00Z">
              <w:r w:rsidRPr="00D57379">
                <w:rPr>
                  <w:color w:val="000000"/>
                  <w:sz w:val="20"/>
                  <w:szCs w:val="20"/>
                  <w:lang w:eastAsia="en-GB"/>
                </w:rPr>
                <w:t>1.39</w:t>
              </w:r>
            </w:ins>
          </w:p>
        </w:tc>
        <w:tc>
          <w:tcPr>
            <w:tcW w:w="940" w:type="dxa"/>
            <w:tcBorders>
              <w:top w:val="nil"/>
              <w:left w:val="nil"/>
              <w:bottom w:val="nil"/>
              <w:right w:val="nil"/>
            </w:tcBorders>
            <w:shd w:val="clear" w:color="auto" w:fill="auto"/>
            <w:noWrap/>
            <w:vAlign w:val="center"/>
            <w:hideMark/>
          </w:tcPr>
          <w:p w14:paraId="12217320" w14:textId="77777777" w:rsidR="00D57379" w:rsidRPr="00D57379" w:rsidRDefault="00D57379" w:rsidP="00D57379">
            <w:pPr>
              <w:spacing w:line="240" w:lineRule="auto"/>
              <w:ind w:firstLine="0"/>
              <w:jc w:val="left"/>
              <w:rPr>
                <w:ins w:id="619" w:author="Warwick Wainwright" w:date="2018-07-24T17:29:00Z"/>
                <w:color w:val="000000"/>
                <w:sz w:val="20"/>
                <w:szCs w:val="20"/>
                <w:lang w:eastAsia="en-GB"/>
              </w:rPr>
            </w:pPr>
            <w:ins w:id="620" w:author="Warwick Wainwright" w:date="2018-07-24T17:29:00Z">
              <w:r w:rsidRPr="00D57379">
                <w:rPr>
                  <w:color w:val="000000"/>
                  <w:sz w:val="20"/>
                  <w:szCs w:val="20"/>
                  <w:lang w:eastAsia="en-GB"/>
                </w:rPr>
                <w:t>0.71</w:t>
              </w:r>
            </w:ins>
          </w:p>
        </w:tc>
        <w:tc>
          <w:tcPr>
            <w:tcW w:w="1760" w:type="dxa"/>
            <w:tcBorders>
              <w:top w:val="nil"/>
              <w:left w:val="nil"/>
              <w:bottom w:val="nil"/>
              <w:right w:val="nil"/>
            </w:tcBorders>
            <w:shd w:val="clear" w:color="auto" w:fill="auto"/>
            <w:noWrap/>
            <w:vAlign w:val="center"/>
            <w:hideMark/>
          </w:tcPr>
          <w:p w14:paraId="284A590F" w14:textId="77777777" w:rsidR="00D57379" w:rsidRPr="00D57379" w:rsidRDefault="00D57379" w:rsidP="00D57379">
            <w:pPr>
              <w:spacing w:line="240" w:lineRule="auto"/>
              <w:ind w:firstLine="0"/>
              <w:jc w:val="left"/>
              <w:rPr>
                <w:ins w:id="621" w:author="Warwick Wainwright" w:date="2018-07-24T17:29:00Z"/>
                <w:color w:val="000000"/>
                <w:szCs w:val="22"/>
                <w:lang w:eastAsia="en-GB"/>
              </w:rPr>
            </w:pPr>
            <w:ins w:id="622" w:author="Warwick Wainwright" w:date="2018-07-24T17:29:00Z">
              <w:r w:rsidRPr="00D57379">
                <w:rPr>
                  <w:color w:val="000000"/>
                  <w:szCs w:val="22"/>
                  <w:lang w:eastAsia="en-GB"/>
                </w:rPr>
                <w:t>-</w:t>
              </w:r>
            </w:ins>
          </w:p>
        </w:tc>
      </w:tr>
      <w:tr w:rsidR="00D57379" w:rsidRPr="00D57379" w14:paraId="7927D915" w14:textId="77777777" w:rsidTr="00D57379">
        <w:trPr>
          <w:trHeight w:val="510"/>
          <w:ins w:id="623" w:author="Warwick Wainwright" w:date="2018-07-24T17:29:00Z"/>
        </w:trPr>
        <w:tc>
          <w:tcPr>
            <w:tcW w:w="880" w:type="dxa"/>
            <w:tcBorders>
              <w:top w:val="nil"/>
              <w:left w:val="nil"/>
              <w:bottom w:val="nil"/>
              <w:right w:val="nil"/>
            </w:tcBorders>
            <w:shd w:val="clear" w:color="auto" w:fill="auto"/>
            <w:vAlign w:val="center"/>
            <w:hideMark/>
          </w:tcPr>
          <w:p w14:paraId="18E36FA1" w14:textId="77777777" w:rsidR="00D57379" w:rsidRPr="00D57379" w:rsidRDefault="00D57379" w:rsidP="00D57379">
            <w:pPr>
              <w:spacing w:line="240" w:lineRule="auto"/>
              <w:ind w:firstLine="0"/>
              <w:jc w:val="left"/>
              <w:rPr>
                <w:ins w:id="624" w:author="Warwick Wainwright" w:date="2018-07-24T17:29:00Z"/>
                <w:color w:val="000000"/>
                <w:sz w:val="20"/>
                <w:szCs w:val="20"/>
                <w:lang w:eastAsia="en-GB"/>
              </w:rPr>
            </w:pPr>
            <w:ins w:id="625" w:author="Warwick Wainwright" w:date="2018-07-24T17:29:00Z">
              <w:r w:rsidRPr="00D57379">
                <w:rPr>
                  <w:color w:val="000000"/>
                  <w:sz w:val="20"/>
                  <w:szCs w:val="20"/>
                  <w:lang w:eastAsia="en-GB"/>
                </w:rPr>
                <w:t>REG</w:t>
              </w:r>
            </w:ins>
          </w:p>
        </w:tc>
        <w:tc>
          <w:tcPr>
            <w:tcW w:w="4880" w:type="dxa"/>
            <w:tcBorders>
              <w:top w:val="nil"/>
              <w:left w:val="nil"/>
              <w:bottom w:val="nil"/>
              <w:right w:val="nil"/>
            </w:tcBorders>
            <w:shd w:val="clear" w:color="auto" w:fill="auto"/>
            <w:vAlign w:val="center"/>
            <w:hideMark/>
          </w:tcPr>
          <w:p w14:paraId="683E2D68" w14:textId="77777777" w:rsidR="00D57379" w:rsidRPr="00D57379" w:rsidRDefault="00D57379" w:rsidP="00D57379">
            <w:pPr>
              <w:spacing w:line="240" w:lineRule="auto"/>
              <w:ind w:firstLine="0"/>
              <w:jc w:val="left"/>
              <w:rPr>
                <w:ins w:id="626" w:author="Warwick Wainwright" w:date="2018-07-24T17:29:00Z"/>
                <w:color w:val="000000"/>
                <w:sz w:val="20"/>
                <w:szCs w:val="20"/>
                <w:lang w:eastAsia="en-GB"/>
              </w:rPr>
            </w:pPr>
            <w:ins w:id="627" w:author="Warwick Wainwright" w:date="2018-07-24T17:29:00Z">
              <w:r w:rsidRPr="00D57379">
                <w:rPr>
                  <w:color w:val="000000"/>
                  <w:sz w:val="20"/>
                  <w:szCs w:val="20"/>
                  <w:lang w:eastAsia="en-GB"/>
                </w:rPr>
                <w:t>1, if farmer is registering livestock in a genealogic register, 0 otherwise</w:t>
              </w:r>
            </w:ins>
          </w:p>
        </w:tc>
        <w:tc>
          <w:tcPr>
            <w:tcW w:w="760" w:type="dxa"/>
            <w:tcBorders>
              <w:top w:val="nil"/>
              <w:left w:val="nil"/>
              <w:bottom w:val="nil"/>
              <w:right w:val="nil"/>
            </w:tcBorders>
            <w:shd w:val="clear" w:color="auto" w:fill="auto"/>
            <w:noWrap/>
            <w:vAlign w:val="center"/>
            <w:hideMark/>
          </w:tcPr>
          <w:p w14:paraId="3460D848" w14:textId="77777777" w:rsidR="00D57379" w:rsidRPr="00D57379" w:rsidRDefault="00D57379" w:rsidP="00D57379">
            <w:pPr>
              <w:spacing w:line="240" w:lineRule="auto"/>
              <w:ind w:firstLine="0"/>
              <w:jc w:val="left"/>
              <w:rPr>
                <w:ins w:id="628" w:author="Warwick Wainwright" w:date="2018-07-24T17:29:00Z"/>
                <w:color w:val="000000"/>
                <w:sz w:val="20"/>
                <w:szCs w:val="20"/>
                <w:lang w:eastAsia="en-GB"/>
              </w:rPr>
            </w:pPr>
            <w:ins w:id="629" w:author="Warwick Wainwright" w:date="2018-07-24T17:29:00Z">
              <w:r w:rsidRPr="00D57379">
                <w:rPr>
                  <w:color w:val="000000"/>
                  <w:sz w:val="20"/>
                  <w:szCs w:val="20"/>
                  <w:lang w:eastAsia="en-GB"/>
                </w:rPr>
                <w:t>0.08</w:t>
              </w:r>
            </w:ins>
          </w:p>
        </w:tc>
        <w:tc>
          <w:tcPr>
            <w:tcW w:w="940" w:type="dxa"/>
            <w:tcBorders>
              <w:top w:val="nil"/>
              <w:left w:val="nil"/>
              <w:bottom w:val="nil"/>
              <w:right w:val="nil"/>
            </w:tcBorders>
            <w:shd w:val="clear" w:color="auto" w:fill="auto"/>
            <w:noWrap/>
            <w:vAlign w:val="center"/>
            <w:hideMark/>
          </w:tcPr>
          <w:p w14:paraId="02561269" w14:textId="77777777" w:rsidR="00D57379" w:rsidRPr="00D57379" w:rsidRDefault="00D57379" w:rsidP="00D57379">
            <w:pPr>
              <w:spacing w:line="240" w:lineRule="auto"/>
              <w:ind w:firstLine="0"/>
              <w:jc w:val="left"/>
              <w:rPr>
                <w:ins w:id="630" w:author="Warwick Wainwright" w:date="2018-07-24T17:29:00Z"/>
                <w:color w:val="000000"/>
                <w:sz w:val="20"/>
                <w:szCs w:val="20"/>
                <w:lang w:eastAsia="en-GB"/>
              </w:rPr>
            </w:pPr>
            <w:ins w:id="631" w:author="Warwick Wainwright" w:date="2018-07-24T17:29:00Z">
              <w:r w:rsidRPr="00D57379">
                <w:rPr>
                  <w:color w:val="000000"/>
                  <w:sz w:val="20"/>
                  <w:szCs w:val="20"/>
                  <w:lang w:eastAsia="en-GB"/>
                </w:rPr>
                <w:t>0.27</w:t>
              </w:r>
            </w:ins>
          </w:p>
        </w:tc>
        <w:tc>
          <w:tcPr>
            <w:tcW w:w="1760" w:type="dxa"/>
            <w:tcBorders>
              <w:top w:val="nil"/>
              <w:left w:val="nil"/>
              <w:bottom w:val="nil"/>
              <w:right w:val="nil"/>
            </w:tcBorders>
            <w:shd w:val="clear" w:color="auto" w:fill="auto"/>
            <w:noWrap/>
            <w:vAlign w:val="center"/>
            <w:hideMark/>
          </w:tcPr>
          <w:p w14:paraId="3B0CE7DD" w14:textId="77777777" w:rsidR="00D57379" w:rsidRPr="00D57379" w:rsidRDefault="00D57379" w:rsidP="00D57379">
            <w:pPr>
              <w:spacing w:line="240" w:lineRule="auto"/>
              <w:ind w:firstLine="0"/>
              <w:jc w:val="left"/>
              <w:rPr>
                <w:ins w:id="632" w:author="Warwick Wainwright" w:date="2018-07-24T17:29:00Z"/>
                <w:color w:val="000000"/>
                <w:szCs w:val="22"/>
                <w:lang w:eastAsia="en-GB"/>
              </w:rPr>
            </w:pPr>
            <w:ins w:id="633" w:author="Warwick Wainwright" w:date="2018-07-24T17:29:00Z">
              <w:r w:rsidRPr="00D57379">
                <w:rPr>
                  <w:color w:val="000000"/>
                  <w:szCs w:val="22"/>
                  <w:lang w:eastAsia="en-GB"/>
                </w:rPr>
                <w:t>-</w:t>
              </w:r>
            </w:ins>
          </w:p>
        </w:tc>
      </w:tr>
      <w:tr w:rsidR="00D57379" w:rsidRPr="00D57379" w14:paraId="5548B552" w14:textId="77777777" w:rsidTr="00D57379">
        <w:trPr>
          <w:trHeight w:val="510"/>
          <w:ins w:id="634" w:author="Warwick Wainwright" w:date="2018-07-24T17:29:00Z"/>
        </w:trPr>
        <w:tc>
          <w:tcPr>
            <w:tcW w:w="880" w:type="dxa"/>
            <w:tcBorders>
              <w:top w:val="nil"/>
              <w:left w:val="nil"/>
              <w:bottom w:val="single" w:sz="4" w:space="0" w:color="auto"/>
              <w:right w:val="nil"/>
            </w:tcBorders>
            <w:shd w:val="clear" w:color="auto" w:fill="auto"/>
            <w:vAlign w:val="center"/>
            <w:hideMark/>
          </w:tcPr>
          <w:p w14:paraId="08BFFCA2" w14:textId="77777777" w:rsidR="00D57379" w:rsidRPr="00D57379" w:rsidRDefault="00D57379" w:rsidP="00D57379">
            <w:pPr>
              <w:spacing w:line="240" w:lineRule="auto"/>
              <w:ind w:firstLine="0"/>
              <w:jc w:val="left"/>
              <w:rPr>
                <w:ins w:id="635" w:author="Warwick Wainwright" w:date="2018-07-24T17:29:00Z"/>
                <w:color w:val="000000"/>
                <w:sz w:val="20"/>
                <w:szCs w:val="20"/>
                <w:lang w:eastAsia="en-GB"/>
              </w:rPr>
            </w:pPr>
            <w:ins w:id="636" w:author="Warwick Wainwright" w:date="2018-07-24T17:29:00Z">
              <w:r w:rsidRPr="00D57379">
                <w:rPr>
                  <w:color w:val="000000"/>
                  <w:sz w:val="20"/>
                  <w:szCs w:val="20"/>
                  <w:lang w:eastAsia="en-GB"/>
                </w:rPr>
                <w:t>Yield</w:t>
              </w:r>
            </w:ins>
          </w:p>
        </w:tc>
        <w:tc>
          <w:tcPr>
            <w:tcW w:w="4880" w:type="dxa"/>
            <w:tcBorders>
              <w:top w:val="nil"/>
              <w:left w:val="nil"/>
              <w:bottom w:val="single" w:sz="4" w:space="0" w:color="auto"/>
              <w:right w:val="nil"/>
            </w:tcBorders>
            <w:shd w:val="clear" w:color="auto" w:fill="auto"/>
            <w:vAlign w:val="center"/>
            <w:hideMark/>
          </w:tcPr>
          <w:p w14:paraId="484B8C06" w14:textId="77777777" w:rsidR="00D57379" w:rsidRPr="00D57379" w:rsidRDefault="00D57379" w:rsidP="00D57379">
            <w:pPr>
              <w:spacing w:line="240" w:lineRule="auto"/>
              <w:ind w:firstLine="0"/>
              <w:jc w:val="left"/>
              <w:rPr>
                <w:ins w:id="637" w:author="Warwick Wainwright" w:date="2018-07-24T17:29:00Z"/>
                <w:color w:val="000000"/>
                <w:sz w:val="20"/>
                <w:szCs w:val="20"/>
                <w:lang w:eastAsia="en-GB"/>
              </w:rPr>
            </w:pPr>
            <w:ins w:id="638" w:author="Warwick Wainwright" w:date="2018-07-24T17:29:00Z">
              <w:r w:rsidRPr="00D57379">
                <w:rPr>
                  <w:color w:val="000000"/>
                  <w:sz w:val="20"/>
                  <w:szCs w:val="20"/>
                  <w:lang w:eastAsia="en-GB"/>
                </w:rPr>
                <w:t>1, if farmer is keeping cross breeds for yield improvement, 0 otherwise</w:t>
              </w:r>
            </w:ins>
          </w:p>
        </w:tc>
        <w:tc>
          <w:tcPr>
            <w:tcW w:w="760" w:type="dxa"/>
            <w:tcBorders>
              <w:top w:val="nil"/>
              <w:left w:val="nil"/>
              <w:bottom w:val="single" w:sz="4" w:space="0" w:color="auto"/>
              <w:right w:val="nil"/>
            </w:tcBorders>
            <w:shd w:val="clear" w:color="auto" w:fill="auto"/>
            <w:noWrap/>
            <w:vAlign w:val="center"/>
            <w:hideMark/>
          </w:tcPr>
          <w:p w14:paraId="15478C5D" w14:textId="77777777" w:rsidR="00D57379" w:rsidRPr="00D57379" w:rsidRDefault="00D57379" w:rsidP="00D57379">
            <w:pPr>
              <w:spacing w:line="240" w:lineRule="auto"/>
              <w:ind w:firstLine="0"/>
              <w:jc w:val="left"/>
              <w:rPr>
                <w:ins w:id="639" w:author="Warwick Wainwright" w:date="2018-07-24T17:29:00Z"/>
                <w:color w:val="000000"/>
                <w:sz w:val="20"/>
                <w:szCs w:val="20"/>
                <w:lang w:eastAsia="en-GB"/>
              </w:rPr>
            </w:pPr>
            <w:ins w:id="640" w:author="Warwick Wainwright" w:date="2018-07-24T17:29:00Z">
              <w:r w:rsidRPr="00D57379">
                <w:rPr>
                  <w:color w:val="000000"/>
                  <w:sz w:val="20"/>
                  <w:szCs w:val="20"/>
                  <w:lang w:eastAsia="en-GB"/>
                </w:rPr>
                <w:t>0.47</w:t>
              </w:r>
            </w:ins>
          </w:p>
        </w:tc>
        <w:tc>
          <w:tcPr>
            <w:tcW w:w="940" w:type="dxa"/>
            <w:tcBorders>
              <w:top w:val="nil"/>
              <w:left w:val="nil"/>
              <w:bottom w:val="single" w:sz="4" w:space="0" w:color="auto"/>
              <w:right w:val="nil"/>
            </w:tcBorders>
            <w:shd w:val="clear" w:color="auto" w:fill="auto"/>
            <w:noWrap/>
            <w:vAlign w:val="center"/>
            <w:hideMark/>
          </w:tcPr>
          <w:p w14:paraId="74E07884" w14:textId="77777777" w:rsidR="00D57379" w:rsidRPr="00D57379" w:rsidRDefault="00D57379" w:rsidP="00D57379">
            <w:pPr>
              <w:spacing w:line="240" w:lineRule="auto"/>
              <w:ind w:firstLine="0"/>
              <w:jc w:val="left"/>
              <w:rPr>
                <w:ins w:id="641" w:author="Warwick Wainwright" w:date="2018-07-24T17:29:00Z"/>
                <w:color w:val="000000"/>
                <w:sz w:val="20"/>
                <w:szCs w:val="20"/>
                <w:lang w:eastAsia="en-GB"/>
              </w:rPr>
            </w:pPr>
            <w:ins w:id="642" w:author="Warwick Wainwright" w:date="2018-07-24T17:29:00Z">
              <w:r w:rsidRPr="00D57379">
                <w:rPr>
                  <w:color w:val="000000"/>
                  <w:sz w:val="20"/>
                  <w:szCs w:val="20"/>
                  <w:lang w:eastAsia="en-GB"/>
                </w:rPr>
                <w:t>0.5</w:t>
              </w:r>
            </w:ins>
          </w:p>
        </w:tc>
        <w:tc>
          <w:tcPr>
            <w:tcW w:w="1760" w:type="dxa"/>
            <w:tcBorders>
              <w:top w:val="nil"/>
              <w:left w:val="nil"/>
              <w:bottom w:val="single" w:sz="4" w:space="0" w:color="auto"/>
              <w:right w:val="nil"/>
            </w:tcBorders>
            <w:shd w:val="clear" w:color="auto" w:fill="auto"/>
            <w:noWrap/>
            <w:vAlign w:val="center"/>
            <w:hideMark/>
          </w:tcPr>
          <w:p w14:paraId="627C4AA6" w14:textId="77777777" w:rsidR="00D57379" w:rsidRPr="00D57379" w:rsidRDefault="00D57379" w:rsidP="00D57379">
            <w:pPr>
              <w:spacing w:line="240" w:lineRule="auto"/>
              <w:ind w:firstLine="0"/>
              <w:jc w:val="left"/>
              <w:rPr>
                <w:ins w:id="643" w:author="Warwick Wainwright" w:date="2018-07-24T17:29:00Z"/>
                <w:color w:val="000000"/>
                <w:sz w:val="20"/>
                <w:szCs w:val="20"/>
                <w:lang w:eastAsia="en-GB"/>
              </w:rPr>
            </w:pPr>
            <w:ins w:id="644" w:author="Warwick Wainwright" w:date="2018-07-24T17:29:00Z">
              <w:r w:rsidRPr="00D57379">
                <w:rPr>
                  <w:color w:val="000000"/>
                  <w:sz w:val="20"/>
                  <w:szCs w:val="20"/>
                  <w:lang w:eastAsia="en-GB"/>
                </w:rPr>
                <w:t>-</w:t>
              </w:r>
            </w:ins>
          </w:p>
        </w:tc>
      </w:tr>
    </w:tbl>
    <w:p w14:paraId="6EA3BDB7" w14:textId="25EA92A3" w:rsidR="00D57379" w:rsidRDefault="00515644">
      <w:pPr>
        <w:rPr>
          <w:ins w:id="645" w:author="Warwick Wainwright" w:date="2018-07-24T17:27:00Z"/>
        </w:rPr>
        <w:pPrChange w:id="646" w:author="Warwick Wainwright" w:date="2018-07-24T17:27:00Z">
          <w:pPr>
            <w:pStyle w:val="Caption"/>
          </w:pPr>
        </w:pPrChange>
      </w:pPr>
      <w:ins w:id="647" w:author="Warwick Wainwright" w:date="2018-07-24T17:43:00Z">
        <w:r>
          <w:t xml:space="preserve">References: </w:t>
        </w:r>
        <w:r>
          <w:rPr>
            <w:vertAlign w:val="superscript"/>
          </w:rPr>
          <w:t xml:space="preserve"> </w:t>
        </w:r>
      </w:ins>
      <w:ins w:id="648" w:author="Warwick Wainwright" w:date="2018-07-24T17:33:00Z">
        <w:r w:rsidR="002E2E8F">
          <w:rPr>
            <w:vertAlign w:val="superscript"/>
          </w:rPr>
          <w:t>a</w:t>
        </w:r>
      </w:ins>
      <w:ins w:id="649" w:author="Warwick Wainwright" w:date="2018-07-24T17:32:00Z">
        <w:r w:rsidR="002E2E8F">
          <w:fldChar w:fldCharType="begin" w:fldLock="1"/>
        </w:r>
      </w:ins>
      <w:r w:rsidR="001B1F38">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3]", "plainTextFormattedCitation" : "[43]", "previouslyFormattedCitation" : "[43]" }, "properties" : { "noteIndex" : 0 }, "schema" : "https://github.com/citation-style-language/schema/raw/master/csl-citation.json" }</w:instrText>
      </w:r>
      <w:r w:rsidR="002E2E8F">
        <w:fldChar w:fldCharType="separate"/>
      </w:r>
      <w:r w:rsidR="001B1F38" w:rsidRPr="001B1F38">
        <w:rPr>
          <w:noProof/>
        </w:rPr>
        <w:t>[43]</w:t>
      </w:r>
      <w:ins w:id="650" w:author="Warwick Wainwright" w:date="2018-07-24T17:32:00Z">
        <w:r w:rsidR="002E2E8F">
          <w:fldChar w:fldCharType="end"/>
        </w:r>
      </w:ins>
      <w:ins w:id="651" w:author="Warwick Wainwright" w:date="2018-07-24T17:33:00Z">
        <w:r w:rsidR="002E2E8F">
          <w:t xml:space="preserve"> </w:t>
        </w:r>
        <w:r w:rsidR="002E2E8F">
          <w:rPr>
            <w:vertAlign w:val="superscript"/>
          </w:rPr>
          <w:t>b</w:t>
        </w:r>
        <w:r w:rsidR="002E2E8F">
          <w:fldChar w:fldCharType="begin" w:fldLock="1"/>
        </w:r>
      </w:ins>
      <w:r w:rsidR="002E2E8F">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4]", "plainTextFormattedCitation" : "[44]", "previouslyFormattedCitation" : "[44]" }, "properties" : { "noteIndex" : 0 }, "schema" : "https://github.com/citation-style-language/schema/raw/master/csl-citation.json" }</w:instrText>
      </w:r>
      <w:r w:rsidR="002E2E8F">
        <w:fldChar w:fldCharType="separate"/>
      </w:r>
      <w:r w:rsidR="002E2E8F" w:rsidRPr="002E2E8F">
        <w:rPr>
          <w:noProof/>
        </w:rPr>
        <w:t>[44]</w:t>
      </w:r>
      <w:ins w:id="652" w:author="Warwick Wainwright" w:date="2018-07-24T17:33:00Z">
        <w:r w:rsidR="002E2E8F">
          <w:fldChar w:fldCharType="end"/>
        </w:r>
        <w:r w:rsidR="002E2E8F">
          <w:t xml:space="preserve"> </w:t>
        </w:r>
        <w:r w:rsidR="002E2E8F">
          <w:rPr>
            <w:vertAlign w:val="superscript"/>
          </w:rPr>
          <w:t>c</w:t>
        </w:r>
        <w:r w:rsidR="002E2E8F">
          <w:fldChar w:fldCharType="begin" w:fldLock="1"/>
        </w:r>
      </w:ins>
      <w:r w:rsidR="001B1F38">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2E2E8F">
        <w:fldChar w:fldCharType="separate"/>
      </w:r>
      <w:r w:rsidR="002E2E8F" w:rsidRPr="002E2E8F">
        <w:rPr>
          <w:noProof/>
        </w:rPr>
        <w:t>[10]</w:t>
      </w:r>
      <w:ins w:id="653" w:author="Warwick Wainwright" w:date="2018-07-24T17:33:00Z">
        <w:r w:rsidR="002E2E8F">
          <w:fldChar w:fldCharType="end"/>
        </w:r>
      </w:ins>
    </w:p>
    <w:p w14:paraId="785F9DD4" w14:textId="77777777" w:rsidR="00D57379" w:rsidRPr="00D57379" w:rsidRDefault="00D57379">
      <w:pPr>
        <w:pPrChange w:id="654" w:author="Warwick Wainwright" w:date="2018-07-24T17:27:00Z">
          <w:pPr>
            <w:pStyle w:val="Caption"/>
          </w:pPr>
        </w:pPrChange>
      </w:pPr>
    </w:p>
    <w:tbl>
      <w:tblPr>
        <w:tblW w:w="7386" w:type="dxa"/>
        <w:jc w:val="center"/>
        <w:tblLook w:val="04A0" w:firstRow="1" w:lastRow="0" w:firstColumn="1" w:lastColumn="0" w:noHBand="0" w:noVBand="1"/>
      </w:tblPr>
      <w:tblGrid>
        <w:gridCol w:w="1061"/>
        <w:gridCol w:w="5008"/>
        <w:gridCol w:w="850"/>
        <w:gridCol w:w="567"/>
      </w:tblGrid>
      <w:tr w:rsidR="003A2195" w:rsidRPr="003A2195" w:rsidDel="00D57379" w14:paraId="0664B472" w14:textId="128E64FF" w:rsidTr="001258DC">
        <w:trPr>
          <w:trHeight w:val="570"/>
          <w:jc w:val="center"/>
          <w:del w:id="655" w:author="Warwick Wainwright" w:date="2018-07-24T17:27:00Z"/>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5238EC56" w:rsidR="003A2195" w:rsidRPr="003A2195" w:rsidDel="00D57379" w:rsidRDefault="00DD5500" w:rsidP="003A2195">
            <w:pPr>
              <w:spacing w:line="240" w:lineRule="auto"/>
              <w:ind w:firstLine="0"/>
              <w:jc w:val="left"/>
              <w:rPr>
                <w:del w:id="656" w:author="Warwick Wainwright" w:date="2018-07-24T17:27:00Z"/>
                <w:b/>
                <w:bCs/>
                <w:color w:val="000000"/>
                <w:sz w:val="20"/>
                <w:szCs w:val="20"/>
                <w:lang w:eastAsia="en-GB"/>
              </w:rPr>
            </w:pPr>
            <w:del w:id="657" w:author="Warwick Wainwright" w:date="2018-07-24T17:27:00Z">
              <w:r w:rsidRPr="003A2195" w:rsidDel="00D57379">
                <w:rPr>
                  <w:b/>
                  <w:bCs/>
                  <w:color w:val="000000"/>
                  <w:sz w:val="20"/>
                  <w:szCs w:val="20"/>
                  <w:lang w:eastAsia="en-GB"/>
                </w:rPr>
                <w:delText>Covariate</w:delText>
              </w:r>
            </w:del>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6CCF74A8" w:rsidR="003A2195" w:rsidRPr="003A2195" w:rsidDel="00D57379" w:rsidRDefault="003A2195" w:rsidP="003A2195">
            <w:pPr>
              <w:spacing w:line="240" w:lineRule="auto"/>
              <w:ind w:firstLine="0"/>
              <w:jc w:val="left"/>
              <w:rPr>
                <w:del w:id="658" w:author="Warwick Wainwright" w:date="2018-07-24T17:27:00Z"/>
                <w:b/>
                <w:bCs/>
                <w:color w:val="000000"/>
                <w:sz w:val="20"/>
                <w:szCs w:val="20"/>
                <w:lang w:eastAsia="en-GB"/>
              </w:rPr>
            </w:pPr>
            <w:del w:id="659" w:author="Warwick Wainwright" w:date="2018-07-24T17:27:00Z">
              <w:r w:rsidRPr="003A2195" w:rsidDel="00D57379">
                <w:rPr>
                  <w:b/>
                  <w:bCs/>
                  <w:color w:val="000000"/>
                  <w:sz w:val="20"/>
                  <w:szCs w:val="20"/>
                  <w:lang w:eastAsia="en-GB"/>
                </w:rPr>
                <w:delText>Interpretation</w:delText>
              </w:r>
            </w:del>
          </w:p>
        </w:tc>
        <w:tc>
          <w:tcPr>
            <w:tcW w:w="850" w:type="dxa"/>
            <w:tcBorders>
              <w:top w:val="single" w:sz="4" w:space="0" w:color="auto"/>
              <w:left w:val="nil"/>
              <w:bottom w:val="single" w:sz="4" w:space="0" w:color="auto"/>
              <w:right w:val="nil"/>
            </w:tcBorders>
            <w:shd w:val="clear" w:color="auto" w:fill="auto"/>
            <w:vAlign w:val="center"/>
            <w:hideMark/>
          </w:tcPr>
          <w:p w14:paraId="3F39D878" w14:textId="6DBB53EE" w:rsidR="003A2195" w:rsidRPr="003A2195" w:rsidDel="00D57379" w:rsidRDefault="003A2195" w:rsidP="003A2195">
            <w:pPr>
              <w:spacing w:line="240" w:lineRule="auto"/>
              <w:ind w:firstLine="0"/>
              <w:jc w:val="left"/>
              <w:rPr>
                <w:del w:id="660" w:author="Warwick Wainwright" w:date="2018-07-24T17:27:00Z"/>
                <w:b/>
                <w:bCs/>
                <w:color w:val="000000"/>
                <w:sz w:val="20"/>
                <w:szCs w:val="20"/>
                <w:lang w:eastAsia="en-GB"/>
              </w:rPr>
            </w:pPr>
            <w:del w:id="661" w:author="Warwick Wainwright" w:date="2018-07-24T17:27:00Z">
              <w:r w:rsidRPr="003A2195" w:rsidDel="00D57379">
                <w:rPr>
                  <w:b/>
                  <w:bCs/>
                  <w:color w:val="000000"/>
                  <w:sz w:val="20"/>
                  <w:szCs w:val="20"/>
                  <w:lang w:eastAsia="en-GB"/>
                </w:rPr>
                <w:delText>Mean</w:delText>
              </w:r>
            </w:del>
          </w:p>
        </w:tc>
        <w:tc>
          <w:tcPr>
            <w:tcW w:w="567" w:type="dxa"/>
            <w:tcBorders>
              <w:top w:val="single" w:sz="4" w:space="0" w:color="auto"/>
              <w:left w:val="nil"/>
              <w:bottom w:val="single" w:sz="4" w:space="0" w:color="auto"/>
              <w:right w:val="nil"/>
            </w:tcBorders>
            <w:shd w:val="clear" w:color="auto" w:fill="auto"/>
            <w:vAlign w:val="center"/>
            <w:hideMark/>
          </w:tcPr>
          <w:p w14:paraId="29323695" w14:textId="468FB7E3" w:rsidR="003A2195" w:rsidRPr="003A2195" w:rsidDel="00D57379" w:rsidRDefault="003A2195" w:rsidP="003A2195">
            <w:pPr>
              <w:spacing w:line="240" w:lineRule="auto"/>
              <w:ind w:firstLine="0"/>
              <w:jc w:val="left"/>
              <w:rPr>
                <w:del w:id="662" w:author="Warwick Wainwright" w:date="2018-07-24T17:27:00Z"/>
                <w:b/>
                <w:bCs/>
                <w:color w:val="000000"/>
                <w:sz w:val="20"/>
                <w:szCs w:val="20"/>
                <w:lang w:eastAsia="en-GB"/>
              </w:rPr>
            </w:pPr>
            <w:del w:id="663" w:author="Warwick Wainwright" w:date="2018-07-24T17:27:00Z">
              <w:r w:rsidRPr="003A2195" w:rsidDel="00D57379">
                <w:rPr>
                  <w:b/>
                  <w:bCs/>
                  <w:color w:val="000000"/>
                  <w:sz w:val="20"/>
                  <w:szCs w:val="20"/>
                  <w:lang w:eastAsia="en-GB"/>
                </w:rPr>
                <w:delText>Std. Dev</w:delText>
              </w:r>
            </w:del>
          </w:p>
        </w:tc>
      </w:tr>
      <w:tr w:rsidR="003A2195" w:rsidRPr="003A2195" w:rsidDel="00D57379" w14:paraId="1B98D8FB" w14:textId="35C08929" w:rsidTr="001258DC">
        <w:trPr>
          <w:trHeight w:val="300"/>
          <w:jc w:val="center"/>
          <w:del w:id="664" w:author="Warwick Wainwright" w:date="2018-07-24T17:27:00Z"/>
        </w:trPr>
        <w:tc>
          <w:tcPr>
            <w:tcW w:w="961" w:type="dxa"/>
            <w:tcBorders>
              <w:top w:val="nil"/>
              <w:left w:val="nil"/>
              <w:bottom w:val="nil"/>
              <w:right w:val="nil"/>
            </w:tcBorders>
            <w:shd w:val="clear" w:color="auto" w:fill="auto"/>
            <w:vAlign w:val="center"/>
            <w:hideMark/>
          </w:tcPr>
          <w:p w14:paraId="606B235F" w14:textId="7BC542D4" w:rsidR="003A2195" w:rsidRPr="003A2195" w:rsidDel="00D57379" w:rsidRDefault="003A2195" w:rsidP="003A2195">
            <w:pPr>
              <w:spacing w:line="240" w:lineRule="auto"/>
              <w:ind w:firstLine="0"/>
              <w:jc w:val="left"/>
              <w:rPr>
                <w:del w:id="665" w:author="Warwick Wainwright" w:date="2018-07-24T17:27:00Z"/>
                <w:color w:val="000000"/>
                <w:sz w:val="20"/>
                <w:szCs w:val="20"/>
                <w:lang w:eastAsia="en-GB"/>
              </w:rPr>
            </w:pPr>
            <w:del w:id="666" w:author="Warwick Wainwright" w:date="2018-07-24T17:27:00Z">
              <w:r w:rsidRPr="003A2195" w:rsidDel="00D57379">
                <w:rPr>
                  <w:color w:val="000000"/>
                  <w:sz w:val="20"/>
                  <w:szCs w:val="20"/>
                  <w:lang w:eastAsia="en-GB"/>
                </w:rPr>
                <w:delText>Gender</w:delText>
              </w:r>
            </w:del>
          </w:p>
        </w:tc>
        <w:tc>
          <w:tcPr>
            <w:tcW w:w="5008" w:type="dxa"/>
            <w:tcBorders>
              <w:top w:val="nil"/>
              <w:left w:val="nil"/>
              <w:bottom w:val="nil"/>
              <w:right w:val="nil"/>
            </w:tcBorders>
            <w:shd w:val="clear" w:color="auto" w:fill="auto"/>
            <w:vAlign w:val="center"/>
            <w:hideMark/>
          </w:tcPr>
          <w:p w14:paraId="0938E8EE" w14:textId="59A1C80F" w:rsidR="003A2195" w:rsidRPr="003A2195" w:rsidDel="00D57379" w:rsidRDefault="003A2195" w:rsidP="003A2195">
            <w:pPr>
              <w:spacing w:line="240" w:lineRule="auto"/>
              <w:ind w:firstLine="0"/>
              <w:jc w:val="left"/>
              <w:rPr>
                <w:del w:id="667" w:author="Warwick Wainwright" w:date="2018-07-24T17:27:00Z"/>
                <w:color w:val="000000"/>
                <w:sz w:val="20"/>
                <w:szCs w:val="20"/>
                <w:lang w:eastAsia="en-GB"/>
              </w:rPr>
            </w:pPr>
            <w:del w:id="668" w:author="Warwick Wainwright" w:date="2018-07-24T17:27:00Z">
              <w:r w:rsidRPr="003A2195" w:rsidDel="00D57379">
                <w:rPr>
                  <w:color w:val="000000"/>
                  <w:sz w:val="20"/>
                  <w:szCs w:val="20"/>
                  <w:lang w:eastAsia="en-GB"/>
                </w:rPr>
                <w:delText>1, if male, 0 otherwise</w:delText>
              </w:r>
            </w:del>
          </w:p>
        </w:tc>
        <w:tc>
          <w:tcPr>
            <w:tcW w:w="850" w:type="dxa"/>
            <w:tcBorders>
              <w:top w:val="nil"/>
              <w:left w:val="nil"/>
              <w:bottom w:val="nil"/>
              <w:right w:val="nil"/>
            </w:tcBorders>
            <w:shd w:val="clear" w:color="auto" w:fill="auto"/>
            <w:noWrap/>
            <w:vAlign w:val="center"/>
            <w:hideMark/>
          </w:tcPr>
          <w:p w14:paraId="674C97C6" w14:textId="373FB6D0" w:rsidR="003A2195" w:rsidRPr="003A2195" w:rsidDel="00D57379" w:rsidRDefault="003A2195" w:rsidP="003A2195">
            <w:pPr>
              <w:spacing w:line="240" w:lineRule="auto"/>
              <w:ind w:firstLine="0"/>
              <w:jc w:val="left"/>
              <w:rPr>
                <w:del w:id="669" w:author="Warwick Wainwright" w:date="2018-07-24T17:27:00Z"/>
                <w:color w:val="000000"/>
                <w:sz w:val="20"/>
                <w:szCs w:val="20"/>
                <w:lang w:eastAsia="en-GB"/>
              </w:rPr>
            </w:pPr>
            <w:del w:id="670" w:author="Warwick Wainwright" w:date="2018-07-24T17:27:00Z">
              <w:r w:rsidRPr="003A2195" w:rsidDel="00D57379">
                <w:rPr>
                  <w:color w:val="000000"/>
                  <w:sz w:val="20"/>
                  <w:szCs w:val="20"/>
                  <w:lang w:eastAsia="en-GB"/>
                </w:rPr>
                <w:delText>0.83</w:delText>
              </w:r>
            </w:del>
          </w:p>
        </w:tc>
        <w:tc>
          <w:tcPr>
            <w:tcW w:w="567" w:type="dxa"/>
            <w:tcBorders>
              <w:top w:val="nil"/>
              <w:left w:val="nil"/>
              <w:bottom w:val="nil"/>
              <w:right w:val="nil"/>
            </w:tcBorders>
            <w:shd w:val="clear" w:color="auto" w:fill="auto"/>
            <w:noWrap/>
            <w:vAlign w:val="center"/>
            <w:hideMark/>
          </w:tcPr>
          <w:p w14:paraId="0067724E" w14:textId="22551983" w:rsidR="003A2195" w:rsidRPr="003A2195" w:rsidDel="00D57379" w:rsidRDefault="003A2195" w:rsidP="003A2195">
            <w:pPr>
              <w:spacing w:line="240" w:lineRule="auto"/>
              <w:ind w:firstLine="0"/>
              <w:jc w:val="left"/>
              <w:rPr>
                <w:del w:id="671" w:author="Warwick Wainwright" w:date="2018-07-24T17:27:00Z"/>
                <w:color w:val="000000"/>
                <w:sz w:val="20"/>
                <w:szCs w:val="20"/>
                <w:lang w:eastAsia="en-GB"/>
              </w:rPr>
            </w:pPr>
            <w:del w:id="672" w:author="Warwick Wainwright" w:date="2018-07-24T17:27:00Z">
              <w:r w:rsidRPr="003A2195" w:rsidDel="00D57379">
                <w:rPr>
                  <w:color w:val="000000"/>
                  <w:sz w:val="20"/>
                  <w:szCs w:val="20"/>
                  <w:lang w:eastAsia="en-GB"/>
                </w:rPr>
                <w:delText>0.91</w:delText>
              </w:r>
            </w:del>
          </w:p>
        </w:tc>
      </w:tr>
      <w:tr w:rsidR="003A2195" w:rsidRPr="003A2195" w:rsidDel="00D57379" w14:paraId="7118568E" w14:textId="135D72E4" w:rsidTr="001258DC">
        <w:trPr>
          <w:trHeight w:val="510"/>
          <w:jc w:val="center"/>
          <w:del w:id="673" w:author="Warwick Wainwright" w:date="2018-07-24T17:27:00Z"/>
        </w:trPr>
        <w:tc>
          <w:tcPr>
            <w:tcW w:w="961" w:type="dxa"/>
            <w:tcBorders>
              <w:top w:val="nil"/>
              <w:left w:val="nil"/>
              <w:bottom w:val="nil"/>
              <w:right w:val="nil"/>
            </w:tcBorders>
            <w:shd w:val="clear" w:color="auto" w:fill="auto"/>
            <w:vAlign w:val="center"/>
            <w:hideMark/>
          </w:tcPr>
          <w:p w14:paraId="51C8C2F7" w14:textId="46859A15" w:rsidR="003A2195" w:rsidRPr="003A2195" w:rsidDel="00D57379" w:rsidRDefault="003A2195" w:rsidP="003A2195">
            <w:pPr>
              <w:spacing w:line="240" w:lineRule="auto"/>
              <w:ind w:firstLine="0"/>
              <w:jc w:val="left"/>
              <w:rPr>
                <w:del w:id="674" w:author="Warwick Wainwright" w:date="2018-07-24T17:27:00Z"/>
                <w:color w:val="000000"/>
                <w:sz w:val="20"/>
                <w:szCs w:val="20"/>
                <w:lang w:eastAsia="en-GB"/>
              </w:rPr>
            </w:pPr>
            <w:del w:id="675" w:author="Warwick Wainwright" w:date="2018-07-24T17:27:00Z">
              <w:r w:rsidRPr="003A2195" w:rsidDel="00D57379">
                <w:rPr>
                  <w:color w:val="000000"/>
                  <w:sz w:val="20"/>
                  <w:szCs w:val="20"/>
                  <w:lang w:eastAsia="en-GB"/>
                </w:rPr>
                <w:delText>A</w:delText>
              </w:r>
              <w:r w:rsidDel="00D57379">
                <w:rPr>
                  <w:color w:val="000000"/>
                  <w:sz w:val="20"/>
                  <w:szCs w:val="20"/>
                  <w:lang w:eastAsia="en-GB"/>
                </w:rPr>
                <w:delText>ge</w:delText>
              </w:r>
            </w:del>
          </w:p>
        </w:tc>
        <w:tc>
          <w:tcPr>
            <w:tcW w:w="5008" w:type="dxa"/>
            <w:tcBorders>
              <w:top w:val="nil"/>
              <w:left w:val="nil"/>
              <w:bottom w:val="nil"/>
              <w:right w:val="nil"/>
            </w:tcBorders>
            <w:shd w:val="clear" w:color="auto" w:fill="auto"/>
            <w:vAlign w:val="center"/>
            <w:hideMark/>
          </w:tcPr>
          <w:p w14:paraId="1DEC6549" w14:textId="0E74DFB7" w:rsidR="003A2195" w:rsidRPr="003A2195" w:rsidDel="00D57379" w:rsidRDefault="003A2195" w:rsidP="003A2195">
            <w:pPr>
              <w:spacing w:line="240" w:lineRule="auto"/>
              <w:ind w:firstLine="0"/>
              <w:jc w:val="left"/>
              <w:rPr>
                <w:del w:id="676" w:author="Warwick Wainwright" w:date="2018-07-24T17:27:00Z"/>
                <w:color w:val="000000"/>
                <w:sz w:val="20"/>
                <w:szCs w:val="20"/>
                <w:lang w:eastAsia="en-GB"/>
              </w:rPr>
            </w:pPr>
            <w:del w:id="677" w:author="Warwick Wainwright" w:date="2018-07-24T17:27:00Z">
              <w:r w:rsidRPr="003A2195" w:rsidDel="00D57379">
                <w:rPr>
                  <w:color w:val="000000"/>
                  <w:sz w:val="20"/>
                  <w:szCs w:val="20"/>
                  <w:lang w:eastAsia="en-GB"/>
                </w:rPr>
                <w:delText>Categorical (1=&lt;20, 2=20-29, 3=30-39, 4=40-49, 5=50-59, 6=60-69, 7=over 70 years)</w:delText>
              </w:r>
            </w:del>
          </w:p>
        </w:tc>
        <w:tc>
          <w:tcPr>
            <w:tcW w:w="850" w:type="dxa"/>
            <w:tcBorders>
              <w:top w:val="nil"/>
              <w:left w:val="nil"/>
              <w:bottom w:val="nil"/>
              <w:right w:val="nil"/>
            </w:tcBorders>
            <w:shd w:val="clear" w:color="auto" w:fill="auto"/>
            <w:noWrap/>
            <w:vAlign w:val="center"/>
            <w:hideMark/>
          </w:tcPr>
          <w:p w14:paraId="10F6560C" w14:textId="34B718EB" w:rsidR="003A2195" w:rsidRPr="003A2195" w:rsidDel="00D57379" w:rsidRDefault="003A2195" w:rsidP="003A2195">
            <w:pPr>
              <w:spacing w:line="240" w:lineRule="auto"/>
              <w:ind w:firstLine="0"/>
              <w:jc w:val="left"/>
              <w:rPr>
                <w:del w:id="678" w:author="Warwick Wainwright" w:date="2018-07-24T17:27:00Z"/>
                <w:color w:val="000000"/>
                <w:sz w:val="20"/>
                <w:szCs w:val="20"/>
                <w:lang w:eastAsia="en-GB"/>
              </w:rPr>
            </w:pPr>
            <w:del w:id="679" w:author="Warwick Wainwright" w:date="2018-07-24T17:27:00Z">
              <w:r w:rsidRPr="003A2195" w:rsidDel="00D57379">
                <w:rPr>
                  <w:color w:val="000000"/>
                  <w:sz w:val="20"/>
                  <w:szCs w:val="20"/>
                  <w:lang w:eastAsia="en-GB"/>
                </w:rPr>
                <w:delText>4.23</w:delText>
              </w:r>
            </w:del>
          </w:p>
        </w:tc>
        <w:tc>
          <w:tcPr>
            <w:tcW w:w="567" w:type="dxa"/>
            <w:tcBorders>
              <w:top w:val="nil"/>
              <w:left w:val="nil"/>
              <w:bottom w:val="nil"/>
              <w:right w:val="nil"/>
            </w:tcBorders>
            <w:shd w:val="clear" w:color="auto" w:fill="auto"/>
            <w:noWrap/>
            <w:vAlign w:val="center"/>
            <w:hideMark/>
          </w:tcPr>
          <w:p w14:paraId="554FCA7F" w14:textId="6F43B401" w:rsidR="003A2195" w:rsidRPr="003A2195" w:rsidDel="00D57379" w:rsidRDefault="003A2195" w:rsidP="003A2195">
            <w:pPr>
              <w:spacing w:line="240" w:lineRule="auto"/>
              <w:ind w:firstLine="0"/>
              <w:jc w:val="left"/>
              <w:rPr>
                <w:del w:id="680" w:author="Warwick Wainwright" w:date="2018-07-24T17:27:00Z"/>
                <w:color w:val="000000"/>
                <w:sz w:val="20"/>
                <w:szCs w:val="20"/>
                <w:lang w:eastAsia="en-GB"/>
              </w:rPr>
            </w:pPr>
            <w:del w:id="681" w:author="Warwick Wainwright" w:date="2018-07-24T17:27:00Z">
              <w:r w:rsidRPr="003A2195" w:rsidDel="00D57379">
                <w:rPr>
                  <w:color w:val="000000"/>
                  <w:sz w:val="20"/>
                  <w:szCs w:val="20"/>
                  <w:lang w:eastAsia="en-GB"/>
                </w:rPr>
                <w:delText>1.44</w:delText>
              </w:r>
            </w:del>
          </w:p>
        </w:tc>
      </w:tr>
      <w:tr w:rsidR="003A2195" w:rsidRPr="003A2195" w:rsidDel="00D57379" w14:paraId="3A59AC78" w14:textId="181EC502" w:rsidTr="001258DC">
        <w:trPr>
          <w:trHeight w:val="510"/>
          <w:jc w:val="center"/>
          <w:del w:id="682" w:author="Warwick Wainwright" w:date="2018-07-24T17:27:00Z"/>
        </w:trPr>
        <w:tc>
          <w:tcPr>
            <w:tcW w:w="961" w:type="dxa"/>
            <w:tcBorders>
              <w:top w:val="nil"/>
              <w:left w:val="nil"/>
              <w:bottom w:val="nil"/>
              <w:right w:val="nil"/>
            </w:tcBorders>
            <w:shd w:val="clear" w:color="auto" w:fill="auto"/>
            <w:vAlign w:val="center"/>
            <w:hideMark/>
          </w:tcPr>
          <w:p w14:paraId="4DBD7F6B" w14:textId="030D574B" w:rsidR="003A2195" w:rsidRPr="003A2195" w:rsidDel="00D57379" w:rsidRDefault="003A2195" w:rsidP="003A2195">
            <w:pPr>
              <w:spacing w:line="240" w:lineRule="auto"/>
              <w:ind w:firstLine="0"/>
              <w:jc w:val="left"/>
              <w:rPr>
                <w:del w:id="683" w:author="Warwick Wainwright" w:date="2018-07-24T17:27:00Z"/>
                <w:color w:val="000000"/>
                <w:sz w:val="20"/>
                <w:szCs w:val="20"/>
                <w:lang w:eastAsia="en-GB"/>
              </w:rPr>
            </w:pPr>
            <w:del w:id="684" w:author="Warwick Wainwright" w:date="2018-07-24T17:27:00Z">
              <w:r w:rsidRPr="003A2195" w:rsidDel="00D57379">
                <w:rPr>
                  <w:color w:val="000000"/>
                  <w:sz w:val="20"/>
                  <w:szCs w:val="20"/>
                  <w:lang w:eastAsia="en-GB"/>
                </w:rPr>
                <w:delText>EDU</w:delText>
              </w:r>
            </w:del>
          </w:p>
        </w:tc>
        <w:tc>
          <w:tcPr>
            <w:tcW w:w="5008" w:type="dxa"/>
            <w:tcBorders>
              <w:top w:val="nil"/>
              <w:left w:val="nil"/>
              <w:bottom w:val="nil"/>
              <w:right w:val="nil"/>
            </w:tcBorders>
            <w:shd w:val="clear" w:color="auto" w:fill="auto"/>
            <w:vAlign w:val="center"/>
            <w:hideMark/>
          </w:tcPr>
          <w:p w14:paraId="79CE1332" w14:textId="19D554AF" w:rsidR="003A2195" w:rsidRPr="003A2195" w:rsidDel="00D57379" w:rsidRDefault="003A2195" w:rsidP="00675A92">
            <w:pPr>
              <w:spacing w:line="240" w:lineRule="auto"/>
              <w:ind w:firstLine="0"/>
              <w:jc w:val="left"/>
              <w:rPr>
                <w:del w:id="685" w:author="Warwick Wainwright" w:date="2018-07-24T17:27:00Z"/>
                <w:color w:val="000000"/>
                <w:sz w:val="20"/>
                <w:szCs w:val="20"/>
                <w:lang w:eastAsia="en-GB"/>
              </w:rPr>
            </w:pPr>
            <w:del w:id="686" w:author="Warwick Wainwright" w:date="2018-07-24T17:27:00Z">
              <w:r w:rsidRPr="003A2195" w:rsidDel="00D57379">
                <w:rPr>
                  <w:color w:val="000000"/>
                  <w:sz w:val="20"/>
                  <w:szCs w:val="20"/>
                  <w:lang w:eastAsia="en-GB"/>
                </w:rPr>
                <w:delText>Categorical (1=secondary, 2=college, 3=degree</w:delText>
              </w:r>
              <w:r w:rsidR="00675A92" w:rsidDel="00D57379">
                <w:rPr>
                  <w:color w:val="000000"/>
                  <w:sz w:val="20"/>
                  <w:szCs w:val="20"/>
                  <w:lang w:eastAsia="en-GB"/>
                </w:rPr>
                <w:delText xml:space="preserve"> &amp; professional)</w:delText>
              </w:r>
            </w:del>
          </w:p>
        </w:tc>
        <w:tc>
          <w:tcPr>
            <w:tcW w:w="850" w:type="dxa"/>
            <w:tcBorders>
              <w:top w:val="nil"/>
              <w:left w:val="nil"/>
              <w:bottom w:val="nil"/>
              <w:right w:val="nil"/>
            </w:tcBorders>
            <w:shd w:val="clear" w:color="auto" w:fill="auto"/>
            <w:noWrap/>
            <w:vAlign w:val="center"/>
            <w:hideMark/>
          </w:tcPr>
          <w:p w14:paraId="71C35182" w14:textId="281E727A" w:rsidR="003A2195" w:rsidRPr="003A2195" w:rsidDel="00D57379" w:rsidRDefault="003A2195" w:rsidP="003A2195">
            <w:pPr>
              <w:spacing w:line="240" w:lineRule="auto"/>
              <w:ind w:firstLine="0"/>
              <w:jc w:val="left"/>
              <w:rPr>
                <w:del w:id="687" w:author="Warwick Wainwright" w:date="2018-07-24T17:27:00Z"/>
                <w:color w:val="000000"/>
                <w:sz w:val="20"/>
                <w:szCs w:val="20"/>
                <w:lang w:eastAsia="en-GB"/>
              </w:rPr>
            </w:pPr>
            <w:del w:id="688" w:author="Warwick Wainwright" w:date="2018-07-24T17:27:00Z">
              <w:r w:rsidRPr="003A2195" w:rsidDel="00D57379">
                <w:rPr>
                  <w:color w:val="000000"/>
                  <w:sz w:val="20"/>
                  <w:szCs w:val="20"/>
                  <w:lang w:eastAsia="en-GB"/>
                </w:rPr>
                <w:delText>1.58</w:delText>
              </w:r>
            </w:del>
          </w:p>
        </w:tc>
        <w:tc>
          <w:tcPr>
            <w:tcW w:w="567" w:type="dxa"/>
            <w:tcBorders>
              <w:top w:val="nil"/>
              <w:left w:val="nil"/>
              <w:bottom w:val="nil"/>
              <w:right w:val="nil"/>
            </w:tcBorders>
            <w:shd w:val="clear" w:color="auto" w:fill="auto"/>
            <w:noWrap/>
            <w:vAlign w:val="center"/>
            <w:hideMark/>
          </w:tcPr>
          <w:p w14:paraId="6D1ADB3D" w14:textId="331A6EF0" w:rsidR="003A2195" w:rsidRPr="003A2195" w:rsidDel="00D57379" w:rsidRDefault="003A2195" w:rsidP="003A2195">
            <w:pPr>
              <w:spacing w:line="240" w:lineRule="auto"/>
              <w:ind w:firstLine="0"/>
              <w:jc w:val="left"/>
              <w:rPr>
                <w:del w:id="689" w:author="Warwick Wainwright" w:date="2018-07-24T17:27:00Z"/>
                <w:color w:val="000000"/>
                <w:sz w:val="20"/>
                <w:szCs w:val="20"/>
                <w:lang w:eastAsia="en-GB"/>
              </w:rPr>
            </w:pPr>
            <w:del w:id="690" w:author="Warwick Wainwright" w:date="2018-07-24T17:27:00Z">
              <w:r w:rsidRPr="003A2195" w:rsidDel="00D57379">
                <w:rPr>
                  <w:color w:val="000000"/>
                  <w:sz w:val="20"/>
                  <w:szCs w:val="20"/>
                  <w:lang w:eastAsia="en-GB"/>
                </w:rPr>
                <w:delText>0.61</w:delText>
              </w:r>
            </w:del>
          </w:p>
        </w:tc>
      </w:tr>
      <w:tr w:rsidR="003A2195" w:rsidRPr="003A2195" w:rsidDel="00D57379" w14:paraId="4A361A14" w14:textId="36FF2BE2" w:rsidTr="001258DC">
        <w:trPr>
          <w:trHeight w:val="510"/>
          <w:jc w:val="center"/>
          <w:del w:id="691" w:author="Warwick Wainwright" w:date="2018-07-24T17:27:00Z"/>
        </w:trPr>
        <w:tc>
          <w:tcPr>
            <w:tcW w:w="961" w:type="dxa"/>
            <w:tcBorders>
              <w:top w:val="nil"/>
              <w:left w:val="nil"/>
              <w:bottom w:val="nil"/>
              <w:right w:val="nil"/>
            </w:tcBorders>
            <w:shd w:val="clear" w:color="auto" w:fill="auto"/>
            <w:vAlign w:val="center"/>
            <w:hideMark/>
          </w:tcPr>
          <w:p w14:paraId="1D3A546F" w14:textId="6F788CB4" w:rsidR="003A2195" w:rsidRPr="003A2195" w:rsidDel="00D57379" w:rsidRDefault="003A2195" w:rsidP="003A2195">
            <w:pPr>
              <w:spacing w:line="240" w:lineRule="auto"/>
              <w:ind w:firstLine="0"/>
              <w:jc w:val="left"/>
              <w:rPr>
                <w:del w:id="692" w:author="Warwick Wainwright" w:date="2018-07-24T17:27:00Z"/>
                <w:color w:val="000000"/>
                <w:sz w:val="20"/>
                <w:szCs w:val="20"/>
                <w:lang w:eastAsia="en-GB"/>
              </w:rPr>
            </w:pPr>
            <w:del w:id="693" w:author="Warwick Wainwright" w:date="2018-07-24T17:27:00Z">
              <w:r w:rsidRPr="003A2195" w:rsidDel="00D57379">
                <w:rPr>
                  <w:color w:val="000000"/>
                  <w:sz w:val="20"/>
                  <w:szCs w:val="20"/>
                  <w:lang w:eastAsia="en-GB"/>
                </w:rPr>
                <w:delText>Income</w:delText>
              </w:r>
            </w:del>
          </w:p>
        </w:tc>
        <w:tc>
          <w:tcPr>
            <w:tcW w:w="5008" w:type="dxa"/>
            <w:tcBorders>
              <w:top w:val="nil"/>
              <w:left w:val="nil"/>
              <w:bottom w:val="nil"/>
              <w:right w:val="nil"/>
            </w:tcBorders>
            <w:shd w:val="clear" w:color="auto" w:fill="auto"/>
            <w:vAlign w:val="center"/>
            <w:hideMark/>
          </w:tcPr>
          <w:p w14:paraId="61C5DBD2" w14:textId="7EBAD152" w:rsidR="003A2195" w:rsidRPr="003A2195" w:rsidDel="00D57379" w:rsidRDefault="003A2195" w:rsidP="003A2195">
            <w:pPr>
              <w:spacing w:line="240" w:lineRule="auto"/>
              <w:ind w:firstLine="0"/>
              <w:jc w:val="left"/>
              <w:rPr>
                <w:del w:id="694" w:author="Warwick Wainwright" w:date="2018-07-24T17:27:00Z"/>
                <w:color w:val="000000"/>
                <w:sz w:val="20"/>
                <w:szCs w:val="20"/>
                <w:lang w:eastAsia="en-GB"/>
              </w:rPr>
            </w:pPr>
            <w:del w:id="695" w:author="Warwick Wainwright" w:date="2018-07-24T17:27:00Z">
              <w:r w:rsidRPr="003A2195" w:rsidDel="00D57379">
                <w:rPr>
                  <w:color w:val="000000"/>
                  <w:sz w:val="20"/>
                  <w:szCs w:val="20"/>
                  <w:lang w:eastAsia="en-GB"/>
                </w:rPr>
                <w:delText>Categorical (1=&lt;€45, 2=€45-€90, 3=€91-€181, 4=€181-€362, 5=€362-€678, 6=&gt;€679)</w:delText>
              </w:r>
            </w:del>
          </w:p>
        </w:tc>
        <w:tc>
          <w:tcPr>
            <w:tcW w:w="850" w:type="dxa"/>
            <w:tcBorders>
              <w:top w:val="nil"/>
              <w:left w:val="nil"/>
              <w:bottom w:val="nil"/>
              <w:right w:val="nil"/>
            </w:tcBorders>
            <w:shd w:val="clear" w:color="auto" w:fill="auto"/>
            <w:noWrap/>
            <w:vAlign w:val="center"/>
            <w:hideMark/>
          </w:tcPr>
          <w:p w14:paraId="7E8EFBA6" w14:textId="5FFD2143" w:rsidR="003A2195" w:rsidRPr="003A2195" w:rsidDel="00D57379" w:rsidRDefault="003A2195" w:rsidP="003A2195">
            <w:pPr>
              <w:spacing w:line="240" w:lineRule="auto"/>
              <w:ind w:firstLine="0"/>
              <w:jc w:val="left"/>
              <w:rPr>
                <w:del w:id="696" w:author="Warwick Wainwright" w:date="2018-07-24T17:27:00Z"/>
                <w:color w:val="000000"/>
                <w:sz w:val="20"/>
                <w:szCs w:val="20"/>
                <w:lang w:eastAsia="en-GB"/>
              </w:rPr>
            </w:pPr>
            <w:del w:id="697" w:author="Warwick Wainwright" w:date="2018-07-24T17:27:00Z">
              <w:r w:rsidRPr="003A2195" w:rsidDel="00D57379">
                <w:rPr>
                  <w:color w:val="000000"/>
                  <w:sz w:val="20"/>
                  <w:szCs w:val="20"/>
                  <w:lang w:eastAsia="en-GB"/>
                </w:rPr>
                <w:delText>3.8</w:delText>
              </w:r>
            </w:del>
          </w:p>
        </w:tc>
        <w:tc>
          <w:tcPr>
            <w:tcW w:w="567" w:type="dxa"/>
            <w:tcBorders>
              <w:top w:val="nil"/>
              <w:left w:val="nil"/>
              <w:bottom w:val="nil"/>
              <w:right w:val="nil"/>
            </w:tcBorders>
            <w:shd w:val="clear" w:color="auto" w:fill="auto"/>
            <w:noWrap/>
            <w:vAlign w:val="center"/>
            <w:hideMark/>
          </w:tcPr>
          <w:p w14:paraId="4E5912E1" w14:textId="0CF1E587" w:rsidR="003A2195" w:rsidRPr="003A2195" w:rsidDel="00D57379" w:rsidRDefault="003A2195" w:rsidP="003A2195">
            <w:pPr>
              <w:spacing w:line="240" w:lineRule="auto"/>
              <w:ind w:firstLine="0"/>
              <w:jc w:val="left"/>
              <w:rPr>
                <w:del w:id="698" w:author="Warwick Wainwright" w:date="2018-07-24T17:27:00Z"/>
                <w:color w:val="000000"/>
                <w:sz w:val="20"/>
                <w:szCs w:val="20"/>
                <w:lang w:eastAsia="en-GB"/>
              </w:rPr>
            </w:pPr>
            <w:del w:id="699" w:author="Warwick Wainwright" w:date="2018-07-24T17:27:00Z">
              <w:r w:rsidRPr="003A2195" w:rsidDel="00D57379">
                <w:rPr>
                  <w:color w:val="000000"/>
                  <w:sz w:val="20"/>
                  <w:szCs w:val="20"/>
                  <w:lang w:eastAsia="en-GB"/>
                </w:rPr>
                <w:delText>1.45</w:delText>
              </w:r>
            </w:del>
          </w:p>
        </w:tc>
      </w:tr>
      <w:tr w:rsidR="003A2195" w:rsidRPr="003A2195" w:rsidDel="00D57379" w14:paraId="784EF2F7" w14:textId="7E00EEB1" w:rsidTr="001258DC">
        <w:trPr>
          <w:trHeight w:val="300"/>
          <w:jc w:val="center"/>
          <w:del w:id="700" w:author="Warwick Wainwright" w:date="2018-07-24T17:27:00Z"/>
        </w:trPr>
        <w:tc>
          <w:tcPr>
            <w:tcW w:w="961" w:type="dxa"/>
            <w:tcBorders>
              <w:top w:val="nil"/>
              <w:left w:val="nil"/>
              <w:bottom w:val="nil"/>
              <w:right w:val="nil"/>
            </w:tcBorders>
            <w:shd w:val="clear" w:color="auto" w:fill="auto"/>
            <w:vAlign w:val="center"/>
            <w:hideMark/>
          </w:tcPr>
          <w:p w14:paraId="18935107" w14:textId="76434DA6" w:rsidR="003A2195" w:rsidRPr="003A2195" w:rsidDel="00D57379" w:rsidRDefault="003A2195" w:rsidP="003A2195">
            <w:pPr>
              <w:spacing w:line="240" w:lineRule="auto"/>
              <w:ind w:firstLine="0"/>
              <w:jc w:val="left"/>
              <w:rPr>
                <w:del w:id="701" w:author="Warwick Wainwright" w:date="2018-07-24T17:27:00Z"/>
                <w:color w:val="000000"/>
                <w:sz w:val="20"/>
                <w:szCs w:val="20"/>
                <w:lang w:eastAsia="en-GB"/>
              </w:rPr>
            </w:pPr>
            <w:del w:id="702" w:author="Warwick Wainwright" w:date="2018-07-24T17:27:00Z">
              <w:r w:rsidRPr="003A2195" w:rsidDel="00D57379">
                <w:rPr>
                  <w:color w:val="000000"/>
                  <w:sz w:val="20"/>
                  <w:szCs w:val="20"/>
                  <w:lang w:eastAsia="en-GB"/>
                </w:rPr>
                <w:delText>Size</w:delText>
              </w:r>
            </w:del>
          </w:p>
        </w:tc>
        <w:tc>
          <w:tcPr>
            <w:tcW w:w="5008" w:type="dxa"/>
            <w:tcBorders>
              <w:top w:val="nil"/>
              <w:left w:val="nil"/>
              <w:bottom w:val="nil"/>
              <w:right w:val="nil"/>
            </w:tcBorders>
            <w:shd w:val="clear" w:color="auto" w:fill="auto"/>
            <w:vAlign w:val="center"/>
            <w:hideMark/>
          </w:tcPr>
          <w:p w14:paraId="66983243" w14:textId="0F06BD43" w:rsidR="003A2195" w:rsidRPr="003A2195" w:rsidDel="00D57379" w:rsidRDefault="003A2195" w:rsidP="003A2195">
            <w:pPr>
              <w:spacing w:line="240" w:lineRule="auto"/>
              <w:ind w:firstLine="0"/>
              <w:jc w:val="left"/>
              <w:rPr>
                <w:del w:id="703" w:author="Warwick Wainwright" w:date="2018-07-24T17:27:00Z"/>
                <w:color w:val="000000"/>
                <w:sz w:val="20"/>
                <w:szCs w:val="20"/>
                <w:lang w:eastAsia="en-GB"/>
              </w:rPr>
            </w:pPr>
            <w:del w:id="704" w:author="Warwick Wainwright" w:date="2018-07-24T17:27:00Z">
              <w:r w:rsidRPr="003A2195" w:rsidDel="00D57379">
                <w:rPr>
                  <w:color w:val="000000"/>
                  <w:sz w:val="20"/>
                  <w:szCs w:val="20"/>
                  <w:lang w:eastAsia="en-GB"/>
                </w:rPr>
                <w:delText>Categorical (1=1-2 ha, 2=3-6 ha, 3=7-20 ha, 4=&gt;20 ha)</w:delText>
              </w:r>
            </w:del>
          </w:p>
        </w:tc>
        <w:tc>
          <w:tcPr>
            <w:tcW w:w="850" w:type="dxa"/>
            <w:tcBorders>
              <w:top w:val="nil"/>
              <w:left w:val="nil"/>
              <w:bottom w:val="nil"/>
              <w:right w:val="nil"/>
            </w:tcBorders>
            <w:shd w:val="clear" w:color="auto" w:fill="auto"/>
            <w:noWrap/>
            <w:vAlign w:val="center"/>
            <w:hideMark/>
          </w:tcPr>
          <w:p w14:paraId="77CD216F" w14:textId="109772A8" w:rsidR="003A2195" w:rsidRPr="003A2195" w:rsidDel="00D57379" w:rsidRDefault="003A2195" w:rsidP="003A2195">
            <w:pPr>
              <w:spacing w:line="240" w:lineRule="auto"/>
              <w:ind w:firstLine="0"/>
              <w:jc w:val="left"/>
              <w:rPr>
                <w:del w:id="705" w:author="Warwick Wainwright" w:date="2018-07-24T17:27:00Z"/>
                <w:color w:val="000000"/>
                <w:sz w:val="20"/>
                <w:szCs w:val="20"/>
                <w:lang w:eastAsia="en-GB"/>
              </w:rPr>
            </w:pPr>
            <w:del w:id="706" w:author="Warwick Wainwright" w:date="2018-07-24T17:27:00Z">
              <w:r w:rsidRPr="003A2195" w:rsidDel="00D57379">
                <w:rPr>
                  <w:color w:val="000000"/>
                  <w:sz w:val="20"/>
                  <w:szCs w:val="20"/>
                  <w:lang w:eastAsia="en-GB"/>
                </w:rPr>
                <w:delText>2.59</w:delText>
              </w:r>
            </w:del>
          </w:p>
        </w:tc>
        <w:tc>
          <w:tcPr>
            <w:tcW w:w="567" w:type="dxa"/>
            <w:tcBorders>
              <w:top w:val="nil"/>
              <w:left w:val="nil"/>
              <w:bottom w:val="nil"/>
              <w:right w:val="nil"/>
            </w:tcBorders>
            <w:shd w:val="clear" w:color="auto" w:fill="auto"/>
            <w:noWrap/>
            <w:vAlign w:val="center"/>
            <w:hideMark/>
          </w:tcPr>
          <w:p w14:paraId="13888B26" w14:textId="1D165D2B" w:rsidR="003A2195" w:rsidRPr="003A2195" w:rsidDel="00D57379" w:rsidRDefault="003A2195" w:rsidP="003A2195">
            <w:pPr>
              <w:spacing w:line="240" w:lineRule="auto"/>
              <w:ind w:firstLine="0"/>
              <w:jc w:val="left"/>
              <w:rPr>
                <w:del w:id="707" w:author="Warwick Wainwright" w:date="2018-07-24T17:27:00Z"/>
                <w:color w:val="000000"/>
                <w:sz w:val="20"/>
                <w:szCs w:val="20"/>
                <w:lang w:eastAsia="en-GB"/>
              </w:rPr>
            </w:pPr>
            <w:del w:id="708" w:author="Warwick Wainwright" w:date="2018-07-24T17:27:00Z">
              <w:r w:rsidRPr="003A2195" w:rsidDel="00D57379">
                <w:rPr>
                  <w:color w:val="000000"/>
                  <w:sz w:val="20"/>
                  <w:szCs w:val="20"/>
                  <w:lang w:eastAsia="en-GB"/>
                </w:rPr>
                <w:delText>1.05</w:delText>
              </w:r>
            </w:del>
          </w:p>
        </w:tc>
      </w:tr>
      <w:tr w:rsidR="003A2195" w:rsidRPr="003A2195" w:rsidDel="00D57379" w14:paraId="13DE05BB" w14:textId="2442D567" w:rsidTr="001258DC">
        <w:trPr>
          <w:trHeight w:val="300"/>
          <w:jc w:val="center"/>
          <w:del w:id="709" w:author="Warwick Wainwright" w:date="2018-07-24T17:27:00Z"/>
        </w:trPr>
        <w:tc>
          <w:tcPr>
            <w:tcW w:w="961" w:type="dxa"/>
            <w:tcBorders>
              <w:top w:val="nil"/>
              <w:left w:val="nil"/>
              <w:bottom w:val="nil"/>
              <w:right w:val="nil"/>
            </w:tcBorders>
            <w:shd w:val="clear" w:color="auto" w:fill="auto"/>
            <w:vAlign w:val="center"/>
            <w:hideMark/>
          </w:tcPr>
          <w:p w14:paraId="07CBD67C" w14:textId="04D205B9" w:rsidR="003A2195" w:rsidRPr="003A2195" w:rsidDel="00D57379" w:rsidRDefault="003A2195" w:rsidP="003A2195">
            <w:pPr>
              <w:spacing w:line="240" w:lineRule="auto"/>
              <w:ind w:firstLine="0"/>
              <w:jc w:val="left"/>
              <w:rPr>
                <w:del w:id="710" w:author="Warwick Wainwright" w:date="2018-07-24T17:27:00Z"/>
                <w:color w:val="000000"/>
                <w:sz w:val="20"/>
                <w:szCs w:val="20"/>
                <w:lang w:eastAsia="en-GB"/>
              </w:rPr>
            </w:pPr>
            <w:del w:id="711" w:author="Warwick Wainwright" w:date="2018-07-24T17:27:00Z">
              <w:r w:rsidRPr="003A2195" w:rsidDel="00D57379">
                <w:rPr>
                  <w:color w:val="000000"/>
                  <w:sz w:val="20"/>
                  <w:szCs w:val="20"/>
                  <w:lang w:eastAsia="en-GB"/>
                </w:rPr>
                <w:delText>FRB</w:delText>
              </w:r>
            </w:del>
          </w:p>
        </w:tc>
        <w:tc>
          <w:tcPr>
            <w:tcW w:w="5008" w:type="dxa"/>
            <w:tcBorders>
              <w:top w:val="nil"/>
              <w:left w:val="nil"/>
              <w:bottom w:val="nil"/>
              <w:right w:val="nil"/>
            </w:tcBorders>
            <w:shd w:val="clear" w:color="auto" w:fill="auto"/>
            <w:vAlign w:val="center"/>
            <w:hideMark/>
          </w:tcPr>
          <w:p w14:paraId="31F00420" w14:textId="083242A2" w:rsidR="003A2195" w:rsidRPr="003A2195" w:rsidDel="00D57379" w:rsidRDefault="003A2195" w:rsidP="003A2195">
            <w:pPr>
              <w:spacing w:line="240" w:lineRule="auto"/>
              <w:ind w:firstLine="0"/>
              <w:jc w:val="left"/>
              <w:rPr>
                <w:del w:id="712" w:author="Warwick Wainwright" w:date="2018-07-24T17:27:00Z"/>
                <w:color w:val="000000"/>
                <w:sz w:val="20"/>
                <w:szCs w:val="20"/>
                <w:lang w:eastAsia="en-GB"/>
              </w:rPr>
            </w:pPr>
            <w:del w:id="713" w:author="Warwick Wainwright" w:date="2018-07-24T17:27:00Z">
              <w:r w:rsidRPr="003A2195" w:rsidDel="00D57379">
                <w:rPr>
                  <w:color w:val="000000"/>
                  <w:sz w:val="20"/>
                  <w:szCs w:val="20"/>
                  <w:lang w:eastAsia="en-GB"/>
                </w:rPr>
                <w:delText>1, if farming with rare breeds, 0 otherwise</w:delText>
              </w:r>
            </w:del>
          </w:p>
        </w:tc>
        <w:tc>
          <w:tcPr>
            <w:tcW w:w="850" w:type="dxa"/>
            <w:tcBorders>
              <w:top w:val="nil"/>
              <w:left w:val="nil"/>
              <w:bottom w:val="nil"/>
              <w:right w:val="nil"/>
            </w:tcBorders>
            <w:shd w:val="clear" w:color="auto" w:fill="auto"/>
            <w:noWrap/>
            <w:vAlign w:val="center"/>
            <w:hideMark/>
          </w:tcPr>
          <w:p w14:paraId="5FDB187D" w14:textId="0B32EBB7" w:rsidR="003A2195" w:rsidRPr="003A2195" w:rsidDel="00D57379" w:rsidRDefault="003A2195" w:rsidP="003A2195">
            <w:pPr>
              <w:spacing w:line="240" w:lineRule="auto"/>
              <w:ind w:firstLine="0"/>
              <w:jc w:val="left"/>
              <w:rPr>
                <w:del w:id="714" w:author="Warwick Wainwright" w:date="2018-07-24T17:27:00Z"/>
                <w:color w:val="000000"/>
                <w:sz w:val="20"/>
                <w:szCs w:val="20"/>
                <w:lang w:eastAsia="en-GB"/>
              </w:rPr>
            </w:pPr>
            <w:del w:id="715" w:author="Warwick Wainwright" w:date="2018-07-24T17:27:00Z">
              <w:r w:rsidRPr="003A2195" w:rsidDel="00D57379">
                <w:rPr>
                  <w:color w:val="000000"/>
                  <w:sz w:val="20"/>
                  <w:szCs w:val="20"/>
                  <w:lang w:eastAsia="en-GB"/>
                </w:rPr>
                <w:delText>0.4</w:delText>
              </w:r>
            </w:del>
          </w:p>
        </w:tc>
        <w:tc>
          <w:tcPr>
            <w:tcW w:w="567" w:type="dxa"/>
            <w:tcBorders>
              <w:top w:val="nil"/>
              <w:left w:val="nil"/>
              <w:bottom w:val="nil"/>
              <w:right w:val="nil"/>
            </w:tcBorders>
            <w:shd w:val="clear" w:color="auto" w:fill="auto"/>
            <w:noWrap/>
            <w:vAlign w:val="center"/>
            <w:hideMark/>
          </w:tcPr>
          <w:p w14:paraId="73475D95" w14:textId="3B897B0F" w:rsidR="003A2195" w:rsidRPr="003A2195" w:rsidDel="00D57379" w:rsidRDefault="003A2195" w:rsidP="003A2195">
            <w:pPr>
              <w:spacing w:line="240" w:lineRule="auto"/>
              <w:ind w:firstLine="0"/>
              <w:jc w:val="left"/>
              <w:rPr>
                <w:del w:id="716" w:author="Warwick Wainwright" w:date="2018-07-24T17:27:00Z"/>
                <w:color w:val="000000"/>
                <w:sz w:val="20"/>
                <w:szCs w:val="20"/>
                <w:lang w:eastAsia="en-GB"/>
              </w:rPr>
            </w:pPr>
            <w:del w:id="717" w:author="Warwick Wainwright" w:date="2018-07-24T17:27:00Z">
              <w:r w:rsidRPr="003A2195" w:rsidDel="00D57379">
                <w:rPr>
                  <w:color w:val="000000"/>
                  <w:sz w:val="20"/>
                  <w:szCs w:val="20"/>
                  <w:lang w:eastAsia="en-GB"/>
                </w:rPr>
                <w:delText>0.49</w:delText>
              </w:r>
            </w:del>
          </w:p>
        </w:tc>
      </w:tr>
      <w:tr w:rsidR="003A2195" w:rsidRPr="003A2195" w:rsidDel="00D57379" w14:paraId="4E79352B" w14:textId="22B61281" w:rsidTr="001258DC">
        <w:trPr>
          <w:trHeight w:val="510"/>
          <w:jc w:val="center"/>
          <w:del w:id="718" w:author="Warwick Wainwright" w:date="2018-07-24T17:27:00Z"/>
        </w:trPr>
        <w:tc>
          <w:tcPr>
            <w:tcW w:w="961" w:type="dxa"/>
            <w:tcBorders>
              <w:top w:val="nil"/>
              <w:left w:val="nil"/>
              <w:bottom w:val="nil"/>
              <w:right w:val="nil"/>
            </w:tcBorders>
            <w:shd w:val="clear" w:color="auto" w:fill="auto"/>
            <w:vAlign w:val="center"/>
            <w:hideMark/>
          </w:tcPr>
          <w:p w14:paraId="478EA04A" w14:textId="330199EC" w:rsidR="003A2195" w:rsidRPr="003A2195" w:rsidDel="00D57379" w:rsidRDefault="003A2195" w:rsidP="003A2195">
            <w:pPr>
              <w:spacing w:line="240" w:lineRule="auto"/>
              <w:ind w:firstLine="0"/>
              <w:jc w:val="left"/>
              <w:rPr>
                <w:del w:id="719" w:author="Warwick Wainwright" w:date="2018-07-24T17:27:00Z"/>
                <w:color w:val="000000"/>
                <w:sz w:val="20"/>
                <w:szCs w:val="20"/>
                <w:lang w:eastAsia="en-GB"/>
              </w:rPr>
            </w:pPr>
            <w:del w:id="720" w:author="Warwick Wainwright" w:date="2018-07-24T17:27:00Z">
              <w:r w:rsidRPr="003A2195" w:rsidDel="00D57379">
                <w:rPr>
                  <w:color w:val="000000"/>
                  <w:sz w:val="20"/>
                  <w:szCs w:val="20"/>
                  <w:lang w:eastAsia="en-GB"/>
                </w:rPr>
                <w:delText>CON</w:delText>
              </w:r>
            </w:del>
          </w:p>
        </w:tc>
        <w:tc>
          <w:tcPr>
            <w:tcW w:w="5008" w:type="dxa"/>
            <w:tcBorders>
              <w:top w:val="nil"/>
              <w:left w:val="nil"/>
              <w:bottom w:val="nil"/>
              <w:right w:val="nil"/>
            </w:tcBorders>
            <w:shd w:val="clear" w:color="auto" w:fill="auto"/>
            <w:vAlign w:val="center"/>
            <w:hideMark/>
          </w:tcPr>
          <w:p w14:paraId="45A80A0E" w14:textId="061DC889" w:rsidR="003A2195" w:rsidRPr="003A2195" w:rsidDel="00D57379" w:rsidRDefault="003A2195" w:rsidP="003A2195">
            <w:pPr>
              <w:spacing w:line="240" w:lineRule="auto"/>
              <w:ind w:firstLine="0"/>
              <w:jc w:val="left"/>
              <w:rPr>
                <w:del w:id="721" w:author="Warwick Wainwright" w:date="2018-07-24T17:27:00Z"/>
                <w:color w:val="000000"/>
                <w:sz w:val="20"/>
                <w:szCs w:val="20"/>
                <w:lang w:eastAsia="en-GB"/>
              </w:rPr>
            </w:pPr>
            <w:del w:id="722" w:author="Warwick Wainwright" w:date="2018-07-24T17:27:00Z">
              <w:r w:rsidRPr="003A2195" w:rsidDel="00D57379">
                <w:rPr>
                  <w:color w:val="000000"/>
                  <w:sz w:val="20"/>
                  <w:szCs w:val="20"/>
                  <w:lang w:eastAsia="en-GB"/>
                </w:rPr>
                <w:delText>1, if farmer would consider farming with rare breed in the future, 0 otherwise</w:delText>
              </w:r>
            </w:del>
          </w:p>
        </w:tc>
        <w:tc>
          <w:tcPr>
            <w:tcW w:w="850" w:type="dxa"/>
            <w:tcBorders>
              <w:top w:val="nil"/>
              <w:left w:val="nil"/>
              <w:bottom w:val="nil"/>
              <w:right w:val="nil"/>
            </w:tcBorders>
            <w:shd w:val="clear" w:color="auto" w:fill="auto"/>
            <w:noWrap/>
            <w:vAlign w:val="center"/>
            <w:hideMark/>
          </w:tcPr>
          <w:p w14:paraId="5A968663" w14:textId="3FA2D2B0" w:rsidR="003A2195" w:rsidRPr="003A2195" w:rsidDel="00D57379" w:rsidRDefault="003A2195" w:rsidP="003A2195">
            <w:pPr>
              <w:spacing w:line="240" w:lineRule="auto"/>
              <w:ind w:firstLine="0"/>
              <w:jc w:val="left"/>
              <w:rPr>
                <w:del w:id="723" w:author="Warwick Wainwright" w:date="2018-07-24T17:27:00Z"/>
                <w:color w:val="000000"/>
                <w:sz w:val="20"/>
                <w:szCs w:val="20"/>
                <w:lang w:eastAsia="en-GB"/>
              </w:rPr>
            </w:pPr>
            <w:del w:id="724" w:author="Warwick Wainwright" w:date="2018-07-24T17:27:00Z">
              <w:r w:rsidRPr="003A2195" w:rsidDel="00D57379">
                <w:rPr>
                  <w:color w:val="000000"/>
                  <w:sz w:val="20"/>
                  <w:szCs w:val="20"/>
                  <w:lang w:eastAsia="en-GB"/>
                </w:rPr>
                <w:delText>0.89</w:delText>
              </w:r>
            </w:del>
          </w:p>
        </w:tc>
        <w:tc>
          <w:tcPr>
            <w:tcW w:w="567" w:type="dxa"/>
            <w:tcBorders>
              <w:top w:val="nil"/>
              <w:left w:val="nil"/>
              <w:bottom w:val="nil"/>
              <w:right w:val="nil"/>
            </w:tcBorders>
            <w:shd w:val="clear" w:color="auto" w:fill="auto"/>
            <w:noWrap/>
            <w:vAlign w:val="center"/>
            <w:hideMark/>
          </w:tcPr>
          <w:p w14:paraId="5BAE72DB" w14:textId="64797623" w:rsidR="003A2195" w:rsidRPr="003A2195" w:rsidDel="00D57379" w:rsidRDefault="003A2195" w:rsidP="003A2195">
            <w:pPr>
              <w:spacing w:line="240" w:lineRule="auto"/>
              <w:ind w:firstLine="0"/>
              <w:jc w:val="left"/>
              <w:rPr>
                <w:del w:id="725" w:author="Warwick Wainwright" w:date="2018-07-24T17:27:00Z"/>
                <w:color w:val="000000"/>
                <w:sz w:val="20"/>
                <w:szCs w:val="20"/>
                <w:lang w:eastAsia="en-GB"/>
              </w:rPr>
            </w:pPr>
            <w:del w:id="726" w:author="Warwick Wainwright" w:date="2018-07-24T17:27:00Z">
              <w:r w:rsidRPr="003A2195" w:rsidDel="00D57379">
                <w:rPr>
                  <w:color w:val="000000"/>
                  <w:sz w:val="20"/>
                  <w:szCs w:val="20"/>
                  <w:lang w:eastAsia="en-GB"/>
                </w:rPr>
                <w:delText>0.32</w:delText>
              </w:r>
            </w:del>
          </w:p>
        </w:tc>
      </w:tr>
      <w:tr w:rsidR="003A2195" w:rsidRPr="003A2195" w:rsidDel="00D57379" w14:paraId="49DE7CC4" w14:textId="3CCA2D5F" w:rsidTr="001258DC">
        <w:trPr>
          <w:trHeight w:val="510"/>
          <w:jc w:val="center"/>
          <w:del w:id="727" w:author="Warwick Wainwright" w:date="2018-07-24T17:27:00Z"/>
        </w:trPr>
        <w:tc>
          <w:tcPr>
            <w:tcW w:w="961" w:type="dxa"/>
            <w:tcBorders>
              <w:top w:val="nil"/>
              <w:left w:val="nil"/>
              <w:bottom w:val="nil"/>
              <w:right w:val="nil"/>
            </w:tcBorders>
            <w:shd w:val="clear" w:color="auto" w:fill="auto"/>
            <w:vAlign w:val="center"/>
            <w:hideMark/>
          </w:tcPr>
          <w:p w14:paraId="1AF984E5" w14:textId="3DF0A705" w:rsidR="003A2195" w:rsidRPr="003A2195" w:rsidDel="00D57379" w:rsidRDefault="003A2195" w:rsidP="003A2195">
            <w:pPr>
              <w:spacing w:line="240" w:lineRule="auto"/>
              <w:ind w:firstLine="0"/>
              <w:jc w:val="left"/>
              <w:rPr>
                <w:del w:id="728" w:author="Warwick Wainwright" w:date="2018-07-24T17:27:00Z"/>
                <w:color w:val="000000"/>
                <w:sz w:val="20"/>
                <w:szCs w:val="20"/>
                <w:lang w:eastAsia="en-GB"/>
              </w:rPr>
            </w:pPr>
            <w:del w:id="729" w:author="Warwick Wainwright" w:date="2018-07-24T17:27:00Z">
              <w:r w:rsidRPr="003A2195" w:rsidDel="00D57379">
                <w:rPr>
                  <w:color w:val="000000"/>
                  <w:sz w:val="20"/>
                  <w:szCs w:val="20"/>
                  <w:lang w:eastAsia="en-GB"/>
                </w:rPr>
                <w:delText>AES</w:delText>
              </w:r>
            </w:del>
          </w:p>
        </w:tc>
        <w:tc>
          <w:tcPr>
            <w:tcW w:w="5008" w:type="dxa"/>
            <w:tcBorders>
              <w:top w:val="nil"/>
              <w:left w:val="nil"/>
              <w:bottom w:val="nil"/>
              <w:right w:val="nil"/>
            </w:tcBorders>
            <w:shd w:val="clear" w:color="auto" w:fill="auto"/>
            <w:vAlign w:val="center"/>
            <w:hideMark/>
          </w:tcPr>
          <w:p w14:paraId="716C0999" w14:textId="3E2F8743" w:rsidR="003A2195" w:rsidRPr="003A2195" w:rsidDel="00D57379" w:rsidRDefault="003A2195" w:rsidP="00897FBC">
            <w:pPr>
              <w:spacing w:line="240" w:lineRule="auto"/>
              <w:ind w:firstLine="0"/>
              <w:jc w:val="left"/>
              <w:rPr>
                <w:del w:id="730" w:author="Warwick Wainwright" w:date="2018-07-24T17:27:00Z"/>
                <w:color w:val="000000"/>
                <w:sz w:val="20"/>
                <w:szCs w:val="20"/>
                <w:lang w:eastAsia="en-GB"/>
              </w:rPr>
            </w:pPr>
            <w:del w:id="731" w:author="Warwick Wainwright" w:date="2018-07-24T17:27:00Z">
              <w:r w:rsidRPr="003A2195" w:rsidDel="00D57379">
                <w:rPr>
                  <w:color w:val="000000"/>
                  <w:sz w:val="20"/>
                  <w:szCs w:val="20"/>
                  <w:lang w:eastAsia="en-GB"/>
                </w:rPr>
                <w:delText xml:space="preserve">1, if farmer is currently enrolled in an </w:delText>
              </w:r>
              <w:r w:rsidR="00897FBC" w:rsidDel="00D57379">
                <w:rPr>
                  <w:color w:val="000000"/>
                  <w:sz w:val="20"/>
                  <w:szCs w:val="20"/>
                  <w:lang w:eastAsia="en-GB"/>
                </w:rPr>
                <w:delText>AES scheme</w:delText>
              </w:r>
              <w:r w:rsidRPr="003A2195" w:rsidDel="00D57379">
                <w:rPr>
                  <w:color w:val="000000"/>
                  <w:sz w:val="20"/>
                  <w:szCs w:val="20"/>
                  <w:lang w:eastAsia="en-GB"/>
                </w:rPr>
                <w:delText>, 0 otherwise</w:delText>
              </w:r>
            </w:del>
          </w:p>
        </w:tc>
        <w:tc>
          <w:tcPr>
            <w:tcW w:w="850" w:type="dxa"/>
            <w:tcBorders>
              <w:top w:val="nil"/>
              <w:left w:val="nil"/>
              <w:bottom w:val="nil"/>
              <w:right w:val="nil"/>
            </w:tcBorders>
            <w:shd w:val="clear" w:color="auto" w:fill="auto"/>
            <w:noWrap/>
            <w:vAlign w:val="center"/>
            <w:hideMark/>
          </w:tcPr>
          <w:p w14:paraId="58B92C90" w14:textId="4064FA91" w:rsidR="003A2195" w:rsidRPr="003A2195" w:rsidDel="00D57379" w:rsidRDefault="003A2195" w:rsidP="003A2195">
            <w:pPr>
              <w:spacing w:line="240" w:lineRule="auto"/>
              <w:ind w:firstLine="0"/>
              <w:jc w:val="left"/>
              <w:rPr>
                <w:del w:id="732" w:author="Warwick Wainwright" w:date="2018-07-24T17:27:00Z"/>
                <w:color w:val="000000"/>
                <w:sz w:val="20"/>
                <w:szCs w:val="20"/>
                <w:lang w:eastAsia="en-GB"/>
              </w:rPr>
            </w:pPr>
            <w:del w:id="733" w:author="Warwick Wainwright" w:date="2018-07-24T17:27:00Z">
              <w:r w:rsidRPr="003A2195" w:rsidDel="00D57379">
                <w:rPr>
                  <w:color w:val="000000"/>
                  <w:sz w:val="20"/>
                  <w:szCs w:val="20"/>
                  <w:lang w:eastAsia="en-GB"/>
                </w:rPr>
                <w:delText>0.32</w:delText>
              </w:r>
            </w:del>
          </w:p>
        </w:tc>
        <w:tc>
          <w:tcPr>
            <w:tcW w:w="567" w:type="dxa"/>
            <w:tcBorders>
              <w:top w:val="nil"/>
              <w:left w:val="nil"/>
              <w:bottom w:val="nil"/>
              <w:right w:val="nil"/>
            </w:tcBorders>
            <w:shd w:val="clear" w:color="auto" w:fill="auto"/>
            <w:noWrap/>
            <w:vAlign w:val="center"/>
            <w:hideMark/>
          </w:tcPr>
          <w:p w14:paraId="52EF856D" w14:textId="7CED75B9" w:rsidR="003A2195" w:rsidRPr="003A2195" w:rsidDel="00D57379" w:rsidRDefault="003A2195" w:rsidP="003A2195">
            <w:pPr>
              <w:spacing w:line="240" w:lineRule="auto"/>
              <w:ind w:firstLine="0"/>
              <w:jc w:val="left"/>
              <w:rPr>
                <w:del w:id="734" w:author="Warwick Wainwright" w:date="2018-07-24T17:27:00Z"/>
                <w:color w:val="000000"/>
                <w:sz w:val="20"/>
                <w:szCs w:val="20"/>
                <w:lang w:eastAsia="en-GB"/>
              </w:rPr>
            </w:pPr>
            <w:del w:id="735" w:author="Warwick Wainwright" w:date="2018-07-24T17:27:00Z">
              <w:r w:rsidRPr="003A2195" w:rsidDel="00D57379">
                <w:rPr>
                  <w:color w:val="000000"/>
                  <w:sz w:val="20"/>
                  <w:szCs w:val="20"/>
                  <w:lang w:eastAsia="en-GB"/>
                </w:rPr>
                <w:delText>0.47</w:delText>
              </w:r>
            </w:del>
          </w:p>
        </w:tc>
      </w:tr>
      <w:tr w:rsidR="003A2195" w:rsidRPr="003A2195" w:rsidDel="00D57379" w14:paraId="07386549" w14:textId="54F681DC" w:rsidTr="001258DC">
        <w:trPr>
          <w:trHeight w:val="300"/>
          <w:jc w:val="center"/>
          <w:del w:id="736" w:author="Warwick Wainwright" w:date="2018-07-24T17:27:00Z"/>
        </w:trPr>
        <w:tc>
          <w:tcPr>
            <w:tcW w:w="961" w:type="dxa"/>
            <w:tcBorders>
              <w:top w:val="nil"/>
              <w:left w:val="nil"/>
              <w:bottom w:val="nil"/>
              <w:right w:val="nil"/>
            </w:tcBorders>
            <w:shd w:val="clear" w:color="auto" w:fill="auto"/>
            <w:vAlign w:val="center"/>
            <w:hideMark/>
          </w:tcPr>
          <w:p w14:paraId="776540B1" w14:textId="333B7665" w:rsidR="003A2195" w:rsidRPr="003A2195" w:rsidDel="00D57379" w:rsidRDefault="003A2195" w:rsidP="003A2195">
            <w:pPr>
              <w:spacing w:line="240" w:lineRule="auto"/>
              <w:ind w:firstLine="0"/>
              <w:jc w:val="left"/>
              <w:rPr>
                <w:del w:id="737" w:author="Warwick Wainwright" w:date="2018-07-24T17:27:00Z"/>
                <w:color w:val="000000"/>
                <w:sz w:val="20"/>
                <w:szCs w:val="20"/>
                <w:lang w:eastAsia="en-GB"/>
              </w:rPr>
            </w:pPr>
            <w:del w:id="738" w:author="Warwick Wainwright" w:date="2018-07-24T17:27:00Z">
              <w:r w:rsidRPr="003A2195" w:rsidDel="00D57379">
                <w:rPr>
                  <w:color w:val="000000"/>
                  <w:sz w:val="20"/>
                  <w:szCs w:val="20"/>
                  <w:lang w:eastAsia="en-GB"/>
                </w:rPr>
                <w:delText>RDP</w:delText>
              </w:r>
            </w:del>
          </w:p>
        </w:tc>
        <w:tc>
          <w:tcPr>
            <w:tcW w:w="5008" w:type="dxa"/>
            <w:tcBorders>
              <w:top w:val="nil"/>
              <w:left w:val="nil"/>
              <w:bottom w:val="nil"/>
              <w:right w:val="nil"/>
            </w:tcBorders>
            <w:shd w:val="clear" w:color="auto" w:fill="auto"/>
            <w:vAlign w:val="center"/>
            <w:hideMark/>
          </w:tcPr>
          <w:p w14:paraId="026FD02C" w14:textId="0B39D537" w:rsidR="003A2195" w:rsidRPr="003A2195" w:rsidDel="00D57379" w:rsidRDefault="003A2195" w:rsidP="003A2195">
            <w:pPr>
              <w:spacing w:line="240" w:lineRule="auto"/>
              <w:ind w:firstLine="0"/>
              <w:jc w:val="left"/>
              <w:rPr>
                <w:del w:id="739" w:author="Warwick Wainwright" w:date="2018-07-24T17:27:00Z"/>
                <w:color w:val="000000"/>
                <w:sz w:val="20"/>
                <w:szCs w:val="20"/>
                <w:lang w:eastAsia="en-GB"/>
              </w:rPr>
            </w:pPr>
            <w:del w:id="740" w:author="Warwick Wainwright" w:date="2018-07-24T17:27:00Z">
              <w:r w:rsidRPr="003A2195" w:rsidDel="00D57379">
                <w:rPr>
                  <w:color w:val="000000"/>
                  <w:sz w:val="20"/>
                  <w:szCs w:val="20"/>
                  <w:lang w:eastAsia="en-GB"/>
                </w:rPr>
                <w:delText>1, if farmer aware of RDP support for rare breeds, 0 otherwise</w:delText>
              </w:r>
            </w:del>
          </w:p>
        </w:tc>
        <w:tc>
          <w:tcPr>
            <w:tcW w:w="850" w:type="dxa"/>
            <w:tcBorders>
              <w:top w:val="nil"/>
              <w:left w:val="nil"/>
              <w:bottom w:val="nil"/>
              <w:right w:val="nil"/>
            </w:tcBorders>
            <w:shd w:val="clear" w:color="auto" w:fill="auto"/>
            <w:noWrap/>
            <w:vAlign w:val="center"/>
            <w:hideMark/>
          </w:tcPr>
          <w:p w14:paraId="1691E3DB" w14:textId="44B54E43" w:rsidR="003A2195" w:rsidRPr="003A2195" w:rsidDel="00D57379" w:rsidRDefault="003A2195" w:rsidP="003A2195">
            <w:pPr>
              <w:spacing w:line="240" w:lineRule="auto"/>
              <w:ind w:firstLine="0"/>
              <w:jc w:val="left"/>
              <w:rPr>
                <w:del w:id="741" w:author="Warwick Wainwright" w:date="2018-07-24T17:27:00Z"/>
                <w:color w:val="000000"/>
                <w:sz w:val="20"/>
                <w:szCs w:val="20"/>
                <w:lang w:eastAsia="en-GB"/>
              </w:rPr>
            </w:pPr>
            <w:del w:id="742" w:author="Warwick Wainwright" w:date="2018-07-24T17:27:00Z">
              <w:r w:rsidRPr="003A2195" w:rsidDel="00D57379">
                <w:rPr>
                  <w:color w:val="000000"/>
                  <w:sz w:val="20"/>
                  <w:szCs w:val="20"/>
                  <w:lang w:eastAsia="en-GB"/>
                </w:rPr>
                <w:delText>0.21</w:delText>
              </w:r>
            </w:del>
          </w:p>
        </w:tc>
        <w:tc>
          <w:tcPr>
            <w:tcW w:w="567" w:type="dxa"/>
            <w:tcBorders>
              <w:top w:val="nil"/>
              <w:left w:val="nil"/>
              <w:bottom w:val="nil"/>
              <w:right w:val="nil"/>
            </w:tcBorders>
            <w:shd w:val="clear" w:color="auto" w:fill="auto"/>
            <w:noWrap/>
            <w:vAlign w:val="center"/>
            <w:hideMark/>
          </w:tcPr>
          <w:p w14:paraId="75DF010E" w14:textId="7A882B6A" w:rsidR="003A2195" w:rsidRPr="003A2195" w:rsidDel="00D57379" w:rsidRDefault="003A2195" w:rsidP="003A2195">
            <w:pPr>
              <w:spacing w:line="240" w:lineRule="auto"/>
              <w:ind w:firstLine="0"/>
              <w:jc w:val="left"/>
              <w:rPr>
                <w:del w:id="743" w:author="Warwick Wainwright" w:date="2018-07-24T17:27:00Z"/>
                <w:color w:val="000000"/>
                <w:sz w:val="20"/>
                <w:szCs w:val="20"/>
                <w:lang w:eastAsia="en-GB"/>
              </w:rPr>
            </w:pPr>
            <w:del w:id="744" w:author="Warwick Wainwright" w:date="2018-07-24T17:27:00Z">
              <w:r w:rsidRPr="003A2195" w:rsidDel="00D57379">
                <w:rPr>
                  <w:color w:val="000000"/>
                  <w:sz w:val="20"/>
                  <w:szCs w:val="20"/>
                  <w:lang w:eastAsia="en-GB"/>
                </w:rPr>
                <w:delText>0.41</w:delText>
              </w:r>
            </w:del>
          </w:p>
        </w:tc>
      </w:tr>
      <w:tr w:rsidR="003A2195" w:rsidRPr="003A2195" w:rsidDel="00D57379" w14:paraId="011E7BC1" w14:textId="6B67563B" w:rsidTr="001258DC">
        <w:trPr>
          <w:trHeight w:val="1020"/>
          <w:jc w:val="center"/>
          <w:del w:id="745" w:author="Warwick Wainwright" w:date="2018-07-24T17:27:00Z"/>
        </w:trPr>
        <w:tc>
          <w:tcPr>
            <w:tcW w:w="961" w:type="dxa"/>
            <w:tcBorders>
              <w:top w:val="nil"/>
              <w:left w:val="nil"/>
              <w:bottom w:val="nil"/>
              <w:right w:val="nil"/>
            </w:tcBorders>
            <w:shd w:val="clear" w:color="auto" w:fill="auto"/>
            <w:vAlign w:val="center"/>
            <w:hideMark/>
          </w:tcPr>
          <w:p w14:paraId="199243EA" w14:textId="0FE0B49C" w:rsidR="003A2195" w:rsidRPr="003A2195" w:rsidDel="00D57379" w:rsidRDefault="003A2195" w:rsidP="003A2195">
            <w:pPr>
              <w:spacing w:line="240" w:lineRule="auto"/>
              <w:ind w:firstLine="0"/>
              <w:jc w:val="left"/>
              <w:rPr>
                <w:del w:id="746" w:author="Warwick Wainwright" w:date="2018-07-24T17:27:00Z"/>
                <w:color w:val="000000"/>
                <w:sz w:val="20"/>
                <w:szCs w:val="20"/>
                <w:lang w:eastAsia="en-GB"/>
              </w:rPr>
            </w:pPr>
            <w:del w:id="747" w:author="Warwick Wainwright" w:date="2018-07-24T17:27:00Z">
              <w:r w:rsidRPr="003A2195" w:rsidDel="00D57379">
                <w:rPr>
                  <w:color w:val="000000"/>
                  <w:sz w:val="20"/>
                  <w:szCs w:val="20"/>
                  <w:lang w:eastAsia="en-GB"/>
                </w:rPr>
                <w:delText>BEN</w:delText>
              </w:r>
            </w:del>
          </w:p>
        </w:tc>
        <w:tc>
          <w:tcPr>
            <w:tcW w:w="5008" w:type="dxa"/>
            <w:tcBorders>
              <w:top w:val="nil"/>
              <w:left w:val="nil"/>
              <w:bottom w:val="nil"/>
              <w:right w:val="nil"/>
            </w:tcBorders>
            <w:shd w:val="clear" w:color="auto" w:fill="auto"/>
            <w:vAlign w:val="center"/>
            <w:hideMark/>
          </w:tcPr>
          <w:p w14:paraId="1B4429CC" w14:textId="7A34FE73" w:rsidR="003A2195" w:rsidRPr="003A2195" w:rsidDel="00D57379" w:rsidRDefault="003A2195" w:rsidP="00E24236">
            <w:pPr>
              <w:spacing w:line="240" w:lineRule="auto"/>
              <w:ind w:firstLine="0"/>
              <w:jc w:val="left"/>
              <w:rPr>
                <w:del w:id="748" w:author="Warwick Wainwright" w:date="2018-07-24T17:27:00Z"/>
                <w:color w:val="000000"/>
                <w:sz w:val="20"/>
                <w:szCs w:val="20"/>
                <w:lang w:eastAsia="en-GB"/>
              </w:rPr>
            </w:pPr>
            <w:del w:id="749" w:author="Warwick Wainwright" w:date="2018-07-24T17:27:00Z">
              <w:r w:rsidRPr="003A2195" w:rsidDel="00D57379">
                <w:rPr>
                  <w:color w:val="000000"/>
                  <w:sz w:val="20"/>
                  <w:szCs w:val="20"/>
                  <w:lang w:eastAsia="en-GB"/>
                </w:rPr>
                <w:delText>Categorical (1=if farmer prefers 100% individual cash benefits, 2=50% cash benefit, 50% community in-kind benefit, 3=100% community in-kind benefit)</w:delText>
              </w:r>
            </w:del>
          </w:p>
        </w:tc>
        <w:tc>
          <w:tcPr>
            <w:tcW w:w="850" w:type="dxa"/>
            <w:tcBorders>
              <w:top w:val="nil"/>
              <w:left w:val="nil"/>
              <w:bottom w:val="nil"/>
              <w:right w:val="nil"/>
            </w:tcBorders>
            <w:shd w:val="clear" w:color="auto" w:fill="auto"/>
            <w:noWrap/>
            <w:vAlign w:val="center"/>
            <w:hideMark/>
          </w:tcPr>
          <w:p w14:paraId="21043D05" w14:textId="5E126D39" w:rsidR="003A2195" w:rsidRPr="003A2195" w:rsidDel="00D57379" w:rsidRDefault="003A2195" w:rsidP="003A2195">
            <w:pPr>
              <w:spacing w:line="240" w:lineRule="auto"/>
              <w:ind w:firstLine="0"/>
              <w:jc w:val="left"/>
              <w:rPr>
                <w:del w:id="750" w:author="Warwick Wainwright" w:date="2018-07-24T17:27:00Z"/>
                <w:color w:val="000000"/>
                <w:sz w:val="20"/>
                <w:szCs w:val="20"/>
                <w:lang w:eastAsia="en-GB"/>
              </w:rPr>
            </w:pPr>
            <w:del w:id="751" w:author="Warwick Wainwright" w:date="2018-07-24T17:27:00Z">
              <w:r w:rsidRPr="003A2195" w:rsidDel="00D57379">
                <w:rPr>
                  <w:color w:val="000000"/>
                  <w:sz w:val="20"/>
                  <w:szCs w:val="20"/>
                  <w:lang w:eastAsia="en-GB"/>
                </w:rPr>
                <w:delText>1.39</w:delText>
              </w:r>
            </w:del>
          </w:p>
        </w:tc>
        <w:tc>
          <w:tcPr>
            <w:tcW w:w="567" w:type="dxa"/>
            <w:tcBorders>
              <w:top w:val="nil"/>
              <w:left w:val="nil"/>
              <w:bottom w:val="nil"/>
              <w:right w:val="nil"/>
            </w:tcBorders>
            <w:shd w:val="clear" w:color="auto" w:fill="auto"/>
            <w:noWrap/>
            <w:vAlign w:val="center"/>
            <w:hideMark/>
          </w:tcPr>
          <w:p w14:paraId="3AA5AE5A" w14:textId="03F50FAF" w:rsidR="003A2195" w:rsidRPr="003A2195" w:rsidDel="00D57379" w:rsidRDefault="003A2195" w:rsidP="003A2195">
            <w:pPr>
              <w:spacing w:line="240" w:lineRule="auto"/>
              <w:ind w:firstLine="0"/>
              <w:jc w:val="left"/>
              <w:rPr>
                <w:del w:id="752" w:author="Warwick Wainwright" w:date="2018-07-24T17:27:00Z"/>
                <w:color w:val="000000"/>
                <w:sz w:val="20"/>
                <w:szCs w:val="20"/>
                <w:lang w:eastAsia="en-GB"/>
              </w:rPr>
            </w:pPr>
            <w:del w:id="753" w:author="Warwick Wainwright" w:date="2018-07-24T17:27:00Z">
              <w:r w:rsidRPr="003A2195" w:rsidDel="00D57379">
                <w:rPr>
                  <w:color w:val="000000"/>
                  <w:sz w:val="20"/>
                  <w:szCs w:val="20"/>
                  <w:lang w:eastAsia="en-GB"/>
                </w:rPr>
                <w:delText>0.71</w:delText>
              </w:r>
            </w:del>
          </w:p>
        </w:tc>
      </w:tr>
      <w:tr w:rsidR="003A2195" w:rsidRPr="003A2195" w:rsidDel="00D57379" w14:paraId="69B32F13" w14:textId="14DCFF07" w:rsidTr="001258DC">
        <w:trPr>
          <w:trHeight w:val="510"/>
          <w:jc w:val="center"/>
          <w:del w:id="754" w:author="Warwick Wainwright" w:date="2018-07-24T17:27:00Z"/>
        </w:trPr>
        <w:tc>
          <w:tcPr>
            <w:tcW w:w="961" w:type="dxa"/>
            <w:tcBorders>
              <w:top w:val="nil"/>
              <w:left w:val="nil"/>
              <w:bottom w:val="nil"/>
              <w:right w:val="nil"/>
            </w:tcBorders>
            <w:shd w:val="clear" w:color="auto" w:fill="auto"/>
            <w:vAlign w:val="center"/>
            <w:hideMark/>
          </w:tcPr>
          <w:p w14:paraId="097E526A" w14:textId="76641555" w:rsidR="003A2195" w:rsidRPr="003A2195" w:rsidDel="00D57379" w:rsidRDefault="003A2195" w:rsidP="003A2195">
            <w:pPr>
              <w:spacing w:line="240" w:lineRule="auto"/>
              <w:ind w:firstLine="0"/>
              <w:jc w:val="left"/>
              <w:rPr>
                <w:del w:id="755" w:author="Warwick Wainwright" w:date="2018-07-24T17:27:00Z"/>
                <w:color w:val="000000"/>
                <w:sz w:val="20"/>
                <w:szCs w:val="20"/>
                <w:lang w:eastAsia="en-GB"/>
              </w:rPr>
            </w:pPr>
            <w:del w:id="756" w:author="Warwick Wainwright" w:date="2018-07-24T17:27:00Z">
              <w:r w:rsidRPr="003A2195" w:rsidDel="00D57379">
                <w:rPr>
                  <w:color w:val="000000"/>
                  <w:sz w:val="20"/>
                  <w:szCs w:val="20"/>
                  <w:lang w:eastAsia="en-GB"/>
                </w:rPr>
                <w:delText>REG</w:delText>
              </w:r>
            </w:del>
          </w:p>
        </w:tc>
        <w:tc>
          <w:tcPr>
            <w:tcW w:w="5008" w:type="dxa"/>
            <w:tcBorders>
              <w:top w:val="nil"/>
              <w:left w:val="nil"/>
              <w:bottom w:val="nil"/>
              <w:right w:val="nil"/>
            </w:tcBorders>
            <w:shd w:val="clear" w:color="auto" w:fill="auto"/>
            <w:vAlign w:val="center"/>
            <w:hideMark/>
          </w:tcPr>
          <w:p w14:paraId="4E2C61EF" w14:textId="317A08CF" w:rsidR="003A2195" w:rsidRPr="003A2195" w:rsidDel="00D57379" w:rsidRDefault="003A2195" w:rsidP="009825B6">
            <w:pPr>
              <w:spacing w:line="240" w:lineRule="auto"/>
              <w:ind w:firstLine="0"/>
              <w:jc w:val="left"/>
              <w:rPr>
                <w:del w:id="757" w:author="Warwick Wainwright" w:date="2018-07-24T17:27:00Z"/>
                <w:color w:val="000000"/>
                <w:sz w:val="20"/>
                <w:szCs w:val="20"/>
                <w:lang w:eastAsia="en-GB"/>
              </w:rPr>
            </w:pPr>
            <w:del w:id="758" w:author="Warwick Wainwright" w:date="2018-07-24T17:27:00Z">
              <w:r w:rsidRPr="003A2195" w:rsidDel="00D57379">
                <w:rPr>
                  <w:color w:val="000000"/>
                  <w:sz w:val="20"/>
                  <w:szCs w:val="20"/>
                  <w:lang w:eastAsia="en-GB"/>
                </w:rPr>
                <w:delText>1, if livestock</w:delText>
              </w:r>
              <w:r w:rsidR="009825B6" w:rsidDel="00D57379">
                <w:rPr>
                  <w:color w:val="000000"/>
                  <w:sz w:val="20"/>
                  <w:szCs w:val="20"/>
                  <w:lang w:eastAsia="en-GB"/>
                </w:rPr>
                <w:delText xml:space="preserve"> are registered</w:delText>
              </w:r>
              <w:r w:rsidRPr="003A2195" w:rsidDel="00D57379">
                <w:rPr>
                  <w:color w:val="000000"/>
                  <w:sz w:val="20"/>
                  <w:szCs w:val="20"/>
                  <w:lang w:eastAsia="en-GB"/>
                </w:rPr>
                <w:delText xml:space="preserve"> in a genealogic register, 0 otherwise</w:delText>
              </w:r>
            </w:del>
          </w:p>
        </w:tc>
        <w:tc>
          <w:tcPr>
            <w:tcW w:w="850" w:type="dxa"/>
            <w:tcBorders>
              <w:top w:val="nil"/>
              <w:left w:val="nil"/>
              <w:bottom w:val="nil"/>
              <w:right w:val="nil"/>
            </w:tcBorders>
            <w:shd w:val="clear" w:color="auto" w:fill="auto"/>
            <w:noWrap/>
            <w:vAlign w:val="center"/>
            <w:hideMark/>
          </w:tcPr>
          <w:p w14:paraId="17B5E05C" w14:textId="31B0CA43" w:rsidR="003A2195" w:rsidRPr="003A2195" w:rsidDel="00D57379" w:rsidRDefault="003A2195" w:rsidP="003A2195">
            <w:pPr>
              <w:spacing w:line="240" w:lineRule="auto"/>
              <w:ind w:firstLine="0"/>
              <w:jc w:val="left"/>
              <w:rPr>
                <w:del w:id="759" w:author="Warwick Wainwright" w:date="2018-07-24T17:27:00Z"/>
                <w:color w:val="000000"/>
                <w:sz w:val="20"/>
                <w:szCs w:val="20"/>
                <w:lang w:eastAsia="en-GB"/>
              </w:rPr>
            </w:pPr>
            <w:del w:id="760" w:author="Warwick Wainwright" w:date="2018-07-24T17:27:00Z">
              <w:r w:rsidRPr="003A2195" w:rsidDel="00D57379">
                <w:rPr>
                  <w:color w:val="000000"/>
                  <w:sz w:val="20"/>
                  <w:szCs w:val="20"/>
                  <w:lang w:eastAsia="en-GB"/>
                </w:rPr>
                <w:delText>0.08</w:delText>
              </w:r>
            </w:del>
          </w:p>
        </w:tc>
        <w:tc>
          <w:tcPr>
            <w:tcW w:w="567" w:type="dxa"/>
            <w:tcBorders>
              <w:top w:val="nil"/>
              <w:left w:val="nil"/>
              <w:bottom w:val="nil"/>
              <w:right w:val="nil"/>
            </w:tcBorders>
            <w:shd w:val="clear" w:color="auto" w:fill="auto"/>
            <w:noWrap/>
            <w:vAlign w:val="center"/>
            <w:hideMark/>
          </w:tcPr>
          <w:p w14:paraId="376CF301" w14:textId="664C36BE" w:rsidR="003A2195" w:rsidRPr="003A2195" w:rsidDel="00D57379" w:rsidRDefault="003A2195" w:rsidP="003A2195">
            <w:pPr>
              <w:spacing w:line="240" w:lineRule="auto"/>
              <w:ind w:firstLine="0"/>
              <w:jc w:val="left"/>
              <w:rPr>
                <w:del w:id="761" w:author="Warwick Wainwright" w:date="2018-07-24T17:27:00Z"/>
                <w:color w:val="000000"/>
                <w:sz w:val="20"/>
                <w:szCs w:val="20"/>
                <w:lang w:eastAsia="en-GB"/>
              </w:rPr>
            </w:pPr>
            <w:del w:id="762" w:author="Warwick Wainwright" w:date="2018-07-24T17:27:00Z">
              <w:r w:rsidRPr="003A2195" w:rsidDel="00D57379">
                <w:rPr>
                  <w:color w:val="000000"/>
                  <w:sz w:val="20"/>
                  <w:szCs w:val="20"/>
                  <w:lang w:eastAsia="en-GB"/>
                </w:rPr>
                <w:delText>0.27</w:delText>
              </w:r>
            </w:del>
          </w:p>
        </w:tc>
      </w:tr>
      <w:tr w:rsidR="003A2195" w:rsidRPr="003A2195" w:rsidDel="00D57379" w14:paraId="6956E858" w14:textId="563CFB05" w:rsidTr="001258DC">
        <w:trPr>
          <w:trHeight w:val="510"/>
          <w:jc w:val="center"/>
          <w:del w:id="763" w:author="Warwick Wainwright" w:date="2018-07-24T17:27:00Z"/>
        </w:trPr>
        <w:tc>
          <w:tcPr>
            <w:tcW w:w="961" w:type="dxa"/>
            <w:tcBorders>
              <w:top w:val="nil"/>
              <w:left w:val="nil"/>
              <w:bottom w:val="single" w:sz="4" w:space="0" w:color="auto"/>
              <w:right w:val="nil"/>
            </w:tcBorders>
            <w:shd w:val="clear" w:color="auto" w:fill="auto"/>
            <w:vAlign w:val="center"/>
            <w:hideMark/>
          </w:tcPr>
          <w:p w14:paraId="1A21D135" w14:textId="7D306783" w:rsidR="003A2195" w:rsidRPr="003A2195" w:rsidDel="00D57379" w:rsidRDefault="003A2195" w:rsidP="003A2195">
            <w:pPr>
              <w:spacing w:line="240" w:lineRule="auto"/>
              <w:ind w:firstLine="0"/>
              <w:jc w:val="left"/>
              <w:rPr>
                <w:del w:id="764" w:author="Warwick Wainwright" w:date="2018-07-24T17:27:00Z"/>
                <w:color w:val="000000"/>
                <w:sz w:val="20"/>
                <w:szCs w:val="20"/>
                <w:lang w:eastAsia="en-GB"/>
              </w:rPr>
            </w:pPr>
            <w:del w:id="765" w:author="Warwick Wainwright" w:date="2018-07-24T17:27:00Z">
              <w:r w:rsidRPr="003A2195" w:rsidDel="00D57379">
                <w:rPr>
                  <w:color w:val="000000"/>
                  <w:sz w:val="20"/>
                  <w:szCs w:val="20"/>
                  <w:lang w:eastAsia="en-GB"/>
                </w:rPr>
                <w:delText>Yield</w:delText>
              </w:r>
            </w:del>
          </w:p>
        </w:tc>
        <w:tc>
          <w:tcPr>
            <w:tcW w:w="5008" w:type="dxa"/>
            <w:tcBorders>
              <w:top w:val="nil"/>
              <w:left w:val="nil"/>
              <w:bottom w:val="single" w:sz="4" w:space="0" w:color="auto"/>
              <w:right w:val="nil"/>
            </w:tcBorders>
            <w:shd w:val="clear" w:color="auto" w:fill="auto"/>
            <w:vAlign w:val="center"/>
            <w:hideMark/>
          </w:tcPr>
          <w:p w14:paraId="1E63A7E9" w14:textId="2C28CE3E" w:rsidR="003A2195" w:rsidRPr="003A2195" w:rsidDel="00D57379" w:rsidRDefault="003A2195" w:rsidP="003A2195">
            <w:pPr>
              <w:spacing w:line="240" w:lineRule="auto"/>
              <w:ind w:firstLine="0"/>
              <w:jc w:val="left"/>
              <w:rPr>
                <w:del w:id="766" w:author="Warwick Wainwright" w:date="2018-07-24T17:27:00Z"/>
                <w:color w:val="000000"/>
                <w:sz w:val="20"/>
                <w:szCs w:val="20"/>
                <w:lang w:eastAsia="en-GB"/>
              </w:rPr>
            </w:pPr>
            <w:del w:id="767" w:author="Warwick Wainwright" w:date="2018-07-24T17:27:00Z">
              <w:r w:rsidRPr="003A2195" w:rsidDel="00D57379">
                <w:rPr>
                  <w:color w:val="000000"/>
                  <w:sz w:val="20"/>
                  <w:szCs w:val="20"/>
                  <w:lang w:eastAsia="en-GB"/>
                </w:rPr>
                <w:delText>1, if farmer is keeping cross breeds for yield improvement, 0 otherwise</w:delText>
              </w:r>
            </w:del>
          </w:p>
        </w:tc>
        <w:tc>
          <w:tcPr>
            <w:tcW w:w="850" w:type="dxa"/>
            <w:tcBorders>
              <w:top w:val="nil"/>
              <w:left w:val="nil"/>
              <w:bottom w:val="single" w:sz="4" w:space="0" w:color="auto"/>
              <w:right w:val="nil"/>
            </w:tcBorders>
            <w:shd w:val="clear" w:color="auto" w:fill="auto"/>
            <w:noWrap/>
            <w:vAlign w:val="center"/>
            <w:hideMark/>
          </w:tcPr>
          <w:p w14:paraId="702D5E53" w14:textId="347CDEDD" w:rsidR="003A2195" w:rsidRPr="003A2195" w:rsidDel="00D57379" w:rsidRDefault="003A2195" w:rsidP="003A2195">
            <w:pPr>
              <w:spacing w:line="240" w:lineRule="auto"/>
              <w:ind w:firstLine="0"/>
              <w:jc w:val="left"/>
              <w:rPr>
                <w:del w:id="768" w:author="Warwick Wainwright" w:date="2018-07-24T17:27:00Z"/>
                <w:color w:val="000000"/>
                <w:sz w:val="20"/>
                <w:szCs w:val="20"/>
                <w:lang w:eastAsia="en-GB"/>
              </w:rPr>
            </w:pPr>
            <w:del w:id="769" w:author="Warwick Wainwright" w:date="2018-07-24T17:27:00Z">
              <w:r w:rsidRPr="003A2195" w:rsidDel="00D57379">
                <w:rPr>
                  <w:color w:val="000000"/>
                  <w:sz w:val="20"/>
                  <w:szCs w:val="20"/>
                  <w:lang w:eastAsia="en-GB"/>
                </w:rPr>
                <w:delText>0.47</w:delText>
              </w:r>
            </w:del>
          </w:p>
        </w:tc>
        <w:tc>
          <w:tcPr>
            <w:tcW w:w="567" w:type="dxa"/>
            <w:tcBorders>
              <w:top w:val="nil"/>
              <w:left w:val="nil"/>
              <w:bottom w:val="single" w:sz="4" w:space="0" w:color="auto"/>
              <w:right w:val="nil"/>
            </w:tcBorders>
            <w:shd w:val="clear" w:color="auto" w:fill="auto"/>
            <w:noWrap/>
            <w:vAlign w:val="center"/>
            <w:hideMark/>
          </w:tcPr>
          <w:p w14:paraId="17887756" w14:textId="357EA2EC" w:rsidR="003A2195" w:rsidRPr="003A2195" w:rsidDel="00D57379" w:rsidRDefault="003A2195" w:rsidP="003A2195">
            <w:pPr>
              <w:spacing w:line="240" w:lineRule="auto"/>
              <w:ind w:firstLine="0"/>
              <w:jc w:val="left"/>
              <w:rPr>
                <w:del w:id="770" w:author="Warwick Wainwright" w:date="2018-07-24T17:27:00Z"/>
                <w:color w:val="000000"/>
                <w:sz w:val="20"/>
                <w:szCs w:val="20"/>
                <w:lang w:eastAsia="en-GB"/>
              </w:rPr>
            </w:pPr>
            <w:del w:id="771" w:author="Warwick Wainwright" w:date="2018-07-24T17:27:00Z">
              <w:r w:rsidRPr="003A2195" w:rsidDel="00D57379">
                <w:rPr>
                  <w:color w:val="000000"/>
                  <w:sz w:val="20"/>
                  <w:szCs w:val="20"/>
                  <w:lang w:eastAsia="en-GB"/>
                </w:rPr>
                <w:delText>0.5</w:delText>
              </w:r>
            </w:del>
          </w:p>
        </w:tc>
      </w:tr>
    </w:tbl>
    <w:p w14:paraId="461C6A76" w14:textId="77777777" w:rsidR="00992342" w:rsidRDefault="00992342" w:rsidP="00AB1184">
      <w:pPr>
        <w:jc w:val="left"/>
        <w:rPr>
          <w:bCs/>
        </w:rPr>
      </w:pPr>
    </w:p>
    <w:p w14:paraId="4B2CF953" w14:textId="4828C7B5" w:rsidR="00835DD8" w:rsidRPr="00835DD8" w:rsidDel="00515644" w:rsidRDefault="00835DD8" w:rsidP="00F32089">
      <w:pPr>
        <w:rPr>
          <w:del w:id="772" w:author="Warwick Wainwright" w:date="2018-07-24T17:42:00Z"/>
          <w:bCs/>
        </w:rPr>
      </w:pPr>
      <w:del w:id="773" w:author="Warwick Wainwright" w:date="2018-07-24T17:41:00Z">
        <w:r w:rsidRPr="00835DD8" w:rsidDel="00515644">
          <w:rPr>
            <w:bCs/>
          </w:rPr>
          <w:delText>Average farm size was</w:delText>
        </w:r>
        <w:r w:rsidR="004A1482" w:rsidDel="00515644">
          <w:rPr>
            <w:bCs/>
          </w:rPr>
          <w:delText xml:space="preserve"> reported to be in the range</w:delText>
        </w:r>
        <w:r w:rsidRPr="00835DD8" w:rsidDel="00515644">
          <w:rPr>
            <w:bCs/>
          </w:rPr>
          <w:delText xml:space="preserve"> </w:delText>
        </w:r>
        <w:r w:rsidR="00A62BBF" w:rsidDel="00515644">
          <w:rPr>
            <w:bCs/>
          </w:rPr>
          <w:delText>3</w:delText>
        </w:r>
        <w:r w:rsidRPr="00835DD8" w:rsidDel="00515644">
          <w:rPr>
            <w:bCs/>
          </w:rPr>
          <w:delText>-</w:delText>
        </w:r>
        <w:r w:rsidR="00A62BBF" w:rsidDel="00515644">
          <w:rPr>
            <w:bCs/>
          </w:rPr>
          <w:delText>6</w:delText>
        </w:r>
        <w:r w:rsidRPr="00835DD8" w:rsidDel="00515644">
          <w:rPr>
            <w:bCs/>
          </w:rPr>
          <w:delText xml:space="preserve"> (ha) </w:delText>
        </w:r>
        <w:r w:rsidR="00E56E29" w:rsidDel="00515644">
          <w:rPr>
            <w:bCs/>
          </w:rPr>
          <w:delText>-</w:delText>
        </w:r>
        <w:r w:rsidRPr="00835DD8" w:rsidDel="00515644">
          <w:rPr>
            <w:bCs/>
          </w:rPr>
          <w:delText xml:space="preserve"> national statistics</w:delText>
        </w:r>
        <w:r w:rsidR="004A1482" w:rsidDel="00515644">
          <w:rPr>
            <w:bCs/>
          </w:rPr>
          <w:delText xml:space="preserve"> </w:delText>
        </w:r>
        <w:r w:rsidR="00E56E29" w:rsidDel="00515644">
          <w:rPr>
            <w:bCs/>
          </w:rPr>
          <w:delText>suggest</w:delText>
        </w:r>
        <w:r w:rsidR="004A1482" w:rsidDel="00515644">
          <w:rPr>
            <w:bCs/>
          </w:rPr>
          <w:delText xml:space="preserve"> the average size of Romanian farms is </w:delText>
        </w:r>
        <w:r w:rsidR="00071F34" w:rsidDel="00515644">
          <w:rPr>
            <w:bCs/>
          </w:rPr>
          <w:delText>3.6 ha</w:delText>
        </w:r>
        <w:r w:rsidR="00695DE9" w:rsidDel="00515644">
          <w:rPr>
            <w:bCs/>
          </w:rPr>
          <w:delText xml:space="preserve"> </w:delText>
        </w:r>
        <w:r w:rsidR="00071F34" w:rsidDel="00515644">
          <w:rPr>
            <w:bCs/>
          </w:rPr>
          <w:fldChar w:fldCharType="begin" w:fldLock="1"/>
        </w:r>
        <w:r w:rsidR="008B0780" w:rsidDel="00515644">
          <w:rPr>
            <w:bCs/>
          </w:rPr>
          <w:del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delInstrText>
        </w:r>
        <w:r w:rsidR="00071F34" w:rsidDel="00515644">
          <w:rPr>
            <w:bCs/>
          </w:rPr>
          <w:fldChar w:fldCharType="separate"/>
        </w:r>
        <w:r w:rsidR="000147B6" w:rsidRPr="000147B6" w:rsidDel="00515644">
          <w:rPr>
            <w:bCs/>
            <w:noProof/>
          </w:rPr>
          <w:delText>[10]</w:delText>
        </w:r>
        <w:r w:rsidR="00071F34" w:rsidDel="00515644">
          <w:rPr>
            <w:bCs/>
          </w:rPr>
          <w:fldChar w:fldCharType="end"/>
        </w:r>
        <w:r w:rsidR="004A1482" w:rsidDel="00515644">
          <w:rPr>
            <w:bCs/>
          </w:rPr>
          <w:delText>.</w:delText>
        </w:r>
        <w:r w:rsidR="00695DE9" w:rsidDel="00515644">
          <w:rPr>
            <w:bCs/>
          </w:rPr>
          <w:delText xml:space="preserve"> </w:delText>
        </w:r>
      </w:del>
      <w:del w:id="774" w:author="Warwick Wainwright" w:date="2018-07-24T17:42:00Z">
        <w:r w:rsidR="008D5F0B" w:rsidDel="00515644">
          <w:rPr>
            <w:bCs/>
          </w:rPr>
          <w:delText>Some</w:delText>
        </w:r>
        <w:r w:rsidRPr="00835DD8" w:rsidDel="00515644">
          <w:rPr>
            <w:bCs/>
          </w:rPr>
          <w:delText xml:space="preserve"> 40% of farmers claimed to be farming with a rare breed as denoted from a list of </w:delText>
        </w:r>
        <w:r w:rsidRPr="00835DD8" w:rsidDel="00515644">
          <w:rPr>
            <w:rFonts w:ascii="Arial" w:hAnsi="Arial" w:cs="Arial"/>
            <w:bCs/>
          </w:rPr>
          <w:delText>‘</w:delText>
        </w:r>
        <w:r w:rsidRPr="00835DD8" w:rsidDel="00515644">
          <w:rPr>
            <w:bCs/>
          </w:rPr>
          <w:delText>at risk</w:delText>
        </w:r>
        <w:r w:rsidRPr="00835DD8" w:rsidDel="00515644">
          <w:rPr>
            <w:rFonts w:ascii="Arial" w:hAnsi="Arial" w:cs="Arial"/>
            <w:bCs/>
          </w:rPr>
          <w:delText>’</w:delText>
        </w:r>
        <w:r w:rsidRPr="00835DD8" w:rsidDel="00515644">
          <w:rPr>
            <w:bCs/>
          </w:rPr>
          <w:delText xml:space="preserve"> breeds</w:delText>
        </w:r>
      </w:del>
      <w:ins w:id="775" w:author="MORAN Dominic" w:date="2018-07-14T03:03:00Z">
        <w:del w:id="776" w:author="Warwick Wainwright" w:date="2018-07-24T17:42:00Z">
          <w:r w:rsidR="00686B8E" w:rsidDel="00515644">
            <w:rPr>
              <w:bCs/>
            </w:rPr>
            <w:delText>,</w:delText>
          </w:r>
        </w:del>
      </w:ins>
      <w:del w:id="777" w:author="Warwick Wainwright" w:date="2018-07-24T17:42:00Z">
        <w:r w:rsidR="000C5905" w:rsidDel="00515644">
          <w:rPr>
            <w:bCs/>
          </w:rPr>
          <w:delText xml:space="preserve"> </w:delText>
        </w:r>
        <w:r w:rsidR="00071F34" w:rsidDel="00515644">
          <w:rPr>
            <w:bCs/>
          </w:rPr>
          <w:delText xml:space="preserve"> </w:delText>
        </w:r>
        <w:r w:rsidR="000C5905" w:rsidDel="00515644">
          <w:rPr>
            <w:bCs/>
          </w:rPr>
          <w:delText>while</w:delText>
        </w:r>
        <w:r w:rsidR="000C5905" w:rsidRPr="00835DD8" w:rsidDel="00515644">
          <w:rPr>
            <w:bCs/>
          </w:rPr>
          <w:delText xml:space="preserve"> </w:delText>
        </w:r>
        <w:r w:rsidRPr="00835DD8" w:rsidDel="00515644">
          <w:rPr>
            <w:bCs/>
          </w:rPr>
          <w:delText xml:space="preserve">32% </w:delText>
        </w:r>
        <w:r w:rsidR="00847D4C" w:rsidDel="00515644">
          <w:rPr>
            <w:bCs/>
          </w:rPr>
          <w:delText xml:space="preserve">of farmers </w:delText>
        </w:r>
        <w:r w:rsidRPr="00835DD8" w:rsidDel="00515644">
          <w:rPr>
            <w:bCs/>
          </w:rPr>
          <w:delText>were enrolled in AES measures</w:delText>
        </w:r>
      </w:del>
      <w:del w:id="778" w:author="Warwick Wainwright" w:date="2018-07-24T17:41:00Z">
        <w:r w:rsidR="00847D4C" w:rsidDel="00515644">
          <w:rPr>
            <w:bCs/>
          </w:rPr>
          <w:delText xml:space="preserve"> </w:delText>
        </w:r>
        <w:r w:rsidR="000C5905" w:rsidDel="00515644">
          <w:rPr>
            <w:bCs/>
          </w:rPr>
          <w:delText>(</w:delText>
        </w:r>
        <w:r w:rsidR="00847D4C" w:rsidDel="00515644">
          <w:rPr>
            <w:bCs/>
          </w:rPr>
          <w:delText>this is</w:delText>
        </w:r>
        <w:r w:rsidR="004A1482" w:rsidDel="00515644">
          <w:rPr>
            <w:bCs/>
          </w:rPr>
          <w:delText xml:space="preserve"> similar to</w:delText>
        </w:r>
        <w:r w:rsidRPr="00835DD8" w:rsidDel="00515644">
          <w:rPr>
            <w:bCs/>
          </w:rPr>
          <w:delText xml:space="preserve"> proportions of Utilised Agricultural Areas (UAA) in </w:delText>
        </w:r>
        <w:r w:rsidR="00D800D2" w:rsidDel="00515644">
          <w:rPr>
            <w:bCs/>
          </w:rPr>
          <w:delText>AES schemes in Europe</w:delText>
        </w:r>
        <w:r w:rsidR="004A1482" w:rsidDel="00515644">
          <w:rPr>
            <w:bCs/>
          </w:rPr>
          <w:delText xml:space="preserve"> </w:delText>
        </w:r>
        <w:r w:rsidR="004A1482" w:rsidDel="00515644">
          <w:rPr>
            <w:bCs/>
          </w:rPr>
          <w:fldChar w:fldCharType="begin" w:fldLock="1"/>
        </w:r>
        <w:r w:rsidR="00F17B50" w:rsidDel="00515644">
          <w:rPr>
            <w:bCs/>
          </w:rPr>
          <w:del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5]", "plainTextFormattedCitation" : "[45]", "previouslyFormattedCitation" : "[45]" }, "properties" : { "noteIndex" : 0 }, "schema" : "https://github.com/citation-style-language/schema/raw/master/csl-citation.json" }</w:delInstrText>
        </w:r>
        <w:r w:rsidR="004A1482" w:rsidDel="00515644">
          <w:rPr>
            <w:bCs/>
          </w:rPr>
          <w:fldChar w:fldCharType="separate"/>
        </w:r>
        <w:r w:rsidR="002E6200" w:rsidRPr="002E6200" w:rsidDel="00515644">
          <w:rPr>
            <w:bCs/>
            <w:noProof/>
          </w:rPr>
          <w:delText>[45]</w:delText>
        </w:r>
        <w:r w:rsidR="004A1482" w:rsidDel="00515644">
          <w:rPr>
            <w:bCs/>
          </w:rPr>
          <w:fldChar w:fldCharType="end"/>
        </w:r>
        <w:r w:rsidR="000C5905" w:rsidDel="00515644">
          <w:rPr>
            <w:bCs/>
          </w:rPr>
          <w:delText>)</w:delText>
        </w:r>
        <w:r w:rsidR="004A1482" w:rsidDel="00515644">
          <w:rPr>
            <w:bCs/>
          </w:rPr>
          <w:delText xml:space="preserve"> </w:delText>
        </w:r>
      </w:del>
      <w:del w:id="779" w:author="Warwick Wainwright" w:date="2018-07-24T17:42:00Z">
        <w:r w:rsidRPr="00835DD8" w:rsidDel="00515644">
          <w:rPr>
            <w:bCs/>
          </w:rPr>
          <w:delText xml:space="preserve">. Only </w:delText>
        </w:r>
        <w:r w:rsidR="00E65369" w:rsidDel="00515644">
          <w:rPr>
            <w:bCs/>
          </w:rPr>
          <w:delText xml:space="preserve">21% </w:delText>
        </w:r>
        <w:r w:rsidRPr="00835DD8" w:rsidDel="00515644">
          <w:rPr>
            <w:bCs/>
          </w:rPr>
          <w:delText xml:space="preserve">of </w:delText>
        </w:r>
        <w:r w:rsidR="00E65369" w:rsidDel="00515644">
          <w:rPr>
            <w:bCs/>
          </w:rPr>
          <w:delText>respondents</w:delText>
        </w:r>
        <w:r w:rsidRPr="00835DD8" w:rsidDel="00515644">
          <w:rPr>
            <w:bCs/>
          </w:rPr>
          <w:delText xml:space="preserve"> were aware of RDP support for rare breeds whilst only 8% actually met the EU</w:delText>
        </w:r>
        <w:r w:rsidRPr="00835DD8" w:rsidDel="00515644">
          <w:rPr>
            <w:rFonts w:ascii="Arial" w:hAnsi="Arial" w:cs="Arial"/>
            <w:bCs/>
          </w:rPr>
          <w:delText>’</w:delText>
        </w:r>
        <w:r w:rsidRPr="00835DD8" w:rsidDel="00515644">
          <w:rPr>
            <w:bCs/>
          </w:rPr>
          <w:delText>s c</w:delText>
        </w:r>
        <w:r w:rsidR="00071F34" w:rsidDel="00515644">
          <w:rPr>
            <w:bCs/>
          </w:rPr>
          <w:delText xml:space="preserve">riteria to qualify for payments. </w:delText>
        </w:r>
      </w:del>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Del="00743B15" w:rsidRDefault="00362955" w:rsidP="00F71D0D">
      <w:pPr>
        <w:rPr>
          <w:del w:id="780" w:author="Warwick Wainwright" w:date="2018-07-24T17:50:00Z"/>
          <w:bCs/>
        </w:rPr>
      </w:pPr>
      <w:r w:rsidRPr="003A75DD">
        <w:rPr>
          <w:bCs/>
        </w:rPr>
        <w:t xml:space="preserve">To determine </w:t>
      </w:r>
      <w:r w:rsidRPr="00F71D0D">
        <w:rPr>
          <w:bCs/>
        </w:rPr>
        <w:t xml:space="preserve">how </w:t>
      </w:r>
      <w:del w:id="781" w:author="MORAN Dominic" w:date="2018-07-14T15:02:00Z">
        <w:r w:rsidRPr="00F71D0D" w:rsidDel="00A30C46">
          <w:rPr>
            <w:bCs/>
          </w:rPr>
          <w:delText xml:space="preserve">proximate threats, including </w:delText>
        </w:r>
      </w:del>
      <w:r w:rsidRPr="00F71D0D">
        <w:rPr>
          <w:bCs/>
        </w:rPr>
        <w:t>intensification</w:t>
      </w:r>
      <w:del w:id="782" w:author="Warwick Wainwright" w:date="2018-07-24T17:49:00Z">
        <w:r w:rsidRPr="00F71D0D" w:rsidDel="00743B15">
          <w:rPr>
            <w:bCs/>
          </w:rPr>
          <w:delText>,</w:delText>
        </w:r>
      </w:del>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del w:id="783" w:author="Warwick Wainwright" w:date="2018-07-24T17:49:00Z">
        <w:r w:rsidR="009642D8" w:rsidRPr="00CA0D51" w:rsidDel="00743B15">
          <w:rPr>
            <w:bCs/>
          </w:rPr>
          <w:delText xml:space="preserve"> </w:delText>
        </w:r>
      </w:del>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784" w:author="MORAN Dominic" w:date="2018-07-14T15:01:00Z">
        <w:r w:rsidR="00A30C46">
          <w:rPr>
            <w:bCs/>
          </w:rPr>
          <w:t>;</w:t>
        </w:r>
      </w:ins>
      <w:del w:id="785"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786" w:author="MORAN Dominic" w:date="2018-07-14T15:01:00Z">
        <w:r w:rsidR="00A30C46">
          <w:rPr>
            <w:bCs/>
          </w:rPr>
          <w:t xml:space="preserve"> the activity</w:t>
        </w:r>
      </w:ins>
      <w:del w:id="787"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788"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4ACD45C8"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789" w:author="MORAN Dominic" w:date="2018-07-14T15:03:00Z">
        <w:r w:rsidR="00A30C46">
          <w:t>in</w:t>
        </w:r>
      </w:ins>
      <w:del w:id="790" w:author="MORAN Dominic" w:date="2018-07-14T15:03:00Z">
        <w:r w:rsidRPr="00AB1184" w:rsidDel="00A30C46">
          <w:delText>associated with specific</w:delText>
        </w:r>
      </w:del>
      <w:r w:rsidRPr="00AB1184">
        <w:t xml:space="preserve"> farming </w:t>
      </w:r>
      <w:del w:id="791" w:author="Warwick Wainwright" w:date="2018-07-24T17:50:00Z">
        <w:r w:rsidRPr="00AB1184" w:rsidDel="00743B15">
          <w:delText>ca</w:delText>
        </w:r>
        <w:r w:rsidR="00622113" w:rsidDel="00743B15">
          <w:delText xml:space="preserve">tegories </w:delText>
        </w:r>
      </w:del>
      <w:ins w:id="792" w:author="Warwick Wainwright" w:date="2018-07-24T17:50:00Z">
        <w:r w:rsidR="00743B15">
          <w:t xml:space="preserve">practices </w:t>
        </w:r>
      </w:ins>
      <w:r w:rsidR="00622113">
        <w:t>over the last 10 years</w:t>
      </w:r>
      <w:ins w:id="793" w:author="Warwick Wainwright" w:date="2018-07-24T17:56:00Z">
        <w:r w:rsidR="00AC2B14">
          <w:t xml:space="preserve"> </w:t>
        </w:r>
      </w:ins>
      <w:ins w:id="794" w:author="Warwick Wainwright" w:date="2018-07-24T17:57:00Z">
        <w:r w:rsidR="00AC2B14">
          <w:t>from</w:t>
        </w:r>
      </w:ins>
      <w:ins w:id="795" w:author="Warwick Wainwright" w:date="2018-07-24T17:56:00Z">
        <w:r w:rsidR="00AC2B14">
          <w:t xml:space="preserve"> respondents</w:t>
        </w:r>
      </w:ins>
      <w:r w:rsidR="008D6DCC">
        <w:t xml:space="preserve">. </w:t>
      </w:r>
      <w:del w:id="796" w:author="Warwick Wainwright" w:date="2018-07-24T17:54:00Z">
        <w:r w:rsidR="008D6DCC" w:rsidDel="00AC2B14">
          <w:delText xml:space="preserve"> </w:delText>
        </w:r>
      </w:del>
      <w:del w:id="797" w:author="Warwick Wainwright" w:date="2018-07-24T17:57:00Z">
        <w:r w:rsidR="008D6DCC" w:rsidDel="00AC2B14">
          <w:delText xml:space="preserve">Note </w:delText>
        </w:r>
        <w:r w:rsidRPr="00AB1184" w:rsidDel="00AC2B14">
          <w:delText xml:space="preserve">farming </w:delText>
        </w:r>
      </w:del>
      <w:del w:id="798" w:author="Warwick Wainwright" w:date="2018-07-24T17:54:00Z">
        <w:r w:rsidRPr="00AB1184" w:rsidDel="00AC2B14">
          <w:delText xml:space="preserve">categories </w:delText>
        </w:r>
      </w:del>
      <w:del w:id="799" w:author="Warwick Wainwright" w:date="2018-07-24T17:57:00Z">
        <w:r w:rsidRPr="00AB1184" w:rsidDel="00AC2B14">
          <w:delText xml:space="preserve">vary in applicability to respondents - Milk cattle (75%); Sheep (52%); Hay by hand (20%); Hay by tractor (48%); Arable (49%)    </w:delText>
        </w:r>
      </w:del>
    </w:p>
    <w:p w14:paraId="3C3B3318" w14:textId="77777777" w:rsidR="00AB1184" w:rsidRPr="005878F4" w:rsidRDefault="00AB1184" w:rsidP="00AB1184"/>
    <w:p w14:paraId="4623F729" w14:textId="46FEF91C" w:rsidR="001C2F22" w:rsidDel="00DC0D61" w:rsidRDefault="00B05344" w:rsidP="001B639D">
      <w:pPr>
        <w:rPr>
          <w:del w:id="800" w:author="Warwick Wainwright" w:date="2018-07-25T09:59:00Z"/>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801" w:author="MORAN Dominic" w:date="2018-07-14T15:11:00Z">
        <w:r w:rsidR="002E628C">
          <w:rPr>
            <w:bCs/>
          </w:rPr>
          <w:t>s</w:t>
        </w:r>
      </w:ins>
      <w:r w:rsidR="00622113">
        <w:rPr>
          <w:bCs/>
        </w:rPr>
        <w:t xml:space="preserve"> w</w:t>
      </w:r>
      <w:ins w:id="802" w:author="MORAN Dominic" w:date="2018-07-14T15:11:00Z">
        <w:r w:rsidR="002E628C">
          <w:rPr>
            <w:bCs/>
          </w:rPr>
          <w:t>ere</w:t>
        </w:r>
      </w:ins>
      <w:del w:id="803" w:author="MORAN Dominic" w:date="2018-07-14T15:11:00Z">
        <w:r w:rsidR="00622113" w:rsidDel="002E628C">
          <w:rPr>
            <w:bCs/>
          </w:rPr>
          <w:delText>as</w:delText>
        </w:r>
      </w:del>
      <w:r w:rsidR="0087558F">
        <w:rPr>
          <w:bCs/>
        </w:rPr>
        <w:t xml:space="preserve"> t</w:t>
      </w:r>
      <w:r w:rsidR="001B639D" w:rsidRPr="001B639D">
        <w:rPr>
          <w:bCs/>
        </w:rPr>
        <w:t>he most</w:t>
      </w:r>
      <w:ins w:id="804" w:author="MORAN Dominic" w:date="2018-07-14T15:11:00Z">
        <w:r w:rsidR="002E628C">
          <w:rPr>
            <w:bCs/>
          </w:rPr>
          <w:t xml:space="preserve"> frequently kept</w:t>
        </w:r>
      </w:ins>
      <w:del w:id="805"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ins w:id="806" w:author="Warwick Wainwright" w:date="2018-07-25T09:39:00Z">
        <w:r w:rsidR="001D00E9">
          <w:rPr>
            <w:bCs/>
          </w:rPr>
          <w:t xml:space="preserve">The </w:t>
        </w:r>
      </w:ins>
      <w:ins w:id="807" w:author="Warwick Wainwright" w:date="2018-07-25T09:41:00Z">
        <w:r w:rsidR="001D00E9">
          <w:rPr>
            <w:bCs/>
          </w:rPr>
          <w:t xml:space="preserve">highest number of breeds reported was for </w:t>
        </w:r>
      </w:ins>
      <w:ins w:id="808" w:author="Warwick Wainwright" w:date="2018-07-25T09:43:00Z">
        <w:r w:rsidR="001D00E9">
          <w:rPr>
            <w:bCs/>
          </w:rPr>
          <w:t xml:space="preserve">pigs, </w:t>
        </w:r>
      </w:ins>
      <w:ins w:id="809" w:author="Warwick Wainwright" w:date="2018-07-25T09:44:00Z">
        <w:r w:rsidR="001D00E9">
          <w:rPr>
            <w:bCs/>
          </w:rPr>
          <w:t xml:space="preserve">while buffalo had the least. The most popular breed was the Romanian Buffalo, accounting for </w:t>
        </w:r>
      </w:ins>
      <w:ins w:id="810" w:author="Warwick Wainwright" w:date="2018-07-25T09:45:00Z">
        <w:r w:rsidR="001D00E9">
          <w:rPr>
            <w:bCs/>
          </w:rPr>
          <w:t xml:space="preserve">83% of the </w:t>
        </w:r>
        <w:r w:rsidR="00D03C95">
          <w:rPr>
            <w:bCs/>
          </w:rPr>
          <w:t xml:space="preserve">Buffalo population while the least popular breed was the Large White, </w:t>
        </w:r>
      </w:ins>
      <w:ins w:id="811" w:author="Warwick Wainwright" w:date="2018-07-25T09:46:00Z">
        <w:r w:rsidR="00D03C95">
          <w:rPr>
            <w:bCs/>
          </w:rPr>
          <w:t>accounting</w:t>
        </w:r>
      </w:ins>
      <w:ins w:id="812" w:author="Warwick Wainwright" w:date="2018-07-25T09:45:00Z">
        <w:r w:rsidR="00D03C95">
          <w:rPr>
            <w:bCs/>
          </w:rPr>
          <w:t xml:space="preserve"> </w:t>
        </w:r>
      </w:ins>
      <w:ins w:id="813" w:author="Warwick Wainwright" w:date="2018-07-25T09:46:00Z">
        <w:r w:rsidR="00BA2C3E">
          <w:rPr>
            <w:bCs/>
          </w:rPr>
          <w:t xml:space="preserve">for 37% of all </w:t>
        </w:r>
      </w:ins>
      <w:ins w:id="814" w:author="Warwick Wainwright" w:date="2018-07-25T09:48:00Z">
        <w:r w:rsidR="00BA2C3E">
          <w:rPr>
            <w:bCs/>
          </w:rPr>
          <w:t xml:space="preserve">the pig population. </w:t>
        </w:r>
      </w:ins>
      <w:ins w:id="815" w:author="Warwick Wainwright" w:date="2018-07-25T09:52:00Z">
        <w:r w:rsidR="00BA2C3E">
          <w:rPr>
            <w:bCs/>
          </w:rPr>
          <w:t xml:space="preserve">This suggests farmers have optimised </w:t>
        </w:r>
      </w:ins>
      <w:ins w:id="816" w:author="Warwick Wainwright" w:date="2018-07-25T09:53:00Z">
        <w:r w:rsidR="00BA2C3E">
          <w:rPr>
            <w:bCs/>
          </w:rPr>
          <w:t xml:space="preserve">breed selection for their local production systems – that </w:t>
        </w:r>
        <w:r w:rsidR="00DC0D61">
          <w:rPr>
            <w:bCs/>
          </w:rPr>
          <w:t>are marginal and extensive.</w:t>
        </w:r>
      </w:ins>
      <w:ins w:id="817" w:author="Warwick Wainwright" w:date="2018-07-25T09:59:00Z">
        <w:r w:rsidR="00DC0D61">
          <w:rPr>
            <w:bCs/>
          </w:rPr>
          <w:t xml:space="preserve"> </w:t>
        </w:r>
      </w:ins>
      <w:del w:id="818" w:author="Warwick Wainwright" w:date="2018-07-25T09:50:00Z">
        <w:r w:rsidR="001C2F22" w:rsidDel="00BA2C3E">
          <w:rPr>
            <w:bCs/>
          </w:rPr>
          <w:delText>Breed diversity</w:delText>
        </w:r>
      </w:del>
      <w:del w:id="819" w:author="Warwick Wainwright" w:date="2018-07-24T18:22:00Z">
        <w:r w:rsidR="001C2F22" w:rsidDel="003E049C">
          <w:rPr>
            <w:bCs/>
          </w:rPr>
          <w:delText>, as measured by</w:delText>
        </w:r>
        <w:r w:rsidR="00E22C93" w:rsidDel="003E049C">
          <w:rPr>
            <w:bCs/>
          </w:rPr>
          <w:delText xml:space="preserve"> the</w:delText>
        </w:r>
        <w:r w:rsidR="001C2F22" w:rsidDel="003E049C">
          <w:rPr>
            <w:bCs/>
          </w:rPr>
          <w:delText xml:space="preserve"> number of breeds accounting for </w:delText>
        </w:r>
        <w:r w:rsidR="00AB1184" w:rsidDel="003E049C">
          <w:rPr>
            <w:bCs/>
          </w:rPr>
          <w:delText>≥</w:delText>
        </w:r>
        <w:r w:rsidR="001C2F22" w:rsidDel="003E049C">
          <w:rPr>
            <w:bCs/>
          </w:rPr>
          <w:delText xml:space="preserve">60% of </w:delText>
        </w:r>
        <w:r w:rsidR="00847D4C" w:rsidDel="003E049C">
          <w:rPr>
            <w:bCs/>
          </w:rPr>
          <w:delText xml:space="preserve">the </w:delText>
        </w:r>
        <w:r w:rsidR="001C2F22" w:rsidDel="003E049C">
          <w:rPr>
            <w:bCs/>
          </w:rPr>
          <w:delText xml:space="preserve">species population in our sample, </w:delText>
        </w:r>
      </w:del>
      <w:ins w:id="820" w:author="MORAN Dominic" w:date="2018-07-14T15:13:00Z">
        <w:del w:id="821" w:author="Warwick Wainwright" w:date="2018-07-24T18:22:00Z">
          <w:r w:rsidR="002E628C" w:rsidDel="003E049C">
            <w:rPr>
              <w:bCs/>
            </w:rPr>
            <w:delText xml:space="preserve">and </w:delText>
          </w:r>
        </w:del>
      </w:ins>
      <w:del w:id="822" w:author="Warwick Wainwright" w:date="2018-07-24T18:22:00Z">
        <w:r w:rsidR="001C2F22" w:rsidDel="003E049C">
          <w:rPr>
            <w:bCs/>
          </w:rPr>
          <w:delText>was similar across all farm animals</w:delText>
        </w:r>
      </w:del>
      <w:del w:id="823" w:author="Warwick Wainwright" w:date="2018-07-25T09:50:00Z">
        <w:r w:rsidR="001C2F22" w:rsidDel="00BA2C3E">
          <w:rPr>
            <w:bCs/>
          </w:rPr>
          <w:delText xml:space="preserve">. </w:delText>
        </w:r>
      </w:del>
      <w:del w:id="824" w:author="Warwick Wainwright" w:date="2018-07-25T09:59:00Z">
        <w:r w:rsidR="001C2F22" w:rsidDel="00DC0D61">
          <w:rPr>
            <w:bCs/>
          </w:rPr>
          <w:delText xml:space="preserve">This </w:delText>
        </w:r>
        <w:r w:rsidR="00E56E29" w:rsidDel="00DC0D61">
          <w:rPr>
            <w:bCs/>
          </w:rPr>
          <w:delText>suggests</w:delText>
        </w:r>
        <w:r w:rsidR="001C2F22" w:rsidDel="00DC0D61">
          <w:rPr>
            <w:bCs/>
          </w:rPr>
          <w:delText xml:space="preserve"> </w:delText>
        </w:r>
        <w:r w:rsidR="00E65369" w:rsidDel="00DC0D61">
          <w:rPr>
            <w:bCs/>
          </w:rPr>
          <w:delText xml:space="preserve">most </w:delText>
        </w:r>
        <w:r w:rsidR="001C2F22" w:rsidDel="00DC0D61">
          <w:rPr>
            <w:bCs/>
          </w:rPr>
          <w:delText xml:space="preserve">farmers have optimised production for </w:delText>
        </w:r>
        <w:r w:rsidR="00E65369" w:rsidDel="00DC0D61">
          <w:rPr>
            <w:bCs/>
          </w:rPr>
          <w:delText>one or two breeds</w:delText>
        </w:r>
        <w:r w:rsidR="00847D4C" w:rsidDel="00DC0D61">
          <w:rPr>
            <w:bCs/>
          </w:rPr>
          <w:delText xml:space="preserve"> that are most </w:delText>
        </w:r>
        <w:r w:rsidR="00E56E29" w:rsidDel="00DC0D61">
          <w:rPr>
            <w:bCs/>
          </w:rPr>
          <w:delText>productive</w:delText>
        </w:r>
        <w:r w:rsidR="00847D4C" w:rsidDel="00DC0D61">
          <w:rPr>
            <w:bCs/>
          </w:rPr>
          <w:delText xml:space="preserve"> in Romanian systems</w:delText>
        </w:r>
        <w:r w:rsidR="00E65369" w:rsidDel="00DC0D61">
          <w:rPr>
            <w:bCs/>
          </w:rPr>
          <w:delText>.</w:delText>
        </w:r>
        <w:r w:rsidR="001C2F22" w:rsidDel="00DC0D61">
          <w:rPr>
            <w:bCs/>
          </w:rPr>
          <w:delText xml:space="preserve">  </w:delText>
        </w:r>
      </w:del>
    </w:p>
    <w:p w14:paraId="6CCDB8C2" w14:textId="77777777" w:rsidR="001C2F22" w:rsidDel="00DC0D61" w:rsidRDefault="001C2F22" w:rsidP="001B639D">
      <w:pPr>
        <w:rPr>
          <w:del w:id="825" w:author="Warwick Wainwright" w:date="2018-07-25T09:59:00Z"/>
          <w:bCs/>
        </w:rPr>
      </w:pPr>
    </w:p>
    <w:p w14:paraId="5E0116CF" w14:textId="5F31A946" w:rsidR="00DC0D61"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r w:rsidR="00440A4A">
        <w:rPr>
          <w:bCs/>
        </w:rPr>
        <w:t xml:space="preserve">Of </w:t>
      </w:r>
      <w:del w:id="826" w:author="Warwick Wainwright" w:date="2018-07-25T10:04:00Z">
        <w:r w:rsidR="00440A4A" w:rsidDel="00DC0D61">
          <w:rPr>
            <w:bCs/>
          </w:rPr>
          <w:delText xml:space="preserve">particular </w:delText>
        </w:r>
      </w:del>
      <w:r w:rsidR="00440A4A">
        <w:rPr>
          <w:bCs/>
        </w:rPr>
        <w:t xml:space="preserve">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ins w:id="827" w:author="Warwick Wainwright" w:date="2018-07-25T10:00:00Z">
        <w:r w:rsidR="00DC0D61">
          <w:rPr>
            <w:bCs/>
          </w:rPr>
          <w:t xml:space="preserve"> This suggest</w:t>
        </w:r>
      </w:ins>
      <w:ins w:id="828" w:author="Warwick Wainwright" w:date="2018-07-25T10:04:00Z">
        <w:r w:rsidR="00DC0D61">
          <w:rPr>
            <w:bCs/>
          </w:rPr>
          <w:t>s</w:t>
        </w:r>
      </w:ins>
      <w:ins w:id="829" w:author="Warwick Wainwright" w:date="2018-07-25T10:00:00Z">
        <w:r w:rsidR="00DC0D61">
          <w:rPr>
            <w:bCs/>
          </w:rPr>
          <w:t xml:space="preserve"> rare horse breeds</w:t>
        </w:r>
      </w:ins>
      <w:ins w:id="830" w:author="Warwick Wainwright" w:date="2018-07-25T10:03:00Z">
        <w:r w:rsidR="00DC0D61">
          <w:rPr>
            <w:bCs/>
          </w:rPr>
          <w:t xml:space="preserve"> may not possess</w:t>
        </w:r>
      </w:ins>
      <w:ins w:id="831" w:author="Warwick Wainwright" w:date="2018-07-25T10:04:00Z">
        <w:r w:rsidR="00DC0D61">
          <w:rPr>
            <w:bCs/>
          </w:rPr>
          <w:t xml:space="preserve"> farmer preferences for horse breed characteristics and hence are undersupplied. </w:t>
        </w:r>
      </w:ins>
      <w:ins w:id="832" w:author="Warwick Wainwright" w:date="2018-07-25T10:03:00Z">
        <w:r w:rsidR="00DC0D61">
          <w:rPr>
            <w:bCs/>
          </w:rPr>
          <w:t xml:space="preserve">  </w:t>
        </w:r>
      </w:ins>
      <w:r w:rsidR="00622113">
        <w:rPr>
          <w:bCs/>
        </w:rPr>
        <w:t xml:space="preserve"> </w:t>
      </w:r>
      <w:r w:rsidR="00440A4A">
        <w:rPr>
          <w:bCs/>
        </w:rPr>
        <w:t xml:space="preserve"> </w:t>
      </w:r>
    </w:p>
    <w:p w14:paraId="4B2BCCFB" w14:textId="77777777" w:rsidR="008D35BE" w:rsidRDefault="008D35BE" w:rsidP="008D35BE">
      <w:pPr>
        <w:rPr>
          <w:bCs/>
        </w:rPr>
      </w:pPr>
    </w:p>
    <w:p w14:paraId="6A638981" w14:textId="557C65E6" w:rsidR="008D35BE" w:rsidRDefault="008D35BE" w:rsidP="008D35BE">
      <w:pPr>
        <w:rPr>
          <w:ins w:id="833" w:author="Warwick Wainwright" w:date="2018-07-24T18:34:00Z"/>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ins w:id="834" w:author="Warwick Wainwright" w:date="2018-07-25T09:29:00Z">
        <w:r w:rsidR="00672EBF">
          <w:rPr>
            <w:bCs/>
          </w:rPr>
          <w:t>frequency on respondent farms</w:t>
        </w:r>
      </w:ins>
      <w:ins w:id="835" w:author="Warwick Wainwright" w:date="2018-07-25T09:31:00Z">
        <w:r w:rsidR="00672EBF">
          <w:rPr>
            <w:bCs/>
          </w:rPr>
          <w:t xml:space="preserve">, number of breeds reported, most popular breed and </w:t>
        </w:r>
      </w:ins>
      <w:del w:id="836" w:author="Warwick Wainwright" w:date="2018-07-25T09:32:00Z">
        <w:r w:rsidRPr="001B639D" w:rsidDel="00672EBF">
          <w:rPr>
            <w:bCs/>
          </w:rPr>
          <w:delText xml:space="preserve">incidence among farms surveyed alongside number </w:delText>
        </w:r>
      </w:del>
      <w:ins w:id="837" w:author="Warwick Wainwright" w:date="2018-07-25T09:32:00Z">
        <w:r w:rsidR="00672EBF">
          <w:rPr>
            <w:bCs/>
          </w:rPr>
          <w:t>percentage</w:t>
        </w:r>
        <w:r w:rsidR="00672EBF" w:rsidRPr="001B639D">
          <w:rPr>
            <w:bCs/>
          </w:rPr>
          <w:t xml:space="preserve"> </w:t>
        </w:r>
      </w:ins>
      <w:r w:rsidRPr="001B639D">
        <w:rPr>
          <w:bCs/>
        </w:rPr>
        <w:t>of farmers interested in farming with rare breed</w:t>
      </w:r>
      <w:del w:id="838" w:author="Warwick Wainwright" w:date="2018-07-25T09:32:00Z">
        <w:r w:rsidRPr="001B639D" w:rsidDel="00672EBF">
          <w:rPr>
            <w:bCs/>
          </w:rPr>
          <w:delText xml:space="preserve">s according to species (%)  </w:delText>
        </w:r>
      </w:del>
    </w:p>
    <w:tbl>
      <w:tblPr>
        <w:tblW w:w="9280" w:type="dxa"/>
        <w:tblInd w:w="93" w:type="dxa"/>
        <w:tblLook w:val="04A0" w:firstRow="1" w:lastRow="0" w:firstColumn="1" w:lastColumn="0" w:noHBand="0" w:noVBand="1"/>
      </w:tblPr>
      <w:tblGrid>
        <w:gridCol w:w="940"/>
        <w:gridCol w:w="2020"/>
        <w:gridCol w:w="1580"/>
        <w:gridCol w:w="2440"/>
        <w:gridCol w:w="2300"/>
      </w:tblGrid>
      <w:tr w:rsidR="001D00E9" w:rsidRPr="001D00E9" w14:paraId="7A0F8272" w14:textId="77777777" w:rsidTr="001D00E9">
        <w:trPr>
          <w:trHeight w:val="765"/>
          <w:ins w:id="839" w:author="Warwick Wainwright" w:date="2018-07-25T09:36:00Z"/>
        </w:trPr>
        <w:tc>
          <w:tcPr>
            <w:tcW w:w="940" w:type="dxa"/>
            <w:tcBorders>
              <w:top w:val="single" w:sz="4" w:space="0" w:color="auto"/>
              <w:left w:val="nil"/>
              <w:bottom w:val="single" w:sz="4" w:space="0" w:color="auto"/>
              <w:right w:val="nil"/>
            </w:tcBorders>
            <w:shd w:val="clear" w:color="auto" w:fill="auto"/>
            <w:noWrap/>
            <w:vAlign w:val="center"/>
            <w:hideMark/>
          </w:tcPr>
          <w:p w14:paraId="294EDCF8" w14:textId="77777777" w:rsidR="001D00E9" w:rsidRPr="001D00E9" w:rsidRDefault="001D00E9" w:rsidP="001D00E9">
            <w:pPr>
              <w:spacing w:line="240" w:lineRule="auto"/>
              <w:ind w:firstLine="0"/>
              <w:jc w:val="center"/>
              <w:rPr>
                <w:ins w:id="840" w:author="Warwick Wainwright" w:date="2018-07-25T09:36:00Z"/>
                <w:b/>
                <w:bCs/>
                <w:color w:val="000000"/>
                <w:sz w:val="20"/>
                <w:szCs w:val="20"/>
                <w:lang w:eastAsia="en-GB"/>
              </w:rPr>
            </w:pPr>
            <w:ins w:id="841" w:author="Warwick Wainwright" w:date="2018-07-25T09:36:00Z">
              <w:r w:rsidRPr="001D00E9">
                <w:rPr>
                  <w:b/>
                  <w:bCs/>
                  <w:color w:val="000000"/>
                  <w:sz w:val="20"/>
                  <w:szCs w:val="20"/>
                  <w:lang w:eastAsia="en-GB"/>
                </w:rPr>
                <w:t xml:space="preserve">Species </w:t>
              </w:r>
            </w:ins>
          </w:p>
        </w:tc>
        <w:tc>
          <w:tcPr>
            <w:tcW w:w="2020" w:type="dxa"/>
            <w:tcBorders>
              <w:top w:val="single" w:sz="4" w:space="0" w:color="auto"/>
              <w:left w:val="nil"/>
              <w:bottom w:val="single" w:sz="4" w:space="0" w:color="auto"/>
              <w:right w:val="nil"/>
            </w:tcBorders>
            <w:shd w:val="clear" w:color="auto" w:fill="auto"/>
            <w:vAlign w:val="center"/>
            <w:hideMark/>
          </w:tcPr>
          <w:p w14:paraId="517FEFDB" w14:textId="77777777" w:rsidR="001D00E9" w:rsidRPr="001D00E9" w:rsidRDefault="001D00E9" w:rsidP="001D00E9">
            <w:pPr>
              <w:spacing w:line="240" w:lineRule="auto"/>
              <w:ind w:firstLine="0"/>
              <w:jc w:val="center"/>
              <w:rPr>
                <w:ins w:id="842" w:author="Warwick Wainwright" w:date="2018-07-25T09:36:00Z"/>
                <w:b/>
                <w:bCs/>
                <w:color w:val="000000"/>
                <w:sz w:val="20"/>
                <w:szCs w:val="20"/>
                <w:lang w:eastAsia="en-GB"/>
              </w:rPr>
            </w:pPr>
            <w:ins w:id="843" w:author="Warwick Wainwright" w:date="2018-07-25T09:36:00Z">
              <w:r w:rsidRPr="001D00E9">
                <w:rPr>
                  <w:b/>
                  <w:bCs/>
                  <w:color w:val="000000"/>
                  <w:sz w:val="20"/>
                  <w:szCs w:val="20"/>
                  <w:lang w:eastAsia="en-GB"/>
                </w:rPr>
                <w:t>Incidence of farm animal in sample (%)</w:t>
              </w:r>
            </w:ins>
          </w:p>
        </w:tc>
        <w:tc>
          <w:tcPr>
            <w:tcW w:w="1580" w:type="dxa"/>
            <w:tcBorders>
              <w:top w:val="single" w:sz="4" w:space="0" w:color="auto"/>
              <w:left w:val="nil"/>
              <w:bottom w:val="single" w:sz="4" w:space="0" w:color="auto"/>
              <w:right w:val="nil"/>
            </w:tcBorders>
            <w:shd w:val="clear" w:color="auto" w:fill="auto"/>
            <w:vAlign w:val="center"/>
            <w:hideMark/>
          </w:tcPr>
          <w:p w14:paraId="342195A0" w14:textId="77777777" w:rsidR="001D00E9" w:rsidRPr="001D00E9" w:rsidRDefault="001D00E9" w:rsidP="001D00E9">
            <w:pPr>
              <w:spacing w:line="240" w:lineRule="auto"/>
              <w:ind w:firstLine="0"/>
              <w:jc w:val="center"/>
              <w:rPr>
                <w:ins w:id="844" w:author="Warwick Wainwright" w:date="2018-07-25T09:36:00Z"/>
                <w:b/>
                <w:bCs/>
                <w:color w:val="000000"/>
                <w:sz w:val="20"/>
                <w:szCs w:val="20"/>
                <w:lang w:eastAsia="en-GB"/>
              </w:rPr>
            </w:pPr>
            <w:ins w:id="845" w:author="Warwick Wainwright" w:date="2018-07-25T09:36:00Z">
              <w:r w:rsidRPr="001D00E9">
                <w:rPr>
                  <w:b/>
                  <w:bCs/>
                  <w:color w:val="000000"/>
                  <w:sz w:val="20"/>
                  <w:szCs w:val="20"/>
                  <w:lang w:eastAsia="en-GB"/>
                </w:rPr>
                <w:t>Total no. breeds reported</w:t>
              </w:r>
            </w:ins>
          </w:p>
        </w:tc>
        <w:tc>
          <w:tcPr>
            <w:tcW w:w="2440" w:type="dxa"/>
            <w:tcBorders>
              <w:top w:val="single" w:sz="4" w:space="0" w:color="auto"/>
              <w:left w:val="nil"/>
              <w:bottom w:val="single" w:sz="4" w:space="0" w:color="auto"/>
              <w:right w:val="nil"/>
            </w:tcBorders>
            <w:shd w:val="clear" w:color="auto" w:fill="auto"/>
            <w:vAlign w:val="center"/>
            <w:hideMark/>
          </w:tcPr>
          <w:p w14:paraId="60DADB7E" w14:textId="77777777" w:rsidR="001D00E9" w:rsidRDefault="001D00E9" w:rsidP="001D00E9">
            <w:pPr>
              <w:spacing w:line="240" w:lineRule="auto"/>
              <w:ind w:firstLine="0"/>
              <w:jc w:val="center"/>
              <w:rPr>
                <w:ins w:id="846" w:author="Warwick Wainwright" w:date="2018-07-25T09:36:00Z"/>
                <w:b/>
                <w:bCs/>
                <w:color w:val="000000"/>
                <w:sz w:val="20"/>
                <w:szCs w:val="20"/>
                <w:lang w:eastAsia="en-GB"/>
              </w:rPr>
            </w:pPr>
            <w:ins w:id="847" w:author="Warwick Wainwright" w:date="2018-07-25T09:36:00Z">
              <w:r w:rsidRPr="001D00E9">
                <w:rPr>
                  <w:b/>
                  <w:bCs/>
                  <w:color w:val="000000"/>
                  <w:sz w:val="20"/>
                  <w:szCs w:val="20"/>
                  <w:lang w:eastAsia="en-GB"/>
                </w:rPr>
                <w:t xml:space="preserve">Most popular breed  </w:t>
              </w:r>
            </w:ins>
          </w:p>
          <w:p w14:paraId="0775F8A4" w14:textId="7FB53BE5" w:rsidR="001D00E9" w:rsidRPr="001D00E9" w:rsidRDefault="001D00E9" w:rsidP="001D00E9">
            <w:pPr>
              <w:spacing w:line="240" w:lineRule="auto"/>
              <w:ind w:firstLine="0"/>
              <w:jc w:val="center"/>
              <w:rPr>
                <w:ins w:id="848" w:author="Warwick Wainwright" w:date="2018-07-25T09:36:00Z"/>
                <w:b/>
                <w:bCs/>
                <w:color w:val="000000"/>
                <w:sz w:val="20"/>
                <w:szCs w:val="20"/>
                <w:lang w:eastAsia="en-GB"/>
              </w:rPr>
            </w:pPr>
            <w:ins w:id="849" w:author="Warwick Wainwright" w:date="2018-07-25T09:36:00Z">
              <w:r w:rsidRPr="001D00E9">
                <w:rPr>
                  <w:b/>
                  <w:bCs/>
                  <w:color w:val="000000"/>
                  <w:sz w:val="20"/>
                  <w:szCs w:val="20"/>
                  <w:lang w:eastAsia="en-GB"/>
                </w:rPr>
                <w:t>(% abundance)</w:t>
              </w:r>
              <w:r>
                <w:rPr>
                  <w:b/>
                  <w:bCs/>
                  <w:color w:val="000000"/>
                  <w:sz w:val="20"/>
                  <w:szCs w:val="20"/>
                  <w:lang w:eastAsia="en-GB"/>
                </w:rPr>
                <w:t>*</w:t>
              </w:r>
            </w:ins>
          </w:p>
        </w:tc>
        <w:tc>
          <w:tcPr>
            <w:tcW w:w="2300" w:type="dxa"/>
            <w:tcBorders>
              <w:top w:val="single" w:sz="4" w:space="0" w:color="auto"/>
              <w:left w:val="nil"/>
              <w:bottom w:val="single" w:sz="4" w:space="0" w:color="auto"/>
              <w:right w:val="nil"/>
            </w:tcBorders>
            <w:shd w:val="clear" w:color="auto" w:fill="auto"/>
            <w:vAlign w:val="center"/>
            <w:hideMark/>
          </w:tcPr>
          <w:p w14:paraId="53D05311" w14:textId="77777777" w:rsidR="001D00E9" w:rsidRPr="001D00E9" w:rsidRDefault="001D00E9" w:rsidP="001D00E9">
            <w:pPr>
              <w:spacing w:line="240" w:lineRule="auto"/>
              <w:ind w:firstLine="0"/>
              <w:jc w:val="center"/>
              <w:rPr>
                <w:ins w:id="850" w:author="Warwick Wainwright" w:date="2018-07-25T09:36:00Z"/>
                <w:b/>
                <w:bCs/>
                <w:color w:val="000000"/>
                <w:sz w:val="20"/>
                <w:szCs w:val="20"/>
                <w:lang w:eastAsia="en-GB"/>
              </w:rPr>
            </w:pPr>
            <w:ins w:id="851" w:author="Warwick Wainwright" w:date="2018-07-25T09:36:00Z">
              <w:r w:rsidRPr="001D00E9">
                <w:rPr>
                  <w:b/>
                  <w:bCs/>
                  <w:color w:val="000000"/>
                  <w:sz w:val="20"/>
                  <w:szCs w:val="20"/>
                  <w:lang w:eastAsia="en-GB"/>
                </w:rPr>
                <w:t>Farmers stating interest in farming with rare breed (%)</w:t>
              </w:r>
            </w:ins>
          </w:p>
        </w:tc>
      </w:tr>
      <w:tr w:rsidR="001D00E9" w:rsidRPr="001D00E9" w14:paraId="6934EF18" w14:textId="77777777" w:rsidTr="001D00E9">
        <w:trPr>
          <w:trHeight w:val="285"/>
          <w:ins w:id="852" w:author="Warwick Wainwright" w:date="2018-07-25T09:36:00Z"/>
        </w:trPr>
        <w:tc>
          <w:tcPr>
            <w:tcW w:w="940" w:type="dxa"/>
            <w:tcBorders>
              <w:top w:val="nil"/>
              <w:left w:val="nil"/>
              <w:bottom w:val="nil"/>
              <w:right w:val="nil"/>
            </w:tcBorders>
            <w:shd w:val="clear" w:color="auto" w:fill="auto"/>
            <w:noWrap/>
            <w:vAlign w:val="center"/>
            <w:hideMark/>
          </w:tcPr>
          <w:p w14:paraId="400C565C" w14:textId="77777777" w:rsidR="001D00E9" w:rsidRPr="001D00E9" w:rsidRDefault="001D00E9" w:rsidP="001D00E9">
            <w:pPr>
              <w:spacing w:line="240" w:lineRule="auto"/>
              <w:ind w:firstLine="0"/>
              <w:jc w:val="center"/>
              <w:rPr>
                <w:ins w:id="853" w:author="Warwick Wainwright" w:date="2018-07-25T09:36:00Z"/>
                <w:color w:val="000000"/>
                <w:sz w:val="20"/>
                <w:szCs w:val="20"/>
                <w:lang w:eastAsia="en-GB"/>
              </w:rPr>
            </w:pPr>
            <w:ins w:id="854" w:author="Warwick Wainwright" w:date="2018-07-25T09:36:00Z">
              <w:r w:rsidRPr="001D00E9">
                <w:rPr>
                  <w:color w:val="000000"/>
                  <w:sz w:val="20"/>
                  <w:szCs w:val="20"/>
                  <w:lang w:eastAsia="en-GB"/>
                </w:rPr>
                <w:t>Sheep</w:t>
              </w:r>
            </w:ins>
          </w:p>
        </w:tc>
        <w:tc>
          <w:tcPr>
            <w:tcW w:w="2020" w:type="dxa"/>
            <w:tcBorders>
              <w:top w:val="nil"/>
              <w:left w:val="nil"/>
              <w:bottom w:val="nil"/>
              <w:right w:val="nil"/>
            </w:tcBorders>
            <w:shd w:val="clear" w:color="auto" w:fill="auto"/>
            <w:noWrap/>
            <w:vAlign w:val="center"/>
            <w:hideMark/>
          </w:tcPr>
          <w:p w14:paraId="3459E682" w14:textId="572B1F6E" w:rsidR="001D00E9" w:rsidRPr="001D00E9" w:rsidRDefault="001D00E9" w:rsidP="001D00E9">
            <w:pPr>
              <w:spacing w:line="240" w:lineRule="auto"/>
              <w:ind w:firstLine="0"/>
              <w:jc w:val="center"/>
              <w:rPr>
                <w:ins w:id="855" w:author="Warwick Wainwright" w:date="2018-07-25T09:36:00Z"/>
                <w:color w:val="000000"/>
                <w:sz w:val="20"/>
                <w:szCs w:val="20"/>
                <w:lang w:eastAsia="en-GB"/>
              </w:rPr>
            </w:pPr>
            <w:ins w:id="856" w:author="Warwick Wainwright" w:date="2018-07-25T09:38:00Z">
              <w:r>
                <w:rPr>
                  <w:color w:val="000000"/>
                  <w:sz w:val="20"/>
                  <w:szCs w:val="20"/>
                  <w:lang w:eastAsia="en-GB"/>
                </w:rPr>
                <w:t>61</w:t>
              </w:r>
            </w:ins>
          </w:p>
        </w:tc>
        <w:tc>
          <w:tcPr>
            <w:tcW w:w="1580" w:type="dxa"/>
            <w:tcBorders>
              <w:top w:val="nil"/>
              <w:left w:val="nil"/>
              <w:bottom w:val="nil"/>
              <w:right w:val="nil"/>
            </w:tcBorders>
            <w:shd w:val="clear" w:color="auto" w:fill="auto"/>
            <w:noWrap/>
            <w:vAlign w:val="center"/>
            <w:hideMark/>
          </w:tcPr>
          <w:p w14:paraId="77ECCFF5" w14:textId="77777777" w:rsidR="001D00E9" w:rsidRPr="001D00E9" w:rsidRDefault="001D00E9" w:rsidP="001D00E9">
            <w:pPr>
              <w:spacing w:line="240" w:lineRule="auto"/>
              <w:ind w:firstLine="0"/>
              <w:jc w:val="center"/>
              <w:rPr>
                <w:ins w:id="857" w:author="Warwick Wainwright" w:date="2018-07-25T09:36:00Z"/>
                <w:color w:val="000000"/>
                <w:sz w:val="20"/>
                <w:szCs w:val="20"/>
                <w:lang w:eastAsia="en-GB"/>
              </w:rPr>
            </w:pPr>
            <w:ins w:id="858" w:author="Warwick Wainwright" w:date="2018-07-25T09:36:00Z">
              <w:r w:rsidRPr="001D00E9">
                <w:rPr>
                  <w:color w:val="000000"/>
                  <w:sz w:val="20"/>
                  <w:szCs w:val="20"/>
                  <w:lang w:eastAsia="en-GB"/>
                </w:rPr>
                <w:t>8</w:t>
              </w:r>
            </w:ins>
          </w:p>
        </w:tc>
        <w:tc>
          <w:tcPr>
            <w:tcW w:w="2440" w:type="dxa"/>
            <w:tcBorders>
              <w:top w:val="nil"/>
              <w:left w:val="nil"/>
              <w:bottom w:val="nil"/>
              <w:right w:val="nil"/>
            </w:tcBorders>
            <w:shd w:val="clear" w:color="auto" w:fill="auto"/>
            <w:noWrap/>
            <w:vAlign w:val="center"/>
            <w:hideMark/>
          </w:tcPr>
          <w:p w14:paraId="52F2D5D3" w14:textId="77777777" w:rsidR="001D00E9" w:rsidRPr="001D00E9" w:rsidRDefault="001D00E9" w:rsidP="001D00E9">
            <w:pPr>
              <w:spacing w:line="240" w:lineRule="auto"/>
              <w:ind w:firstLine="0"/>
              <w:jc w:val="center"/>
              <w:rPr>
                <w:ins w:id="859" w:author="Warwick Wainwright" w:date="2018-07-25T09:36:00Z"/>
                <w:color w:val="000000"/>
                <w:sz w:val="20"/>
                <w:szCs w:val="20"/>
                <w:lang w:eastAsia="en-GB"/>
              </w:rPr>
            </w:pPr>
            <w:proofErr w:type="spellStart"/>
            <w:ins w:id="860" w:author="Warwick Wainwright" w:date="2018-07-25T09:36:00Z">
              <w:r w:rsidRPr="001D00E9">
                <w:rPr>
                  <w:color w:val="000000"/>
                  <w:sz w:val="20"/>
                  <w:szCs w:val="20"/>
                  <w:lang w:eastAsia="en-GB"/>
                </w:rPr>
                <w:t>Tsurcana</w:t>
              </w:r>
              <w:proofErr w:type="spellEnd"/>
              <w:r w:rsidRPr="001D00E9">
                <w:rPr>
                  <w:color w:val="000000"/>
                  <w:sz w:val="20"/>
                  <w:szCs w:val="20"/>
                  <w:lang w:eastAsia="en-GB"/>
                </w:rPr>
                <w:t xml:space="preserve"> (47%)</w:t>
              </w:r>
            </w:ins>
          </w:p>
        </w:tc>
        <w:tc>
          <w:tcPr>
            <w:tcW w:w="2300" w:type="dxa"/>
            <w:tcBorders>
              <w:top w:val="nil"/>
              <w:left w:val="nil"/>
              <w:bottom w:val="nil"/>
              <w:right w:val="nil"/>
            </w:tcBorders>
            <w:shd w:val="clear" w:color="auto" w:fill="auto"/>
            <w:noWrap/>
            <w:vAlign w:val="center"/>
            <w:hideMark/>
          </w:tcPr>
          <w:p w14:paraId="4901E82D" w14:textId="77777777" w:rsidR="001D00E9" w:rsidRPr="001D00E9" w:rsidRDefault="001D00E9" w:rsidP="001D00E9">
            <w:pPr>
              <w:spacing w:line="240" w:lineRule="auto"/>
              <w:ind w:firstLine="0"/>
              <w:jc w:val="center"/>
              <w:rPr>
                <w:ins w:id="861" w:author="Warwick Wainwright" w:date="2018-07-25T09:36:00Z"/>
                <w:color w:val="000000"/>
                <w:sz w:val="20"/>
                <w:szCs w:val="20"/>
                <w:lang w:eastAsia="en-GB"/>
              </w:rPr>
            </w:pPr>
            <w:ins w:id="862" w:author="Warwick Wainwright" w:date="2018-07-25T09:36:00Z">
              <w:r w:rsidRPr="001D00E9">
                <w:rPr>
                  <w:color w:val="000000"/>
                  <w:sz w:val="20"/>
                  <w:szCs w:val="20"/>
                  <w:lang w:eastAsia="en-GB"/>
                </w:rPr>
                <w:t>39</w:t>
              </w:r>
            </w:ins>
          </w:p>
        </w:tc>
      </w:tr>
      <w:tr w:rsidR="001D00E9" w:rsidRPr="001D00E9" w14:paraId="4E354BAB" w14:textId="77777777" w:rsidTr="001D00E9">
        <w:trPr>
          <w:trHeight w:val="285"/>
          <w:ins w:id="863" w:author="Warwick Wainwright" w:date="2018-07-25T09:36:00Z"/>
        </w:trPr>
        <w:tc>
          <w:tcPr>
            <w:tcW w:w="940" w:type="dxa"/>
            <w:tcBorders>
              <w:top w:val="nil"/>
              <w:left w:val="nil"/>
              <w:bottom w:val="nil"/>
              <w:right w:val="nil"/>
            </w:tcBorders>
            <w:shd w:val="clear" w:color="auto" w:fill="auto"/>
            <w:noWrap/>
            <w:vAlign w:val="center"/>
            <w:hideMark/>
          </w:tcPr>
          <w:p w14:paraId="2EC56960" w14:textId="77777777" w:rsidR="001D00E9" w:rsidRPr="001D00E9" w:rsidRDefault="001D00E9" w:rsidP="001D00E9">
            <w:pPr>
              <w:spacing w:line="240" w:lineRule="auto"/>
              <w:ind w:firstLine="0"/>
              <w:jc w:val="center"/>
              <w:rPr>
                <w:ins w:id="864" w:author="Warwick Wainwright" w:date="2018-07-25T09:36:00Z"/>
                <w:color w:val="000000"/>
                <w:sz w:val="20"/>
                <w:szCs w:val="20"/>
                <w:lang w:eastAsia="en-GB"/>
              </w:rPr>
            </w:pPr>
            <w:ins w:id="865" w:author="Warwick Wainwright" w:date="2018-07-25T09:36:00Z">
              <w:r w:rsidRPr="001D00E9">
                <w:rPr>
                  <w:color w:val="000000"/>
                  <w:sz w:val="20"/>
                  <w:szCs w:val="20"/>
                  <w:lang w:eastAsia="en-GB"/>
                </w:rPr>
                <w:t>Goats</w:t>
              </w:r>
            </w:ins>
          </w:p>
        </w:tc>
        <w:tc>
          <w:tcPr>
            <w:tcW w:w="2020" w:type="dxa"/>
            <w:tcBorders>
              <w:top w:val="nil"/>
              <w:left w:val="nil"/>
              <w:bottom w:val="nil"/>
              <w:right w:val="nil"/>
            </w:tcBorders>
            <w:shd w:val="clear" w:color="auto" w:fill="auto"/>
            <w:noWrap/>
            <w:vAlign w:val="center"/>
            <w:hideMark/>
          </w:tcPr>
          <w:p w14:paraId="666852CD" w14:textId="7B09328C" w:rsidR="001D00E9" w:rsidRPr="001D00E9" w:rsidRDefault="001D00E9" w:rsidP="001D00E9">
            <w:pPr>
              <w:spacing w:line="240" w:lineRule="auto"/>
              <w:ind w:firstLine="0"/>
              <w:jc w:val="center"/>
              <w:rPr>
                <w:ins w:id="866" w:author="Warwick Wainwright" w:date="2018-07-25T09:36:00Z"/>
                <w:color w:val="000000"/>
                <w:sz w:val="20"/>
                <w:szCs w:val="20"/>
                <w:lang w:eastAsia="en-GB"/>
              </w:rPr>
            </w:pPr>
            <w:ins w:id="867" w:author="Warwick Wainwright" w:date="2018-07-25T09:38:00Z">
              <w:r>
                <w:rPr>
                  <w:color w:val="000000"/>
                  <w:sz w:val="20"/>
                  <w:szCs w:val="20"/>
                  <w:lang w:eastAsia="en-GB"/>
                </w:rPr>
                <w:t>24</w:t>
              </w:r>
            </w:ins>
          </w:p>
        </w:tc>
        <w:tc>
          <w:tcPr>
            <w:tcW w:w="1580" w:type="dxa"/>
            <w:tcBorders>
              <w:top w:val="nil"/>
              <w:left w:val="nil"/>
              <w:bottom w:val="nil"/>
              <w:right w:val="nil"/>
            </w:tcBorders>
            <w:shd w:val="clear" w:color="auto" w:fill="auto"/>
            <w:noWrap/>
            <w:vAlign w:val="center"/>
            <w:hideMark/>
          </w:tcPr>
          <w:p w14:paraId="4B3D74E3" w14:textId="77777777" w:rsidR="001D00E9" w:rsidRPr="001D00E9" w:rsidRDefault="001D00E9" w:rsidP="001D00E9">
            <w:pPr>
              <w:spacing w:line="240" w:lineRule="auto"/>
              <w:ind w:firstLine="0"/>
              <w:jc w:val="center"/>
              <w:rPr>
                <w:ins w:id="868" w:author="Warwick Wainwright" w:date="2018-07-25T09:36:00Z"/>
                <w:color w:val="000000"/>
                <w:sz w:val="20"/>
                <w:szCs w:val="20"/>
                <w:lang w:eastAsia="en-GB"/>
              </w:rPr>
            </w:pPr>
            <w:ins w:id="869" w:author="Warwick Wainwright" w:date="2018-07-25T09:36:00Z">
              <w:r w:rsidRPr="001D00E9">
                <w:rPr>
                  <w:color w:val="000000"/>
                  <w:sz w:val="20"/>
                  <w:szCs w:val="20"/>
                  <w:lang w:eastAsia="en-GB"/>
                </w:rPr>
                <w:t>4</w:t>
              </w:r>
            </w:ins>
          </w:p>
        </w:tc>
        <w:tc>
          <w:tcPr>
            <w:tcW w:w="2440" w:type="dxa"/>
            <w:tcBorders>
              <w:top w:val="nil"/>
              <w:left w:val="nil"/>
              <w:bottom w:val="nil"/>
              <w:right w:val="nil"/>
            </w:tcBorders>
            <w:shd w:val="clear" w:color="auto" w:fill="auto"/>
            <w:noWrap/>
            <w:vAlign w:val="center"/>
            <w:hideMark/>
          </w:tcPr>
          <w:p w14:paraId="0FBA1052" w14:textId="77777777" w:rsidR="001D00E9" w:rsidRPr="001D00E9" w:rsidRDefault="001D00E9" w:rsidP="001D00E9">
            <w:pPr>
              <w:spacing w:line="240" w:lineRule="auto"/>
              <w:ind w:firstLine="0"/>
              <w:jc w:val="center"/>
              <w:rPr>
                <w:ins w:id="870" w:author="Warwick Wainwright" w:date="2018-07-25T09:36:00Z"/>
                <w:color w:val="000000"/>
                <w:sz w:val="20"/>
                <w:szCs w:val="20"/>
                <w:lang w:eastAsia="en-GB"/>
              </w:rPr>
            </w:pPr>
            <w:ins w:id="871" w:author="Warwick Wainwright" w:date="2018-07-25T09:36:00Z">
              <w:r w:rsidRPr="001D00E9">
                <w:rPr>
                  <w:color w:val="000000"/>
                  <w:sz w:val="20"/>
                  <w:szCs w:val="20"/>
                  <w:lang w:eastAsia="en-GB"/>
                </w:rPr>
                <w:t>Unknown (56%)</w:t>
              </w:r>
            </w:ins>
          </w:p>
        </w:tc>
        <w:tc>
          <w:tcPr>
            <w:tcW w:w="2300" w:type="dxa"/>
            <w:tcBorders>
              <w:top w:val="nil"/>
              <w:left w:val="nil"/>
              <w:bottom w:val="nil"/>
              <w:right w:val="nil"/>
            </w:tcBorders>
            <w:shd w:val="clear" w:color="auto" w:fill="auto"/>
            <w:noWrap/>
            <w:vAlign w:val="center"/>
            <w:hideMark/>
          </w:tcPr>
          <w:p w14:paraId="7010C3D2" w14:textId="77777777" w:rsidR="001D00E9" w:rsidRPr="001D00E9" w:rsidRDefault="001D00E9" w:rsidP="001D00E9">
            <w:pPr>
              <w:spacing w:line="240" w:lineRule="auto"/>
              <w:ind w:firstLine="0"/>
              <w:jc w:val="center"/>
              <w:rPr>
                <w:ins w:id="872" w:author="Warwick Wainwright" w:date="2018-07-25T09:36:00Z"/>
                <w:color w:val="000000"/>
                <w:sz w:val="20"/>
                <w:szCs w:val="20"/>
                <w:lang w:eastAsia="en-GB"/>
              </w:rPr>
            </w:pPr>
            <w:ins w:id="873" w:author="Warwick Wainwright" w:date="2018-07-25T09:36:00Z">
              <w:r w:rsidRPr="001D00E9">
                <w:rPr>
                  <w:color w:val="000000"/>
                  <w:sz w:val="20"/>
                  <w:szCs w:val="20"/>
                  <w:lang w:eastAsia="en-GB"/>
                </w:rPr>
                <w:t>11</w:t>
              </w:r>
            </w:ins>
          </w:p>
        </w:tc>
      </w:tr>
      <w:tr w:rsidR="001D00E9" w:rsidRPr="001D00E9" w14:paraId="4EF1E3AC" w14:textId="77777777" w:rsidTr="001D00E9">
        <w:trPr>
          <w:trHeight w:val="285"/>
          <w:ins w:id="874" w:author="Warwick Wainwright" w:date="2018-07-25T09:36:00Z"/>
        </w:trPr>
        <w:tc>
          <w:tcPr>
            <w:tcW w:w="940" w:type="dxa"/>
            <w:tcBorders>
              <w:top w:val="nil"/>
              <w:left w:val="nil"/>
              <w:bottom w:val="nil"/>
              <w:right w:val="nil"/>
            </w:tcBorders>
            <w:shd w:val="clear" w:color="auto" w:fill="auto"/>
            <w:noWrap/>
            <w:vAlign w:val="center"/>
            <w:hideMark/>
          </w:tcPr>
          <w:p w14:paraId="6DA4CD0A" w14:textId="77777777" w:rsidR="001D00E9" w:rsidRPr="001D00E9" w:rsidRDefault="001D00E9" w:rsidP="001D00E9">
            <w:pPr>
              <w:spacing w:line="240" w:lineRule="auto"/>
              <w:ind w:firstLine="0"/>
              <w:jc w:val="center"/>
              <w:rPr>
                <w:ins w:id="875" w:author="Warwick Wainwright" w:date="2018-07-25T09:36:00Z"/>
                <w:color w:val="000000"/>
                <w:sz w:val="20"/>
                <w:szCs w:val="20"/>
                <w:lang w:eastAsia="en-GB"/>
              </w:rPr>
            </w:pPr>
            <w:ins w:id="876" w:author="Warwick Wainwright" w:date="2018-07-25T09:36:00Z">
              <w:r w:rsidRPr="001D00E9">
                <w:rPr>
                  <w:color w:val="000000"/>
                  <w:sz w:val="20"/>
                  <w:szCs w:val="20"/>
                  <w:lang w:eastAsia="en-GB"/>
                </w:rPr>
                <w:t>Pigs</w:t>
              </w:r>
            </w:ins>
          </w:p>
        </w:tc>
        <w:tc>
          <w:tcPr>
            <w:tcW w:w="2020" w:type="dxa"/>
            <w:tcBorders>
              <w:top w:val="nil"/>
              <w:left w:val="nil"/>
              <w:bottom w:val="nil"/>
              <w:right w:val="nil"/>
            </w:tcBorders>
            <w:shd w:val="clear" w:color="auto" w:fill="auto"/>
            <w:noWrap/>
            <w:vAlign w:val="center"/>
            <w:hideMark/>
          </w:tcPr>
          <w:p w14:paraId="665AE461" w14:textId="6A299960" w:rsidR="001D00E9" w:rsidRPr="001D00E9" w:rsidRDefault="001D00E9" w:rsidP="001D00E9">
            <w:pPr>
              <w:spacing w:line="240" w:lineRule="auto"/>
              <w:ind w:firstLine="0"/>
              <w:jc w:val="center"/>
              <w:rPr>
                <w:ins w:id="877" w:author="Warwick Wainwright" w:date="2018-07-25T09:36:00Z"/>
                <w:color w:val="000000"/>
                <w:sz w:val="20"/>
                <w:szCs w:val="20"/>
                <w:lang w:eastAsia="en-GB"/>
              </w:rPr>
            </w:pPr>
            <w:ins w:id="878" w:author="Warwick Wainwright" w:date="2018-07-25T09:38:00Z">
              <w:r>
                <w:rPr>
                  <w:color w:val="000000"/>
                  <w:sz w:val="20"/>
                  <w:szCs w:val="20"/>
                  <w:lang w:eastAsia="en-GB"/>
                </w:rPr>
                <w:t>84</w:t>
              </w:r>
            </w:ins>
          </w:p>
        </w:tc>
        <w:tc>
          <w:tcPr>
            <w:tcW w:w="1580" w:type="dxa"/>
            <w:tcBorders>
              <w:top w:val="nil"/>
              <w:left w:val="nil"/>
              <w:bottom w:val="nil"/>
              <w:right w:val="nil"/>
            </w:tcBorders>
            <w:shd w:val="clear" w:color="auto" w:fill="auto"/>
            <w:noWrap/>
            <w:vAlign w:val="center"/>
            <w:hideMark/>
          </w:tcPr>
          <w:p w14:paraId="47F83EB8" w14:textId="77777777" w:rsidR="001D00E9" w:rsidRPr="001D00E9" w:rsidRDefault="001D00E9" w:rsidP="001D00E9">
            <w:pPr>
              <w:spacing w:line="240" w:lineRule="auto"/>
              <w:ind w:firstLine="0"/>
              <w:jc w:val="center"/>
              <w:rPr>
                <w:ins w:id="879" w:author="Warwick Wainwright" w:date="2018-07-25T09:36:00Z"/>
                <w:color w:val="000000"/>
                <w:sz w:val="20"/>
                <w:szCs w:val="20"/>
                <w:lang w:eastAsia="en-GB"/>
              </w:rPr>
            </w:pPr>
            <w:ins w:id="880" w:author="Warwick Wainwright" w:date="2018-07-25T09:36:00Z">
              <w:r w:rsidRPr="001D00E9">
                <w:rPr>
                  <w:color w:val="000000"/>
                  <w:sz w:val="20"/>
                  <w:szCs w:val="20"/>
                  <w:lang w:eastAsia="en-GB"/>
                </w:rPr>
                <w:t>13</w:t>
              </w:r>
            </w:ins>
          </w:p>
        </w:tc>
        <w:tc>
          <w:tcPr>
            <w:tcW w:w="2440" w:type="dxa"/>
            <w:tcBorders>
              <w:top w:val="nil"/>
              <w:left w:val="nil"/>
              <w:bottom w:val="nil"/>
              <w:right w:val="nil"/>
            </w:tcBorders>
            <w:shd w:val="clear" w:color="auto" w:fill="auto"/>
            <w:noWrap/>
            <w:vAlign w:val="center"/>
            <w:hideMark/>
          </w:tcPr>
          <w:p w14:paraId="198AFEC0" w14:textId="77777777" w:rsidR="001D00E9" w:rsidRPr="001D00E9" w:rsidRDefault="001D00E9" w:rsidP="001D00E9">
            <w:pPr>
              <w:spacing w:line="240" w:lineRule="auto"/>
              <w:ind w:firstLine="0"/>
              <w:jc w:val="center"/>
              <w:rPr>
                <w:ins w:id="881" w:author="Warwick Wainwright" w:date="2018-07-25T09:36:00Z"/>
                <w:color w:val="000000"/>
                <w:sz w:val="20"/>
                <w:szCs w:val="20"/>
                <w:lang w:eastAsia="en-GB"/>
              </w:rPr>
            </w:pPr>
            <w:ins w:id="882" w:author="Warwick Wainwright" w:date="2018-07-25T09:36:00Z">
              <w:r w:rsidRPr="001D00E9">
                <w:rPr>
                  <w:color w:val="000000"/>
                  <w:sz w:val="20"/>
                  <w:szCs w:val="20"/>
                  <w:lang w:eastAsia="en-GB"/>
                </w:rPr>
                <w:t>Large White (37%)</w:t>
              </w:r>
            </w:ins>
          </w:p>
        </w:tc>
        <w:tc>
          <w:tcPr>
            <w:tcW w:w="2300" w:type="dxa"/>
            <w:tcBorders>
              <w:top w:val="nil"/>
              <w:left w:val="nil"/>
              <w:bottom w:val="nil"/>
              <w:right w:val="nil"/>
            </w:tcBorders>
            <w:shd w:val="clear" w:color="auto" w:fill="auto"/>
            <w:noWrap/>
            <w:vAlign w:val="center"/>
            <w:hideMark/>
          </w:tcPr>
          <w:p w14:paraId="045BC06E" w14:textId="77777777" w:rsidR="001D00E9" w:rsidRPr="001D00E9" w:rsidRDefault="001D00E9" w:rsidP="001D00E9">
            <w:pPr>
              <w:spacing w:line="240" w:lineRule="auto"/>
              <w:ind w:firstLine="0"/>
              <w:jc w:val="center"/>
              <w:rPr>
                <w:ins w:id="883" w:author="Warwick Wainwright" w:date="2018-07-25T09:36:00Z"/>
                <w:color w:val="000000"/>
                <w:sz w:val="20"/>
                <w:szCs w:val="20"/>
                <w:lang w:eastAsia="en-GB"/>
              </w:rPr>
            </w:pPr>
            <w:ins w:id="884" w:author="Warwick Wainwright" w:date="2018-07-25T09:36:00Z">
              <w:r w:rsidRPr="001D00E9">
                <w:rPr>
                  <w:color w:val="000000"/>
                  <w:sz w:val="20"/>
                  <w:szCs w:val="20"/>
                  <w:lang w:eastAsia="en-GB"/>
                </w:rPr>
                <w:t>-</w:t>
              </w:r>
            </w:ins>
          </w:p>
        </w:tc>
      </w:tr>
      <w:tr w:rsidR="001D00E9" w:rsidRPr="001D00E9" w14:paraId="1D7491F0" w14:textId="77777777" w:rsidTr="001D00E9">
        <w:trPr>
          <w:trHeight w:val="285"/>
          <w:ins w:id="885" w:author="Warwick Wainwright" w:date="2018-07-25T09:36:00Z"/>
        </w:trPr>
        <w:tc>
          <w:tcPr>
            <w:tcW w:w="940" w:type="dxa"/>
            <w:tcBorders>
              <w:top w:val="nil"/>
              <w:left w:val="nil"/>
              <w:bottom w:val="nil"/>
              <w:right w:val="nil"/>
            </w:tcBorders>
            <w:shd w:val="clear" w:color="auto" w:fill="auto"/>
            <w:noWrap/>
            <w:vAlign w:val="center"/>
            <w:hideMark/>
          </w:tcPr>
          <w:p w14:paraId="30B821AA" w14:textId="77777777" w:rsidR="001D00E9" w:rsidRPr="001D00E9" w:rsidRDefault="001D00E9" w:rsidP="001D00E9">
            <w:pPr>
              <w:spacing w:line="240" w:lineRule="auto"/>
              <w:ind w:firstLine="0"/>
              <w:jc w:val="center"/>
              <w:rPr>
                <w:ins w:id="886" w:author="Warwick Wainwright" w:date="2018-07-25T09:36:00Z"/>
                <w:color w:val="000000"/>
                <w:sz w:val="20"/>
                <w:szCs w:val="20"/>
                <w:lang w:eastAsia="en-GB"/>
              </w:rPr>
            </w:pPr>
            <w:ins w:id="887" w:author="Warwick Wainwright" w:date="2018-07-25T09:36:00Z">
              <w:r w:rsidRPr="001D00E9">
                <w:rPr>
                  <w:color w:val="000000"/>
                  <w:sz w:val="20"/>
                  <w:szCs w:val="20"/>
                  <w:lang w:eastAsia="en-GB"/>
                </w:rPr>
                <w:t>Buffalo</w:t>
              </w:r>
            </w:ins>
          </w:p>
        </w:tc>
        <w:tc>
          <w:tcPr>
            <w:tcW w:w="2020" w:type="dxa"/>
            <w:tcBorders>
              <w:top w:val="nil"/>
              <w:left w:val="nil"/>
              <w:bottom w:val="nil"/>
              <w:right w:val="nil"/>
            </w:tcBorders>
            <w:shd w:val="clear" w:color="auto" w:fill="auto"/>
            <w:noWrap/>
            <w:vAlign w:val="center"/>
            <w:hideMark/>
          </w:tcPr>
          <w:p w14:paraId="22F04AFB" w14:textId="44CA8441" w:rsidR="001D00E9" w:rsidRPr="001D00E9" w:rsidRDefault="001D00E9" w:rsidP="001D00E9">
            <w:pPr>
              <w:spacing w:line="240" w:lineRule="auto"/>
              <w:ind w:firstLine="0"/>
              <w:jc w:val="center"/>
              <w:rPr>
                <w:ins w:id="888" w:author="Warwick Wainwright" w:date="2018-07-25T09:36:00Z"/>
                <w:color w:val="000000"/>
                <w:sz w:val="20"/>
                <w:szCs w:val="20"/>
                <w:lang w:eastAsia="en-GB"/>
              </w:rPr>
            </w:pPr>
            <w:ins w:id="889" w:author="Warwick Wainwright" w:date="2018-07-25T09:38:00Z">
              <w:r>
                <w:rPr>
                  <w:color w:val="000000"/>
                  <w:sz w:val="20"/>
                  <w:szCs w:val="20"/>
                  <w:lang w:eastAsia="en-GB"/>
                </w:rPr>
                <w:t>10</w:t>
              </w:r>
            </w:ins>
          </w:p>
        </w:tc>
        <w:tc>
          <w:tcPr>
            <w:tcW w:w="1580" w:type="dxa"/>
            <w:tcBorders>
              <w:top w:val="nil"/>
              <w:left w:val="nil"/>
              <w:bottom w:val="nil"/>
              <w:right w:val="nil"/>
            </w:tcBorders>
            <w:shd w:val="clear" w:color="auto" w:fill="auto"/>
            <w:noWrap/>
            <w:vAlign w:val="center"/>
            <w:hideMark/>
          </w:tcPr>
          <w:p w14:paraId="777938F3" w14:textId="77777777" w:rsidR="001D00E9" w:rsidRPr="001D00E9" w:rsidRDefault="001D00E9" w:rsidP="001D00E9">
            <w:pPr>
              <w:spacing w:line="240" w:lineRule="auto"/>
              <w:ind w:firstLine="0"/>
              <w:jc w:val="center"/>
              <w:rPr>
                <w:ins w:id="890" w:author="Warwick Wainwright" w:date="2018-07-25T09:36:00Z"/>
                <w:color w:val="000000"/>
                <w:sz w:val="20"/>
                <w:szCs w:val="20"/>
                <w:lang w:eastAsia="en-GB"/>
              </w:rPr>
            </w:pPr>
            <w:ins w:id="891" w:author="Warwick Wainwright" w:date="2018-07-25T09:36:00Z">
              <w:r w:rsidRPr="001D00E9">
                <w:rPr>
                  <w:color w:val="000000"/>
                  <w:sz w:val="20"/>
                  <w:szCs w:val="20"/>
                  <w:lang w:eastAsia="en-GB"/>
                </w:rPr>
                <w:t>3</w:t>
              </w:r>
            </w:ins>
          </w:p>
        </w:tc>
        <w:tc>
          <w:tcPr>
            <w:tcW w:w="2440" w:type="dxa"/>
            <w:tcBorders>
              <w:top w:val="nil"/>
              <w:left w:val="nil"/>
              <w:bottom w:val="nil"/>
              <w:right w:val="nil"/>
            </w:tcBorders>
            <w:shd w:val="clear" w:color="auto" w:fill="auto"/>
            <w:noWrap/>
            <w:vAlign w:val="center"/>
            <w:hideMark/>
          </w:tcPr>
          <w:p w14:paraId="008AC435" w14:textId="77777777" w:rsidR="001D00E9" w:rsidRPr="001D00E9" w:rsidRDefault="001D00E9" w:rsidP="001D00E9">
            <w:pPr>
              <w:spacing w:line="240" w:lineRule="auto"/>
              <w:ind w:firstLine="0"/>
              <w:jc w:val="center"/>
              <w:rPr>
                <w:ins w:id="892" w:author="Warwick Wainwright" w:date="2018-07-25T09:36:00Z"/>
                <w:color w:val="000000"/>
                <w:sz w:val="20"/>
                <w:szCs w:val="20"/>
                <w:lang w:eastAsia="en-GB"/>
              </w:rPr>
            </w:pPr>
            <w:ins w:id="893" w:author="Warwick Wainwright" w:date="2018-07-25T09:36:00Z">
              <w:r w:rsidRPr="001D00E9">
                <w:rPr>
                  <w:color w:val="000000"/>
                  <w:sz w:val="20"/>
                  <w:szCs w:val="20"/>
                  <w:lang w:eastAsia="en-GB"/>
                </w:rPr>
                <w:t>Romanian Buffalo (83%)</w:t>
              </w:r>
            </w:ins>
          </w:p>
        </w:tc>
        <w:tc>
          <w:tcPr>
            <w:tcW w:w="2300" w:type="dxa"/>
            <w:tcBorders>
              <w:top w:val="nil"/>
              <w:left w:val="nil"/>
              <w:bottom w:val="nil"/>
              <w:right w:val="nil"/>
            </w:tcBorders>
            <w:shd w:val="clear" w:color="auto" w:fill="auto"/>
            <w:noWrap/>
            <w:vAlign w:val="center"/>
            <w:hideMark/>
          </w:tcPr>
          <w:p w14:paraId="6695D761" w14:textId="77777777" w:rsidR="001D00E9" w:rsidRPr="001D00E9" w:rsidRDefault="001D00E9" w:rsidP="001D00E9">
            <w:pPr>
              <w:spacing w:line="240" w:lineRule="auto"/>
              <w:ind w:firstLine="0"/>
              <w:jc w:val="center"/>
              <w:rPr>
                <w:ins w:id="894" w:author="Warwick Wainwright" w:date="2018-07-25T09:36:00Z"/>
                <w:color w:val="000000"/>
                <w:sz w:val="20"/>
                <w:szCs w:val="20"/>
                <w:lang w:eastAsia="en-GB"/>
              </w:rPr>
            </w:pPr>
            <w:ins w:id="895" w:author="Warwick Wainwright" w:date="2018-07-25T09:36:00Z">
              <w:r w:rsidRPr="001D00E9">
                <w:rPr>
                  <w:color w:val="000000"/>
                  <w:sz w:val="20"/>
                  <w:szCs w:val="20"/>
                  <w:lang w:eastAsia="en-GB"/>
                </w:rPr>
                <w:t>14</w:t>
              </w:r>
            </w:ins>
          </w:p>
        </w:tc>
      </w:tr>
      <w:tr w:rsidR="001D00E9" w:rsidRPr="001D00E9" w14:paraId="50A07DD1" w14:textId="77777777" w:rsidTr="001D00E9">
        <w:trPr>
          <w:trHeight w:val="285"/>
          <w:ins w:id="896" w:author="Warwick Wainwright" w:date="2018-07-25T09:36:00Z"/>
        </w:trPr>
        <w:tc>
          <w:tcPr>
            <w:tcW w:w="940" w:type="dxa"/>
            <w:tcBorders>
              <w:top w:val="nil"/>
              <w:left w:val="nil"/>
              <w:bottom w:val="nil"/>
              <w:right w:val="nil"/>
            </w:tcBorders>
            <w:shd w:val="clear" w:color="auto" w:fill="auto"/>
            <w:noWrap/>
            <w:vAlign w:val="center"/>
            <w:hideMark/>
          </w:tcPr>
          <w:p w14:paraId="1C0F6022" w14:textId="77777777" w:rsidR="001D00E9" w:rsidRPr="001D00E9" w:rsidRDefault="001D00E9" w:rsidP="001D00E9">
            <w:pPr>
              <w:spacing w:line="240" w:lineRule="auto"/>
              <w:ind w:firstLine="0"/>
              <w:jc w:val="center"/>
              <w:rPr>
                <w:ins w:id="897" w:author="Warwick Wainwright" w:date="2018-07-25T09:36:00Z"/>
                <w:color w:val="000000"/>
                <w:sz w:val="20"/>
                <w:szCs w:val="20"/>
                <w:lang w:eastAsia="en-GB"/>
              </w:rPr>
            </w:pPr>
            <w:ins w:id="898" w:author="Warwick Wainwright" w:date="2018-07-25T09:36:00Z">
              <w:r w:rsidRPr="001D00E9">
                <w:rPr>
                  <w:color w:val="000000"/>
                  <w:sz w:val="20"/>
                  <w:szCs w:val="20"/>
                  <w:lang w:eastAsia="en-GB"/>
                </w:rPr>
                <w:t>Cattle</w:t>
              </w:r>
            </w:ins>
          </w:p>
        </w:tc>
        <w:tc>
          <w:tcPr>
            <w:tcW w:w="2020" w:type="dxa"/>
            <w:tcBorders>
              <w:top w:val="nil"/>
              <w:left w:val="nil"/>
              <w:bottom w:val="nil"/>
              <w:right w:val="nil"/>
            </w:tcBorders>
            <w:shd w:val="clear" w:color="auto" w:fill="auto"/>
            <w:noWrap/>
            <w:vAlign w:val="center"/>
            <w:hideMark/>
          </w:tcPr>
          <w:p w14:paraId="14E7B7D2" w14:textId="200F3586" w:rsidR="001D00E9" w:rsidRPr="001D00E9" w:rsidRDefault="001D00E9" w:rsidP="001D00E9">
            <w:pPr>
              <w:spacing w:line="240" w:lineRule="auto"/>
              <w:ind w:firstLine="0"/>
              <w:jc w:val="center"/>
              <w:rPr>
                <w:ins w:id="899" w:author="Warwick Wainwright" w:date="2018-07-25T09:36:00Z"/>
                <w:color w:val="000000"/>
                <w:sz w:val="20"/>
                <w:szCs w:val="20"/>
                <w:lang w:eastAsia="en-GB"/>
              </w:rPr>
            </w:pPr>
            <w:ins w:id="900" w:author="Warwick Wainwright" w:date="2018-07-25T09:38:00Z">
              <w:r>
                <w:rPr>
                  <w:color w:val="000000"/>
                  <w:sz w:val="20"/>
                  <w:szCs w:val="20"/>
                  <w:lang w:eastAsia="en-GB"/>
                </w:rPr>
                <w:t>73</w:t>
              </w:r>
            </w:ins>
          </w:p>
        </w:tc>
        <w:tc>
          <w:tcPr>
            <w:tcW w:w="1580" w:type="dxa"/>
            <w:tcBorders>
              <w:top w:val="nil"/>
              <w:left w:val="nil"/>
              <w:bottom w:val="nil"/>
              <w:right w:val="nil"/>
            </w:tcBorders>
            <w:shd w:val="clear" w:color="auto" w:fill="auto"/>
            <w:noWrap/>
            <w:vAlign w:val="center"/>
            <w:hideMark/>
          </w:tcPr>
          <w:p w14:paraId="1883A100" w14:textId="77777777" w:rsidR="001D00E9" w:rsidRPr="001D00E9" w:rsidRDefault="001D00E9" w:rsidP="001D00E9">
            <w:pPr>
              <w:spacing w:line="240" w:lineRule="auto"/>
              <w:ind w:firstLine="0"/>
              <w:jc w:val="center"/>
              <w:rPr>
                <w:ins w:id="901" w:author="Warwick Wainwright" w:date="2018-07-25T09:36:00Z"/>
                <w:color w:val="000000"/>
                <w:sz w:val="20"/>
                <w:szCs w:val="20"/>
                <w:lang w:eastAsia="en-GB"/>
              </w:rPr>
            </w:pPr>
            <w:ins w:id="902" w:author="Warwick Wainwright" w:date="2018-07-25T09:36:00Z">
              <w:r w:rsidRPr="001D00E9">
                <w:rPr>
                  <w:color w:val="000000"/>
                  <w:sz w:val="20"/>
                  <w:szCs w:val="20"/>
                  <w:lang w:eastAsia="en-GB"/>
                </w:rPr>
                <w:t>9</w:t>
              </w:r>
            </w:ins>
          </w:p>
        </w:tc>
        <w:tc>
          <w:tcPr>
            <w:tcW w:w="2440" w:type="dxa"/>
            <w:tcBorders>
              <w:top w:val="nil"/>
              <w:left w:val="nil"/>
              <w:bottom w:val="nil"/>
              <w:right w:val="nil"/>
            </w:tcBorders>
            <w:shd w:val="clear" w:color="auto" w:fill="auto"/>
            <w:noWrap/>
            <w:vAlign w:val="center"/>
            <w:hideMark/>
          </w:tcPr>
          <w:p w14:paraId="0CC428D6" w14:textId="77777777" w:rsidR="001D00E9" w:rsidRPr="001D00E9" w:rsidRDefault="001D00E9" w:rsidP="001D00E9">
            <w:pPr>
              <w:spacing w:line="240" w:lineRule="auto"/>
              <w:ind w:firstLine="0"/>
              <w:jc w:val="center"/>
              <w:rPr>
                <w:ins w:id="903" w:author="Warwick Wainwright" w:date="2018-07-25T09:36:00Z"/>
                <w:color w:val="000000"/>
                <w:sz w:val="20"/>
                <w:szCs w:val="20"/>
                <w:lang w:eastAsia="en-GB"/>
              </w:rPr>
            </w:pPr>
            <w:proofErr w:type="spellStart"/>
            <w:ins w:id="904" w:author="Warwick Wainwright" w:date="2018-07-25T09:36:00Z">
              <w:r w:rsidRPr="001D00E9">
                <w:rPr>
                  <w:color w:val="000000"/>
                  <w:sz w:val="20"/>
                  <w:szCs w:val="20"/>
                  <w:lang w:eastAsia="en-GB"/>
                </w:rPr>
                <w:t>Baltata</w:t>
              </w:r>
              <w:proofErr w:type="spellEnd"/>
              <w:r w:rsidRPr="001D00E9">
                <w:rPr>
                  <w:color w:val="000000"/>
                  <w:sz w:val="20"/>
                  <w:szCs w:val="20"/>
                  <w:lang w:eastAsia="en-GB"/>
                </w:rPr>
                <w:t xml:space="preserve"> </w:t>
              </w:r>
              <w:proofErr w:type="spellStart"/>
              <w:r w:rsidRPr="001D00E9">
                <w:rPr>
                  <w:color w:val="000000"/>
                  <w:sz w:val="20"/>
                  <w:szCs w:val="20"/>
                  <w:lang w:eastAsia="en-GB"/>
                </w:rPr>
                <w:t>Romanesca</w:t>
              </w:r>
              <w:proofErr w:type="spellEnd"/>
              <w:r w:rsidRPr="001D00E9">
                <w:rPr>
                  <w:color w:val="000000"/>
                  <w:sz w:val="20"/>
                  <w:szCs w:val="20"/>
                  <w:lang w:eastAsia="en-GB"/>
                </w:rPr>
                <w:t xml:space="preserve"> (61%)</w:t>
              </w:r>
            </w:ins>
          </w:p>
        </w:tc>
        <w:tc>
          <w:tcPr>
            <w:tcW w:w="2300" w:type="dxa"/>
            <w:tcBorders>
              <w:top w:val="nil"/>
              <w:left w:val="nil"/>
              <w:bottom w:val="nil"/>
              <w:right w:val="nil"/>
            </w:tcBorders>
            <w:shd w:val="clear" w:color="auto" w:fill="auto"/>
            <w:noWrap/>
            <w:vAlign w:val="center"/>
            <w:hideMark/>
          </w:tcPr>
          <w:p w14:paraId="5C5F572F" w14:textId="77777777" w:rsidR="001D00E9" w:rsidRPr="001D00E9" w:rsidRDefault="001D00E9" w:rsidP="001D00E9">
            <w:pPr>
              <w:spacing w:line="240" w:lineRule="auto"/>
              <w:ind w:firstLine="0"/>
              <w:jc w:val="center"/>
              <w:rPr>
                <w:ins w:id="905" w:author="Warwick Wainwright" w:date="2018-07-25T09:36:00Z"/>
                <w:color w:val="000000"/>
                <w:sz w:val="20"/>
                <w:szCs w:val="20"/>
                <w:lang w:eastAsia="en-GB"/>
              </w:rPr>
            </w:pPr>
            <w:ins w:id="906" w:author="Warwick Wainwright" w:date="2018-07-25T09:36:00Z">
              <w:r w:rsidRPr="001D00E9">
                <w:rPr>
                  <w:color w:val="000000"/>
                  <w:sz w:val="20"/>
                  <w:szCs w:val="20"/>
                  <w:lang w:eastAsia="en-GB"/>
                </w:rPr>
                <w:t>52</w:t>
              </w:r>
            </w:ins>
          </w:p>
        </w:tc>
      </w:tr>
      <w:tr w:rsidR="001D00E9" w:rsidRPr="001D00E9" w14:paraId="69BAA1C5" w14:textId="77777777" w:rsidTr="001D00E9">
        <w:trPr>
          <w:trHeight w:val="285"/>
          <w:ins w:id="907" w:author="Warwick Wainwright" w:date="2018-07-25T09:36:00Z"/>
        </w:trPr>
        <w:tc>
          <w:tcPr>
            <w:tcW w:w="940" w:type="dxa"/>
            <w:tcBorders>
              <w:top w:val="nil"/>
              <w:left w:val="nil"/>
              <w:bottom w:val="single" w:sz="4" w:space="0" w:color="auto"/>
              <w:right w:val="nil"/>
            </w:tcBorders>
            <w:shd w:val="clear" w:color="auto" w:fill="auto"/>
            <w:noWrap/>
            <w:vAlign w:val="center"/>
            <w:hideMark/>
          </w:tcPr>
          <w:p w14:paraId="3807894D" w14:textId="77777777" w:rsidR="001D00E9" w:rsidRPr="001D00E9" w:rsidRDefault="001D00E9" w:rsidP="001D00E9">
            <w:pPr>
              <w:spacing w:line="240" w:lineRule="auto"/>
              <w:ind w:firstLine="0"/>
              <w:jc w:val="center"/>
              <w:rPr>
                <w:ins w:id="908" w:author="Warwick Wainwright" w:date="2018-07-25T09:36:00Z"/>
                <w:color w:val="000000"/>
                <w:sz w:val="20"/>
                <w:szCs w:val="20"/>
                <w:lang w:eastAsia="en-GB"/>
              </w:rPr>
            </w:pPr>
            <w:ins w:id="909" w:author="Warwick Wainwright" w:date="2018-07-25T09:36:00Z">
              <w:r w:rsidRPr="001D00E9">
                <w:rPr>
                  <w:color w:val="000000"/>
                  <w:sz w:val="20"/>
                  <w:szCs w:val="20"/>
                  <w:lang w:eastAsia="en-GB"/>
                </w:rPr>
                <w:t>Horses</w:t>
              </w:r>
            </w:ins>
          </w:p>
        </w:tc>
        <w:tc>
          <w:tcPr>
            <w:tcW w:w="2020" w:type="dxa"/>
            <w:tcBorders>
              <w:top w:val="nil"/>
              <w:left w:val="nil"/>
              <w:bottom w:val="single" w:sz="4" w:space="0" w:color="auto"/>
              <w:right w:val="nil"/>
            </w:tcBorders>
            <w:shd w:val="clear" w:color="auto" w:fill="auto"/>
            <w:noWrap/>
            <w:vAlign w:val="center"/>
            <w:hideMark/>
          </w:tcPr>
          <w:p w14:paraId="142B28AA" w14:textId="5DFA7D17" w:rsidR="001D00E9" w:rsidRPr="001D00E9" w:rsidRDefault="001D00E9" w:rsidP="001D00E9">
            <w:pPr>
              <w:spacing w:line="240" w:lineRule="auto"/>
              <w:ind w:firstLine="0"/>
              <w:jc w:val="center"/>
              <w:rPr>
                <w:ins w:id="910" w:author="Warwick Wainwright" w:date="2018-07-25T09:36:00Z"/>
                <w:color w:val="000000"/>
                <w:sz w:val="20"/>
                <w:szCs w:val="20"/>
                <w:lang w:eastAsia="en-GB"/>
              </w:rPr>
            </w:pPr>
            <w:ins w:id="911" w:author="Warwick Wainwright" w:date="2018-07-25T09:38:00Z">
              <w:r>
                <w:rPr>
                  <w:color w:val="000000"/>
                  <w:sz w:val="20"/>
                  <w:szCs w:val="20"/>
                  <w:lang w:eastAsia="en-GB"/>
                </w:rPr>
                <w:t>51</w:t>
              </w:r>
            </w:ins>
          </w:p>
        </w:tc>
        <w:tc>
          <w:tcPr>
            <w:tcW w:w="1580" w:type="dxa"/>
            <w:tcBorders>
              <w:top w:val="nil"/>
              <w:left w:val="nil"/>
              <w:bottom w:val="single" w:sz="4" w:space="0" w:color="auto"/>
              <w:right w:val="nil"/>
            </w:tcBorders>
            <w:shd w:val="clear" w:color="auto" w:fill="auto"/>
            <w:noWrap/>
            <w:vAlign w:val="center"/>
            <w:hideMark/>
          </w:tcPr>
          <w:p w14:paraId="56C3C57E" w14:textId="77777777" w:rsidR="001D00E9" w:rsidRPr="001D00E9" w:rsidRDefault="001D00E9" w:rsidP="001D00E9">
            <w:pPr>
              <w:spacing w:line="240" w:lineRule="auto"/>
              <w:ind w:firstLine="0"/>
              <w:jc w:val="center"/>
              <w:rPr>
                <w:ins w:id="912" w:author="Warwick Wainwright" w:date="2018-07-25T09:36:00Z"/>
                <w:color w:val="000000"/>
                <w:sz w:val="20"/>
                <w:szCs w:val="20"/>
                <w:lang w:eastAsia="en-GB"/>
              </w:rPr>
            </w:pPr>
            <w:ins w:id="913" w:author="Warwick Wainwright" w:date="2018-07-25T09:36:00Z">
              <w:r w:rsidRPr="001D00E9">
                <w:rPr>
                  <w:color w:val="000000"/>
                  <w:sz w:val="20"/>
                  <w:szCs w:val="20"/>
                  <w:lang w:eastAsia="en-GB"/>
                </w:rPr>
                <w:t>8</w:t>
              </w:r>
            </w:ins>
          </w:p>
        </w:tc>
        <w:tc>
          <w:tcPr>
            <w:tcW w:w="2440" w:type="dxa"/>
            <w:tcBorders>
              <w:top w:val="nil"/>
              <w:left w:val="nil"/>
              <w:bottom w:val="single" w:sz="4" w:space="0" w:color="auto"/>
              <w:right w:val="nil"/>
            </w:tcBorders>
            <w:shd w:val="clear" w:color="auto" w:fill="auto"/>
            <w:noWrap/>
            <w:vAlign w:val="center"/>
            <w:hideMark/>
          </w:tcPr>
          <w:p w14:paraId="2F7C5468" w14:textId="77777777" w:rsidR="001D00E9" w:rsidRPr="001D00E9" w:rsidRDefault="001D00E9" w:rsidP="001D00E9">
            <w:pPr>
              <w:spacing w:line="240" w:lineRule="auto"/>
              <w:ind w:firstLine="0"/>
              <w:jc w:val="center"/>
              <w:rPr>
                <w:ins w:id="914" w:author="Warwick Wainwright" w:date="2018-07-25T09:36:00Z"/>
                <w:color w:val="000000"/>
                <w:sz w:val="20"/>
                <w:szCs w:val="20"/>
                <w:lang w:eastAsia="en-GB"/>
              </w:rPr>
            </w:pPr>
            <w:ins w:id="915" w:author="Warwick Wainwright" w:date="2018-07-25T09:36:00Z">
              <w:r w:rsidRPr="001D00E9">
                <w:rPr>
                  <w:color w:val="000000"/>
                  <w:sz w:val="20"/>
                  <w:szCs w:val="20"/>
                  <w:lang w:eastAsia="en-GB"/>
                </w:rPr>
                <w:t>Unknown mix (51%)</w:t>
              </w:r>
            </w:ins>
          </w:p>
        </w:tc>
        <w:tc>
          <w:tcPr>
            <w:tcW w:w="2300" w:type="dxa"/>
            <w:tcBorders>
              <w:top w:val="nil"/>
              <w:left w:val="nil"/>
              <w:bottom w:val="single" w:sz="4" w:space="0" w:color="auto"/>
              <w:right w:val="nil"/>
            </w:tcBorders>
            <w:shd w:val="clear" w:color="auto" w:fill="auto"/>
            <w:noWrap/>
            <w:vAlign w:val="center"/>
            <w:hideMark/>
          </w:tcPr>
          <w:p w14:paraId="4FBEE742" w14:textId="77777777" w:rsidR="001D00E9" w:rsidRPr="001D00E9" w:rsidRDefault="001D00E9" w:rsidP="001D00E9">
            <w:pPr>
              <w:spacing w:line="240" w:lineRule="auto"/>
              <w:ind w:firstLine="0"/>
              <w:jc w:val="center"/>
              <w:rPr>
                <w:ins w:id="916" w:author="Warwick Wainwright" w:date="2018-07-25T09:36:00Z"/>
                <w:color w:val="000000"/>
                <w:sz w:val="20"/>
                <w:szCs w:val="20"/>
                <w:lang w:eastAsia="en-GB"/>
              </w:rPr>
            </w:pPr>
            <w:ins w:id="917" w:author="Warwick Wainwright" w:date="2018-07-25T09:36:00Z">
              <w:r w:rsidRPr="001D00E9">
                <w:rPr>
                  <w:color w:val="000000"/>
                  <w:sz w:val="20"/>
                  <w:szCs w:val="20"/>
                  <w:lang w:eastAsia="en-GB"/>
                </w:rPr>
                <w:t>13</w:t>
              </w:r>
            </w:ins>
          </w:p>
        </w:tc>
      </w:tr>
    </w:tbl>
    <w:p w14:paraId="5A9B8B9E" w14:textId="77ED4D7D" w:rsidR="003E049C" w:rsidRDefault="00A51310">
      <w:pPr>
        <w:spacing w:line="240" w:lineRule="auto"/>
        <w:rPr>
          <w:ins w:id="918" w:author="Warwick Wainwright" w:date="2018-07-26T19:00:00Z"/>
          <w:bCs/>
          <w:sz w:val="18"/>
          <w:szCs w:val="18"/>
        </w:rPr>
        <w:pPrChange w:id="919" w:author="Warwick Wainwright" w:date="2018-07-26T19:00:00Z">
          <w:pPr/>
        </w:pPrChange>
      </w:pPr>
      <w:ins w:id="920" w:author="Warwick Wainwright" w:date="2018-07-26T18:58:00Z">
        <w:r w:rsidRPr="00D67863">
          <w:rPr>
            <w:bCs/>
            <w:sz w:val="18"/>
            <w:szCs w:val="18"/>
            <w:rPrChange w:id="921" w:author="Warwick Wainwright" w:date="2018-07-26T19:00:00Z">
              <w:rPr>
                <w:bCs/>
              </w:rPr>
            </w:rPrChange>
          </w:rPr>
          <w:t xml:space="preserve">* </w:t>
        </w:r>
      </w:ins>
      <w:ins w:id="922" w:author="Warwick Wainwright" w:date="2018-07-26T18:59:00Z">
        <w:r w:rsidRPr="00D67863">
          <w:rPr>
            <w:bCs/>
            <w:sz w:val="18"/>
            <w:szCs w:val="18"/>
            <w:rPrChange w:id="923" w:author="Warwick Wainwright" w:date="2018-07-26T19:00:00Z">
              <w:rPr>
                <w:bCs/>
              </w:rPr>
            </w:rPrChange>
          </w:rPr>
          <w:t xml:space="preserve">Percentage abundance was calculated as the number of </w:t>
        </w:r>
        <w:r w:rsidR="00D67863" w:rsidRPr="00D67863">
          <w:rPr>
            <w:bCs/>
            <w:sz w:val="18"/>
            <w:szCs w:val="18"/>
            <w:rPrChange w:id="924" w:author="Warwick Wainwright" w:date="2018-07-26T19:00:00Z">
              <w:rPr>
                <w:bCs/>
              </w:rPr>
            </w:rPrChange>
          </w:rPr>
          <w:t xml:space="preserve">farm animals in our sample that </w:t>
        </w:r>
      </w:ins>
      <w:ins w:id="925" w:author="Warwick Wainwright" w:date="2018-07-26T19:00:00Z">
        <w:r w:rsidR="00D67863" w:rsidRPr="00D67863">
          <w:rPr>
            <w:bCs/>
            <w:sz w:val="18"/>
            <w:szCs w:val="18"/>
            <w:rPrChange w:id="926" w:author="Warwick Wainwright" w:date="2018-07-26T19:00:00Z">
              <w:rPr>
                <w:bCs/>
              </w:rPr>
            </w:rPrChange>
          </w:rPr>
          <w:t>correspond</w:t>
        </w:r>
      </w:ins>
      <w:ins w:id="927" w:author="Warwick Wainwright" w:date="2018-07-26T18:59:00Z">
        <w:r w:rsidR="00D67863" w:rsidRPr="00D67863">
          <w:rPr>
            <w:bCs/>
            <w:sz w:val="18"/>
            <w:szCs w:val="18"/>
            <w:rPrChange w:id="928" w:author="Warwick Wainwright" w:date="2018-07-26T19:00:00Z">
              <w:rPr>
                <w:bCs/>
              </w:rPr>
            </w:rPrChange>
          </w:rPr>
          <w:t xml:space="preserve"> </w:t>
        </w:r>
      </w:ins>
      <w:ins w:id="929" w:author="Warwick Wainwright" w:date="2018-07-26T19:00:00Z">
        <w:r w:rsidR="00D67863" w:rsidRPr="00D67863">
          <w:rPr>
            <w:bCs/>
            <w:sz w:val="18"/>
            <w:szCs w:val="18"/>
            <w:rPrChange w:id="930" w:author="Warwick Wainwright" w:date="2018-07-26T19:00:00Z">
              <w:rPr>
                <w:bCs/>
              </w:rPr>
            </w:rPrChange>
          </w:rPr>
          <w:t>to a specific breed</w:t>
        </w:r>
      </w:ins>
    </w:p>
    <w:p w14:paraId="2F275C4A" w14:textId="77777777" w:rsidR="00D67863" w:rsidRPr="00D67863" w:rsidRDefault="00D67863">
      <w:pPr>
        <w:spacing w:line="240" w:lineRule="auto"/>
        <w:rPr>
          <w:bCs/>
          <w:sz w:val="18"/>
          <w:szCs w:val="18"/>
          <w:rPrChange w:id="931" w:author="Warwick Wainwright" w:date="2018-07-26T19:00:00Z">
            <w:rPr>
              <w:bCs/>
            </w:rPr>
          </w:rPrChange>
        </w:rPr>
        <w:pPrChange w:id="932" w:author="Warwick Wainwright" w:date="2018-07-26T19:00:00Z">
          <w:pPr/>
        </w:pPrChange>
      </w:pPr>
    </w:p>
    <w:tbl>
      <w:tblPr>
        <w:tblW w:w="7358" w:type="dxa"/>
        <w:jc w:val="center"/>
        <w:tblLook w:val="04A0" w:firstRow="1" w:lastRow="0" w:firstColumn="1" w:lastColumn="0" w:noHBand="0" w:noVBand="1"/>
      </w:tblPr>
      <w:tblGrid>
        <w:gridCol w:w="1554"/>
        <w:gridCol w:w="2126"/>
        <w:gridCol w:w="1829"/>
        <w:gridCol w:w="1849"/>
      </w:tblGrid>
      <w:tr w:rsidR="00C4459E" w:rsidRPr="00500F2F" w:rsidDel="003E049C" w14:paraId="04DF2851" w14:textId="13574FBF" w:rsidTr="001C2F22">
        <w:trPr>
          <w:trHeight w:val="600"/>
          <w:jc w:val="center"/>
          <w:del w:id="933" w:author="Warwick Wainwright" w:date="2018-07-24T18:34:00Z"/>
        </w:trPr>
        <w:tc>
          <w:tcPr>
            <w:tcW w:w="1554" w:type="dxa"/>
            <w:tcBorders>
              <w:top w:val="single" w:sz="4" w:space="0" w:color="auto"/>
              <w:left w:val="nil"/>
              <w:bottom w:val="single" w:sz="4" w:space="0" w:color="auto"/>
              <w:right w:val="nil"/>
            </w:tcBorders>
            <w:noWrap/>
            <w:vAlign w:val="center"/>
            <w:hideMark/>
          </w:tcPr>
          <w:p w14:paraId="079F0F48" w14:textId="0462DB47" w:rsidR="00C4459E" w:rsidRPr="00500F2F" w:rsidDel="003E049C" w:rsidRDefault="00C4459E" w:rsidP="00C4459E">
            <w:pPr>
              <w:ind w:right="303" w:firstLine="7"/>
              <w:jc w:val="center"/>
              <w:rPr>
                <w:del w:id="934" w:author="Warwick Wainwright" w:date="2018-07-24T18:34:00Z"/>
                <w:bCs/>
                <w:sz w:val="20"/>
                <w:szCs w:val="20"/>
              </w:rPr>
            </w:pPr>
            <w:del w:id="935" w:author="Warwick Wainwright" w:date="2018-07-24T18:34:00Z">
              <w:r w:rsidRPr="00500F2F" w:rsidDel="003E049C">
                <w:rPr>
                  <w:bCs/>
                  <w:sz w:val="20"/>
                  <w:szCs w:val="20"/>
                </w:rPr>
                <w:delText>Species</w:delText>
              </w:r>
            </w:del>
          </w:p>
        </w:tc>
        <w:tc>
          <w:tcPr>
            <w:tcW w:w="2126" w:type="dxa"/>
            <w:tcBorders>
              <w:top w:val="single" w:sz="4" w:space="0" w:color="auto"/>
              <w:left w:val="nil"/>
              <w:bottom w:val="single" w:sz="4" w:space="0" w:color="auto"/>
              <w:right w:val="nil"/>
            </w:tcBorders>
            <w:noWrap/>
            <w:vAlign w:val="center"/>
            <w:hideMark/>
          </w:tcPr>
          <w:p w14:paraId="7C19E278" w14:textId="5F82D542" w:rsidR="00C4459E" w:rsidRPr="00500F2F" w:rsidDel="003E049C" w:rsidRDefault="00C4459E" w:rsidP="00C4459E">
            <w:pPr>
              <w:ind w:right="595" w:firstLine="0"/>
              <w:jc w:val="center"/>
              <w:rPr>
                <w:del w:id="936" w:author="Warwick Wainwright" w:date="2018-07-24T18:34:00Z"/>
                <w:bCs/>
                <w:sz w:val="20"/>
                <w:szCs w:val="20"/>
              </w:rPr>
            </w:pPr>
            <w:del w:id="937" w:author="Warwick Wainwright" w:date="2018-07-24T18:34:00Z">
              <w:r w:rsidRPr="00500F2F" w:rsidDel="003E049C">
                <w:rPr>
                  <w:bCs/>
                  <w:sz w:val="20"/>
                  <w:szCs w:val="20"/>
                </w:rPr>
                <w:delText>Incidence of farm animal in sample (%)</w:delText>
              </w:r>
            </w:del>
          </w:p>
        </w:tc>
        <w:tc>
          <w:tcPr>
            <w:tcW w:w="1829" w:type="dxa"/>
            <w:tcBorders>
              <w:top w:val="single" w:sz="4" w:space="0" w:color="auto"/>
              <w:left w:val="nil"/>
              <w:bottom w:val="single" w:sz="4" w:space="0" w:color="auto"/>
              <w:right w:val="nil"/>
            </w:tcBorders>
            <w:vAlign w:val="center"/>
          </w:tcPr>
          <w:p w14:paraId="081200F8" w14:textId="404509B6" w:rsidR="00C4459E" w:rsidRPr="00500F2F" w:rsidDel="003E049C" w:rsidRDefault="001C2F22" w:rsidP="001C2F22">
            <w:pPr>
              <w:tabs>
                <w:tab w:val="left" w:pos="1897"/>
              </w:tabs>
              <w:ind w:right="6" w:firstLine="40"/>
              <w:jc w:val="center"/>
              <w:rPr>
                <w:del w:id="938" w:author="Warwick Wainwright" w:date="2018-07-24T18:34:00Z"/>
                <w:bCs/>
                <w:sz w:val="20"/>
                <w:szCs w:val="20"/>
              </w:rPr>
            </w:pPr>
            <w:del w:id="939" w:author="Warwick Wainwright" w:date="2018-07-24T18:34:00Z">
              <w:r w:rsidRPr="00500F2F" w:rsidDel="003E049C">
                <w:rPr>
                  <w:bCs/>
                  <w:sz w:val="20"/>
                  <w:szCs w:val="20"/>
                </w:rPr>
                <w:delText>Number</w:delText>
              </w:r>
              <w:r w:rsidR="00C4459E" w:rsidRPr="00500F2F" w:rsidDel="003E049C">
                <w:rPr>
                  <w:bCs/>
                  <w:sz w:val="20"/>
                  <w:szCs w:val="20"/>
                </w:rPr>
                <w:delText xml:space="preserve"> of breeds </w:delText>
              </w:r>
              <w:r w:rsidRPr="00500F2F" w:rsidDel="003E049C">
                <w:rPr>
                  <w:bCs/>
                  <w:sz w:val="20"/>
                  <w:szCs w:val="20"/>
                </w:rPr>
                <w:delText>account</w:delText>
              </w:r>
              <w:r w:rsidR="00E22C93" w:rsidRPr="00500F2F" w:rsidDel="003E049C">
                <w:rPr>
                  <w:bCs/>
                  <w:sz w:val="20"/>
                  <w:szCs w:val="20"/>
                </w:rPr>
                <w:delText>ing</w:delText>
              </w:r>
              <w:r w:rsidRPr="00500F2F" w:rsidDel="003E049C">
                <w:rPr>
                  <w:bCs/>
                  <w:sz w:val="20"/>
                  <w:szCs w:val="20"/>
                </w:rPr>
                <w:delText xml:space="preserve"> for </w:delText>
              </w:r>
              <w:r w:rsidR="00AB1184" w:rsidRPr="00500F2F" w:rsidDel="003E049C">
                <w:rPr>
                  <w:bCs/>
                  <w:sz w:val="20"/>
                  <w:szCs w:val="20"/>
                </w:rPr>
                <w:delText>≥</w:delText>
              </w:r>
              <w:r w:rsidRPr="00500F2F" w:rsidDel="003E049C">
                <w:rPr>
                  <w:bCs/>
                  <w:sz w:val="20"/>
                  <w:szCs w:val="20"/>
                </w:rPr>
                <w:delText>60% pop.</w:delText>
              </w:r>
            </w:del>
          </w:p>
        </w:tc>
        <w:tc>
          <w:tcPr>
            <w:tcW w:w="1849" w:type="dxa"/>
            <w:tcBorders>
              <w:top w:val="single" w:sz="4" w:space="0" w:color="auto"/>
              <w:left w:val="nil"/>
              <w:bottom w:val="single" w:sz="4" w:space="0" w:color="auto"/>
              <w:right w:val="nil"/>
            </w:tcBorders>
            <w:vAlign w:val="center"/>
            <w:hideMark/>
          </w:tcPr>
          <w:p w14:paraId="35BBE8CF" w14:textId="33926C73" w:rsidR="00C4459E" w:rsidRPr="00500F2F" w:rsidDel="003E049C" w:rsidRDefault="00C4459E" w:rsidP="00C4459E">
            <w:pPr>
              <w:tabs>
                <w:tab w:val="left" w:pos="1897"/>
              </w:tabs>
              <w:ind w:right="6" w:firstLine="40"/>
              <w:jc w:val="center"/>
              <w:rPr>
                <w:del w:id="940" w:author="Warwick Wainwright" w:date="2018-07-24T18:34:00Z"/>
                <w:bCs/>
                <w:sz w:val="20"/>
                <w:szCs w:val="20"/>
              </w:rPr>
            </w:pPr>
            <w:del w:id="941" w:author="Warwick Wainwright" w:date="2018-07-24T18:34:00Z">
              <w:r w:rsidRPr="00500F2F" w:rsidDel="003E049C">
                <w:rPr>
                  <w:bCs/>
                  <w:sz w:val="20"/>
                  <w:szCs w:val="20"/>
                </w:rPr>
                <w:delText>Farmers stating interest in farming with rare breed (%)</w:delText>
              </w:r>
            </w:del>
          </w:p>
        </w:tc>
      </w:tr>
      <w:tr w:rsidR="00C4459E" w:rsidRPr="00500F2F" w:rsidDel="003E049C" w14:paraId="245C11E5" w14:textId="4BB99CD0" w:rsidTr="001C2F22">
        <w:trPr>
          <w:trHeight w:val="285"/>
          <w:jc w:val="center"/>
          <w:del w:id="942" w:author="Warwick Wainwright" w:date="2018-07-24T18:34:00Z"/>
        </w:trPr>
        <w:tc>
          <w:tcPr>
            <w:tcW w:w="1554" w:type="dxa"/>
            <w:noWrap/>
            <w:vAlign w:val="center"/>
            <w:hideMark/>
          </w:tcPr>
          <w:p w14:paraId="001A5A1C" w14:textId="179B0F4E" w:rsidR="00C4459E" w:rsidRPr="00500F2F" w:rsidDel="003E049C" w:rsidRDefault="00C4459E" w:rsidP="0090330E">
            <w:pPr>
              <w:ind w:right="303"/>
              <w:jc w:val="left"/>
              <w:rPr>
                <w:del w:id="943" w:author="Warwick Wainwright" w:date="2018-07-24T18:34:00Z"/>
                <w:bCs/>
                <w:sz w:val="20"/>
                <w:szCs w:val="20"/>
              </w:rPr>
            </w:pPr>
            <w:del w:id="944" w:author="Warwick Wainwright" w:date="2018-07-24T18:34:00Z">
              <w:r w:rsidRPr="00500F2F" w:rsidDel="003E049C">
                <w:rPr>
                  <w:bCs/>
                  <w:sz w:val="20"/>
                  <w:szCs w:val="20"/>
                </w:rPr>
                <w:delText>Sheep</w:delText>
              </w:r>
            </w:del>
          </w:p>
        </w:tc>
        <w:tc>
          <w:tcPr>
            <w:tcW w:w="2126" w:type="dxa"/>
            <w:noWrap/>
            <w:vAlign w:val="center"/>
            <w:hideMark/>
          </w:tcPr>
          <w:p w14:paraId="0DFF9DDF" w14:textId="32A6F0AA" w:rsidR="00C4459E" w:rsidRPr="00500F2F" w:rsidDel="003E049C" w:rsidRDefault="00C4459E" w:rsidP="00C4459E">
            <w:pPr>
              <w:ind w:right="595"/>
              <w:jc w:val="center"/>
              <w:rPr>
                <w:del w:id="945" w:author="Warwick Wainwright" w:date="2018-07-24T18:34:00Z"/>
                <w:bCs/>
                <w:sz w:val="20"/>
                <w:szCs w:val="20"/>
              </w:rPr>
            </w:pPr>
            <w:del w:id="946" w:author="Warwick Wainwright" w:date="2018-07-24T18:34:00Z">
              <w:r w:rsidRPr="00500F2F" w:rsidDel="003E049C">
                <w:rPr>
                  <w:bCs/>
                  <w:sz w:val="20"/>
                  <w:szCs w:val="20"/>
                </w:rPr>
                <w:delText>61</w:delText>
              </w:r>
            </w:del>
          </w:p>
        </w:tc>
        <w:tc>
          <w:tcPr>
            <w:tcW w:w="1829" w:type="dxa"/>
          </w:tcPr>
          <w:p w14:paraId="2258223F" w14:textId="397F7A77" w:rsidR="00C4459E" w:rsidRPr="00500F2F" w:rsidDel="003E049C" w:rsidRDefault="001C2F22" w:rsidP="00C4459E">
            <w:pPr>
              <w:tabs>
                <w:tab w:val="left" w:pos="1897"/>
              </w:tabs>
              <w:ind w:right="6"/>
              <w:jc w:val="center"/>
              <w:rPr>
                <w:del w:id="947" w:author="Warwick Wainwright" w:date="2018-07-24T18:34:00Z"/>
                <w:bCs/>
                <w:sz w:val="20"/>
                <w:szCs w:val="20"/>
              </w:rPr>
            </w:pPr>
            <w:del w:id="948" w:author="Warwick Wainwright" w:date="2018-07-24T18:34:00Z">
              <w:r w:rsidRPr="00500F2F" w:rsidDel="003E049C">
                <w:rPr>
                  <w:bCs/>
                  <w:sz w:val="20"/>
                  <w:szCs w:val="20"/>
                </w:rPr>
                <w:delText>2</w:delText>
              </w:r>
            </w:del>
          </w:p>
        </w:tc>
        <w:tc>
          <w:tcPr>
            <w:tcW w:w="1849" w:type="dxa"/>
            <w:noWrap/>
            <w:vAlign w:val="center"/>
            <w:hideMark/>
          </w:tcPr>
          <w:p w14:paraId="2A268F81" w14:textId="6A8A039D" w:rsidR="00C4459E" w:rsidRPr="00500F2F" w:rsidDel="003E049C" w:rsidRDefault="00C4459E" w:rsidP="00C4459E">
            <w:pPr>
              <w:tabs>
                <w:tab w:val="left" w:pos="1897"/>
              </w:tabs>
              <w:ind w:right="6"/>
              <w:jc w:val="center"/>
              <w:rPr>
                <w:del w:id="949" w:author="Warwick Wainwright" w:date="2018-07-24T18:34:00Z"/>
                <w:bCs/>
                <w:sz w:val="20"/>
                <w:szCs w:val="20"/>
              </w:rPr>
            </w:pPr>
            <w:del w:id="950" w:author="Warwick Wainwright" w:date="2018-07-24T18:34:00Z">
              <w:r w:rsidRPr="00500F2F" w:rsidDel="003E049C">
                <w:rPr>
                  <w:bCs/>
                  <w:sz w:val="20"/>
                  <w:szCs w:val="20"/>
                </w:rPr>
                <w:delText>39</w:delText>
              </w:r>
            </w:del>
          </w:p>
        </w:tc>
      </w:tr>
      <w:tr w:rsidR="00C4459E" w:rsidRPr="00500F2F" w:rsidDel="003E049C" w14:paraId="7C03072A" w14:textId="10ABC945" w:rsidTr="001C2F22">
        <w:trPr>
          <w:trHeight w:val="285"/>
          <w:jc w:val="center"/>
          <w:del w:id="951" w:author="Warwick Wainwright" w:date="2018-07-24T18:34:00Z"/>
        </w:trPr>
        <w:tc>
          <w:tcPr>
            <w:tcW w:w="1554" w:type="dxa"/>
            <w:noWrap/>
            <w:vAlign w:val="center"/>
            <w:hideMark/>
          </w:tcPr>
          <w:p w14:paraId="7B274359" w14:textId="2AC1BE4A" w:rsidR="00C4459E" w:rsidRPr="00500F2F" w:rsidDel="003E049C" w:rsidRDefault="00C4459E" w:rsidP="0090330E">
            <w:pPr>
              <w:ind w:right="303"/>
              <w:jc w:val="left"/>
              <w:rPr>
                <w:del w:id="952" w:author="Warwick Wainwright" w:date="2018-07-24T18:34:00Z"/>
                <w:bCs/>
                <w:sz w:val="20"/>
                <w:szCs w:val="20"/>
              </w:rPr>
            </w:pPr>
            <w:del w:id="953" w:author="Warwick Wainwright" w:date="2018-07-24T18:34:00Z">
              <w:r w:rsidRPr="00500F2F" w:rsidDel="003E049C">
                <w:rPr>
                  <w:bCs/>
                  <w:sz w:val="20"/>
                  <w:szCs w:val="20"/>
                </w:rPr>
                <w:delText>Goats</w:delText>
              </w:r>
            </w:del>
          </w:p>
        </w:tc>
        <w:tc>
          <w:tcPr>
            <w:tcW w:w="2126" w:type="dxa"/>
            <w:noWrap/>
            <w:vAlign w:val="center"/>
            <w:hideMark/>
          </w:tcPr>
          <w:p w14:paraId="2C4FA046" w14:textId="65ADF7D8" w:rsidR="00C4459E" w:rsidRPr="00500F2F" w:rsidDel="003E049C" w:rsidRDefault="00C4459E" w:rsidP="00C4459E">
            <w:pPr>
              <w:ind w:right="595"/>
              <w:jc w:val="center"/>
              <w:rPr>
                <w:del w:id="954" w:author="Warwick Wainwright" w:date="2018-07-24T18:34:00Z"/>
                <w:bCs/>
                <w:sz w:val="20"/>
                <w:szCs w:val="20"/>
              </w:rPr>
            </w:pPr>
            <w:del w:id="955" w:author="Warwick Wainwright" w:date="2018-07-24T18:34:00Z">
              <w:r w:rsidRPr="00500F2F" w:rsidDel="003E049C">
                <w:rPr>
                  <w:bCs/>
                  <w:sz w:val="20"/>
                  <w:szCs w:val="20"/>
                </w:rPr>
                <w:delText>24</w:delText>
              </w:r>
            </w:del>
          </w:p>
        </w:tc>
        <w:tc>
          <w:tcPr>
            <w:tcW w:w="1829" w:type="dxa"/>
          </w:tcPr>
          <w:p w14:paraId="05C4697C" w14:textId="41B90D7D" w:rsidR="00C4459E" w:rsidRPr="00500F2F" w:rsidDel="003E049C" w:rsidRDefault="001C2F22" w:rsidP="00C4459E">
            <w:pPr>
              <w:tabs>
                <w:tab w:val="left" w:pos="1897"/>
              </w:tabs>
              <w:ind w:right="6"/>
              <w:jc w:val="center"/>
              <w:rPr>
                <w:del w:id="956" w:author="Warwick Wainwright" w:date="2018-07-24T18:34:00Z"/>
                <w:bCs/>
                <w:sz w:val="20"/>
                <w:szCs w:val="20"/>
              </w:rPr>
            </w:pPr>
            <w:del w:id="957" w:author="Warwick Wainwright" w:date="2018-07-24T18:34:00Z">
              <w:r w:rsidRPr="00500F2F" w:rsidDel="003E049C">
                <w:rPr>
                  <w:bCs/>
                  <w:sz w:val="20"/>
                  <w:szCs w:val="20"/>
                </w:rPr>
                <w:delText>1</w:delText>
              </w:r>
            </w:del>
          </w:p>
        </w:tc>
        <w:tc>
          <w:tcPr>
            <w:tcW w:w="1849" w:type="dxa"/>
            <w:noWrap/>
            <w:vAlign w:val="center"/>
            <w:hideMark/>
          </w:tcPr>
          <w:p w14:paraId="5B0F7B88" w14:textId="73474841" w:rsidR="00C4459E" w:rsidRPr="00500F2F" w:rsidDel="003E049C" w:rsidRDefault="00C4459E" w:rsidP="00C4459E">
            <w:pPr>
              <w:tabs>
                <w:tab w:val="left" w:pos="1897"/>
              </w:tabs>
              <w:ind w:right="6"/>
              <w:jc w:val="center"/>
              <w:rPr>
                <w:del w:id="958" w:author="Warwick Wainwright" w:date="2018-07-24T18:34:00Z"/>
                <w:bCs/>
                <w:sz w:val="20"/>
                <w:szCs w:val="20"/>
              </w:rPr>
            </w:pPr>
            <w:del w:id="959" w:author="Warwick Wainwright" w:date="2018-07-24T18:34:00Z">
              <w:r w:rsidRPr="00500F2F" w:rsidDel="003E049C">
                <w:rPr>
                  <w:bCs/>
                  <w:sz w:val="20"/>
                  <w:szCs w:val="20"/>
                </w:rPr>
                <w:delText>11</w:delText>
              </w:r>
            </w:del>
          </w:p>
        </w:tc>
      </w:tr>
      <w:tr w:rsidR="00C4459E" w:rsidRPr="00500F2F" w:rsidDel="003E049C" w14:paraId="3017F737" w14:textId="3B094ECF" w:rsidTr="001C2F22">
        <w:trPr>
          <w:trHeight w:val="285"/>
          <w:jc w:val="center"/>
          <w:del w:id="960" w:author="Warwick Wainwright" w:date="2018-07-24T18:34:00Z"/>
        </w:trPr>
        <w:tc>
          <w:tcPr>
            <w:tcW w:w="1554" w:type="dxa"/>
            <w:noWrap/>
            <w:vAlign w:val="center"/>
            <w:hideMark/>
          </w:tcPr>
          <w:p w14:paraId="1B36D2A4" w14:textId="295525DF" w:rsidR="00C4459E" w:rsidRPr="00500F2F" w:rsidDel="003E049C" w:rsidRDefault="00C4459E" w:rsidP="0090330E">
            <w:pPr>
              <w:ind w:right="303"/>
              <w:jc w:val="left"/>
              <w:rPr>
                <w:del w:id="961" w:author="Warwick Wainwright" w:date="2018-07-24T18:34:00Z"/>
                <w:bCs/>
                <w:sz w:val="20"/>
                <w:szCs w:val="20"/>
              </w:rPr>
            </w:pPr>
            <w:del w:id="962" w:author="Warwick Wainwright" w:date="2018-07-24T18:34:00Z">
              <w:r w:rsidRPr="00500F2F" w:rsidDel="003E049C">
                <w:rPr>
                  <w:bCs/>
                  <w:sz w:val="20"/>
                  <w:szCs w:val="20"/>
                </w:rPr>
                <w:delText>Pigs</w:delText>
              </w:r>
            </w:del>
          </w:p>
        </w:tc>
        <w:tc>
          <w:tcPr>
            <w:tcW w:w="2126" w:type="dxa"/>
            <w:noWrap/>
            <w:vAlign w:val="center"/>
            <w:hideMark/>
          </w:tcPr>
          <w:p w14:paraId="213BA523" w14:textId="429AB2A1" w:rsidR="00C4459E" w:rsidRPr="00500F2F" w:rsidDel="003E049C" w:rsidRDefault="00C4459E" w:rsidP="00C4459E">
            <w:pPr>
              <w:ind w:right="595"/>
              <w:jc w:val="center"/>
              <w:rPr>
                <w:del w:id="963" w:author="Warwick Wainwright" w:date="2018-07-24T18:34:00Z"/>
                <w:bCs/>
                <w:sz w:val="20"/>
                <w:szCs w:val="20"/>
              </w:rPr>
            </w:pPr>
            <w:del w:id="964" w:author="Warwick Wainwright" w:date="2018-07-24T18:34:00Z">
              <w:r w:rsidRPr="00500F2F" w:rsidDel="003E049C">
                <w:rPr>
                  <w:bCs/>
                  <w:sz w:val="20"/>
                  <w:szCs w:val="20"/>
                </w:rPr>
                <w:delText>84</w:delText>
              </w:r>
            </w:del>
          </w:p>
        </w:tc>
        <w:tc>
          <w:tcPr>
            <w:tcW w:w="1829" w:type="dxa"/>
          </w:tcPr>
          <w:p w14:paraId="083AF51A" w14:textId="43617DBD" w:rsidR="00C4459E" w:rsidRPr="00500F2F" w:rsidDel="003E049C" w:rsidRDefault="001C2F22" w:rsidP="00C4459E">
            <w:pPr>
              <w:tabs>
                <w:tab w:val="left" w:pos="1897"/>
              </w:tabs>
              <w:ind w:right="6"/>
              <w:jc w:val="center"/>
              <w:rPr>
                <w:del w:id="965" w:author="Warwick Wainwright" w:date="2018-07-24T18:34:00Z"/>
                <w:bCs/>
                <w:sz w:val="20"/>
                <w:szCs w:val="20"/>
              </w:rPr>
            </w:pPr>
            <w:del w:id="966" w:author="Warwick Wainwright" w:date="2018-07-24T18:34:00Z">
              <w:r w:rsidRPr="00500F2F" w:rsidDel="003E049C">
                <w:rPr>
                  <w:bCs/>
                  <w:sz w:val="20"/>
                  <w:szCs w:val="20"/>
                </w:rPr>
                <w:delText>2</w:delText>
              </w:r>
            </w:del>
          </w:p>
        </w:tc>
        <w:tc>
          <w:tcPr>
            <w:tcW w:w="1849" w:type="dxa"/>
            <w:noWrap/>
            <w:vAlign w:val="center"/>
            <w:hideMark/>
          </w:tcPr>
          <w:p w14:paraId="58D9A190" w14:textId="0E21A024" w:rsidR="00C4459E" w:rsidRPr="00500F2F" w:rsidDel="003E049C" w:rsidRDefault="00C4459E" w:rsidP="00C4459E">
            <w:pPr>
              <w:tabs>
                <w:tab w:val="left" w:pos="1897"/>
              </w:tabs>
              <w:ind w:right="6"/>
              <w:jc w:val="center"/>
              <w:rPr>
                <w:del w:id="967" w:author="Warwick Wainwright" w:date="2018-07-24T18:34:00Z"/>
                <w:bCs/>
                <w:sz w:val="20"/>
                <w:szCs w:val="20"/>
              </w:rPr>
            </w:pPr>
            <w:del w:id="968" w:author="Warwick Wainwright" w:date="2018-07-24T18:34:00Z">
              <w:r w:rsidRPr="00500F2F" w:rsidDel="003E049C">
                <w:rPr>
                  <w:bCs/>
                  <w:sz w:val="20"/>
                  <w:szCs w:val="20"/>
                </w:rPr>
                <w:delText>-</w:delText>
              </w:r>
            </w:del>
          </w:p>
        </w:tc>
      </w:tr>
      <w:tr w:rsidR="00C4459E" w:rsidRPr="00500F2F" w:rsidDel="003E049C" w14:paraId="3803600C" w14:textId="4285DBFD" w:rsidTr="001C2F22">
        <w:trPr>
          <w:trHeight w:val="285"/>
          <w:jc w:val="center"/>
          <w:del w:id="969" w:author="Warwick Wainwright" w:date="2018-07-24T18:34:00Z"/>
        </w:trPr>
        <w:tc>
          <w:tcPr>
            <w:tcW w:w="1554" w:type="dxa"/>
            <w:noWrap/>
            <w:vAlign w:val="center"/>
            <w:hideMark/>
          </w:tcPr>
          <w:p w14:paraId="2273D405" w14:textId="6F212AD8" w:rsidR="00C4459E" w:rsidRPr="00500F2F" w:rsidDel="003E049C" w:rsidRDefault="00C4459E" w:rsidP="0090330E">
            <w:pPr>
              <w:ind w:right="303"/>
              <w:jc w:val="left"/>
              <w:rPr>
                <w:del w:id="970" w:author="Warwick Wainwright" w:date="2018-07-24T18:34:00Z"/>
                <w:bCs/>
                <w:sz w:val="20"/>
                <w:szCs w:val="20"/>
              </w:rPr>
            </w:pPr>
            <w:del w:id="971" w:author="Warwick Wainwright" w:date="2018-07-24T18:34:00Z">
              <w:r w:rsidRPr="00500F2F" w:rsidDel="003E049C">
                <w:rPr>
                  <w:bCs/>
                  <w:sz w:val="20"/>
                  <w:szCs w:val="20"/>
                </w:rPr>
                <w:delText>Buffalo</w:delText>
              </w:r>
            </w:del>
          </w:p>
        </w:tc>
        <w:tc>
          <w:tcPr>
            <w:tcW w:w="2126" w:type="dxa"/>
            <w:noWrap/>
            <w:vAlign w:val="center"/>
            <w:hideMark/>
          </w:tcPr>
          <w:p w14:paraId="509991E4" w14:textId="6675A3E4" w:rsidR="00C4459E" w:rsidRPr="00500F2F" w:rsidDel="003E049C" w:rsidRDefault="00C4459E" w:rsidP="00C4459E">
            <w:pPr>
              <w:ind w:right="595"/>
              <w:jc w:val="center"/>
              <w:rPr>
                <w:del w:id="972" w:author="Warwick Wainwright" w:date="2018-07-24T18:34:00Z"/>
                <w:bCs/>
                <w:sz w:val="20"/>
                <w:szCs w:val="20"/>
              </w:rPr>
            </w:pPr>
            <w:del w:id="973" w:author="Warwick Wainwright" w:date="2018-07-24T18:34:00Z">
              <w:r w:rsidRPr="00500F2F" w:rsidDel="003E049C">
                <w:rPr>
                  <w:bCs/>
                  <w:sz w:val="20"/>
                  <w:szCs w:val="20"/>
                </w:rPr>
                <w:delText>10</w:delText>
              </w:r>
            </w:del>
          </w:p>
        </w:tc>
        <w:tc>
          <w:tcPr>
            <w:tcW w:w="1829" w:type="dxa"/>
          </w:tcPr>
          <w:p w14:paraId="2E7EBC02" w14:textId="61F67938" w:rsidR="00C4459E" w:rsidRPr="00500F2F" w:rsidDel="003E049C" w:rsidRDefault="001C2F22" w:rsidP="00C4459E">
            <w:pPr>
              <w:tabs>
                <w:tab w:val="left" w:pos="1897"/>
              </w:tabs>
              <w:ind w:right="6"/>
              <w:jc w:val="center"/>
              <w:rPr>
                <w:del w:id="974" w:author="Warwick Wainwright" w:date="2018-07-24T18:34:00Z"/>
                <w:bCs/>
                <w:sz w:val="20"/>
                <w:szCs w:val="20"/>
              </w:rPr>
            </w:pPr>
            <w:del w:id="975" w:author="Warwick Wainwright" w:date="2018-07-24T18:34:00Z">
              <w:r w:rsidRPr="00500F2F" w:rsidDel="003E049C">
                <w:rPr>
                  <w:bCs/>
                  <w:sz w:val="20"/>
                  <w:szCs w:val="20"/>
                </w:rPr>
                <w:delText>1</w:delText>
              </w:r>
            </w:del>
          </w:p>
        </w:tc>
        <w:tc>
          <w:tcPr>
            <w:tcW w:w="1849" w:type="dxa"/>
            <w:noWrap/>
            <w:vAlign w:val="center"/>
            <w:hideMark/>
          </w:tcPr>
          <w:p w14:paraId="4EFF6CF2" w14:textId="479537AE" w:rsidR="00C4459E" w:rsidRPr="00500F2F" w:rsidDel="003E049C" w:rsidRDefault="00C4459E" w:rsidP="00C4459E">
            <w:pPr>
              <w:tabs>
                <w:tab w:val="left" w:pos="1897"/>
              </w:tabs>
              <w:ind w:right="6"/>
              <w:jc w:val="center"/>
              <w:rPr>
                <w:del w:id="976" w:author="Warwick Wainwright" w:date="2018-07-24T18:34:00Z"/>
                <w:bCs/>
                <w:sz w:val="20"/>
                <w:szCs w:val="20"/>
              </w:rPr>
            </w:pPr>
            <w:del w:id="977" w:author="Warwick Wainwright" w:date="2018-07-24T18:34:00Z">
              <w:r w:rsidRPr="00500F2F" w:rsidDel="003E049C">
                <w:rPr>
                  <w:bCs/>
                  <w:sz w:val="20"/>
                  <w:szCs w:val="20"/>
                </w:rPr>
                <w:delText>14</w:delText>
              </w:r>
            </w:del>
          </w:p>
        </w:tc>
      </w:tr>
      <w:tr w:rsidR="00C4459E" w:rsidRPr="00500F2F" w:rsidDel="003E049C" w14:paraId="606226B6" w14:textId="686BD289" w:rsidTr="001C2F22">
        <w:trPr>
          <w:trHeight w:val="285"/>
          <w:jc w:val="center"/>
          <w:del w:id="978" w:author="Warwick Wainwright" w:date="2018-07-24T18:34:00Z"/>
        </w:trPr>
        <w:tc>
          <w:tcPr>
            <w:tcW w:w="1554" w:type="dxa"/>
            <w:noWrap/>
            <w:vAlign w:val="center"/>
            <w:hideMark/>
          </w:tcPr>
          <w:p w14:paraId="748887EB" w14:textId="24554138" w:rsidR="00C4459E" w:rsidRPr="00500F2F" w:rsidDel="003E049C" w:rsidRDefault="00C4459E" w:rsidP="0090330E">
            <w:pPr>
              <w:ind w:right="303"/>
              <w:jc w:val="left"/>
              <w:rPr>
                <w:del w:id="979" w:author="Warwick Wainwright" w:date="2018-07-24T18:34:00Z"/>
                <w:bCs/>
                <w:sz w:val="20"/>
                <w:szCs w:val="20"/>
              </w:rPr>
            </w:pPr>
            <w:del w:id="980" w:author="Warwick Wainwright" w:date="2018-07-24T18:34:00Z">
              <w:r w:rsidRPr="00500F2F" w:rsidDel="003E049C">
                <w:rPr>
                  <w:bCs/>
                  <w:sz w:val="20"/>
                  <w:szCs w:val="20"/>
                </w:rPr>
                <w:delText>Cattle</w:delText>
              </w:r>
            </w:del>
          </w:p>
        </w:tc>
        <w:tc>
          <w:tcPr>
            <w:tcW w:w="2126" w:type="dxa"/>
            <w:noWrap/>
            <w:vAlign w:val="center"/>
            <w:hideMark/>
          </w:tcPr>
          <w:p w14:paraId="34D3413A" w14:textId="75B3BFAE" w:rsidR="00C4459E" w:rsidRPr="00500F2F" w:rsidDel="003E049C" w:rsidRDefault="00C4459E" w:rsidP="00C4459E">
            <w:pPr>
              <w:ind w:right="595"/>
              <w:jc w:val="center"/>
              <w:rPr>
                <w:del w:id="981" w:author="Warwick Wainwright" w:date="2018-07-24T18:34:00Z"/>
                <w:bCs/>
                <w:sz w:val="20"/>
                <w:szCs w:val="20"/>
              </w:rPr>
            </w:pPr>
            <w:del w:id="982" w:author="Warwick Wainwright" w:date="2018-07-24T18:34:00Z">
              <w:r w:rsidRPr="00500F2F" w:rsidDel="003E049C">
                <w:rPr>
                  <w:bCs/>
                  <w:sz w:val="20"/>
                  <w:szCs w:val="20"/>
                </w:rPr>
                <w:delText>73</w:delText>
              </w:r>
            </w:del>
          </w:p>
        </w:tc>
        <w:tc>
          <w:tcPr>
            <w:tcW w:w="1829" w:type="dxa"/>
          </w:tcPr>
          <w:p w14:paraId="277A157B" w14:textId="64FC89FA" w:rsidR="00C4459E" w:rsidRPr="00500F2F" w:rsidDel="003E049C" w:rsidRDefault="001C2F22" w:rsidP="00C4459E">
            <w:pPr>
              <w:tabs>
                <w:tab w:val="left" w:pos="1897"/>
              </w:tabs>
              <w:ind w:right="6"/>
              <w:jc w:val="center"/>
              <w:rPr>
                <w:del w:id="983" w:author="Warwick Wainwright" w:date="2018-07-24T18:34:00Z"/>
                <w:bCs/>
                <w:sz w:val="20"/>
                <w:szCs w:val="20"/>
              </w:rPr>
            </w:pPr>
            <w:del w:id="984" w:author="Warwick Wainwright" w:date="2018-07-24T18:34:00Z">
              <w:r w:rsidRPr="00500F2F" w:rsidDel="003E049C">
                <w:rPr>
                  <w:bCs/>
                  <w:sz w:val="20"/>
                  <w:szCs w:val="20"/>
                </w:rPr>
                <w:delText>2</w:delText>
              </w:r>
            </w:del>
          </w:p>
        </w:tc>
        <w:tc>
          <w:tcPr>
            <w:tcW w:w="1849" w:type="dxa"/>
            <w:noWrap/>
            <w:vAlign w:val="center"/>
            <w:hideMark/>
          </w:tcPr>
          <w:p w14:paraId="1196C722" w14:textId="474620F9" w:rsidR="00C4459E" w:rsidRPr="00500F2F" w:rsidDel="003E049C" w:rsidRDefault="00C4459E" w:rsidP="00C4459E">
            <w:pPr>
              <w:tabs>
                <w:tab w:val="left" w:pos="1897"/>
              </w:tabs>
              <w:ind w:right="6"/>
              <w:jc w:val="center"/>
              <w:rPr>
                <w:del w:id="985" w:author="Warwick Wainwright" w:date="2018-07-24T18:34:00Z"/>
                <w:bCs/>
                <w:sz w:val="20"/>
                <w:szCs w:val="20"/>
              </w:rPr>
            </w:pPr>
            <w:del w:id="986" w:author="Warwick Wainwright" w:date="2018-07-24T18:34:00Z">
              <w:r w:rsidRPr="00500F2F" w:rsidDel="003E049C">
                <w:rPr>
                  <w:bCs/>
                  <w:sz w:val="20"/>
                  <w:szCs w:val="20"/>
                </w:rPr>
                <w:delText>52</w:delText>
              </w:r>
            </w:del>
          </w:p>
        </w:tc>
      </w:tr>
      <w:tr w:rsidR="00C4459E" w:rsidRPr="00500F2F" w:rsidDel="003E049C" w14:paraId="6DB62F6F" w14:textId="7F1E1AA7" w:rsidTr="001C2F22">
        <w:trPr>
          <w:trHeight w:val="285"/>
          <w:jc w:val="center"/>
          <w:del w:id="987" w:author="Warwick Wainwright" w:date="2018-07-24T18:34:00Z"/>
        </w:trPr>
        <w:tc>
          <w:tcPr>
            <w:tcW w:w="1554" w:type="dxa"/>
            <w:tcBorders>
              <w:top w:val="nil"/>
              <w:left w:val="nil"/>
              <w:bottom w:val="single" w:sz="4" w:space="0" w:color="auto"/>
              <w:right w:val="nil"/>
            </w:tcBorders>
            <w:noWrap/>
            <w:vAlign w:val="center"/>
            <w:hideMark/>
          </w:tcPr>
          <w:p w14:paraId="3073F946" w14:textId="0B78C90F" w:rsidR="00C4459E" w:rsidRPr="00500F2F" w:rsidDel="003E049C" w:rsidRDefault="00C4459E" w:rsidP="0090330E">
            <w:pPr>
              <w:ind w:right="303"/>
              <w:jc w:val="left"/>
              <w:rPr>
                <w:del w:id="988" w:author="Warwick Wainwright" w:date="2018-07-24T18:34:00Z"/>
                <w:bCs/>
                <w:sz w:val="20"/>
                <w:szCs w:val="20"/>
              </w:rPr>
            </w:pPr>
            <w:del w:id="989" w:author="Warwick Wainwright" w:date="2018-07-24T18:34:00Z">
              <w:r w:rsidRPr="00500F2F" w:rsidDel="003E049C">
                <w:rPr>
                  <w:bCs/>
                  <w:sz w:val="20"/>
                  <w:szCs w:val="20"/>
                </w:rPr>
                <w:delText>Horses</w:delText>
              </w:r>
            </w:del>
          </w:p>
        </w:tc>
        <w:tc>
          <w:tcPr>
            <w:tcW w:w="2126" w:type="dxa"/>
            <w:tcBorders>
              <w:top w:val="nil"/>
              <w:left w:val="nil"/>
              <w:bottom w:val="single" w:sz="4" w:space="0" w:color="auto"/>
              <w:right w:val="nil"/>
            </w:tcBorders>
            <w:noWrap/>
            <w:vAlign w:val="center"/>
            <w:hideMark/>
          </w:tcPr>
          <w:p w14:paraId="6C2EAE25" w14:textId="33C5FE85" w:rsidR="00C4459E" w:rsidRPr="00500F2F" w:rsidDel="003E049C" w:rsidRDefault="00C4459E" w:rsidP="00C4459E">
            <w:pPr>
              <w:ind w:right="595"/>
              <w:jc w:val="center"/>
              <w:rPr>
                <w:del w:id="990" w:author="Warwick Wainwright" w:date="2018-07-24T18:34:00Z"/>
                <w:bCs/>
                <w:sz w:val="20"/>
                <w:szCs w:val="20"/>
              </w:rPr>
            </w:pPr>
            <w:del w:id="991" w:author="Warwick Wainwright" w:date="2018-07-24T18:34:00Z">
              <w:r w:rsidRPr="00500F2F" w:rsidDel="003E049C">
                <w:rPr>
                  <w:bCs/>
                  <w:sz w:val="20"/>
                  <w:szCs w:val="20"/>
                </w:rPr>
                <w:delText>51</w:delText>
              </w:r>
            </w:del>
          </w:p>
        </w:tc>
        <w:tc>
          <w:tcPr>
            <w:tcW w:w="1829" w:type="dxa"/>
            <w:tcBorders>
              <w:top w:val="nil"/>
              <w:left w:val="nil"/>
              <w:bottom w:val="single" w:sz="4" w:space="0" w:color="auto"/>
              <w:right w:val="nil"/>
            </w:tcBorders>
          </w:tcPr>
          <w:p w14:paraId="55DBB8BA" w14:textId="27559556" w:rsidR="00C4459E" w:rsidRPr="00500F2F" w:rsidDel="003E049C" w:rsidRDefault="001C2F22" w:rsidP="00C4459E">
            <w:pPr>
              <w:tabs>
                <w:tab w:val="left" w:pos="1897"/>
              </w:tabs>
              <w:ind w:right="6"/>
              <w:jc w:val="center"/>
              <w:rPr>
                <w:del w:id="992" w:author="Warwick Wainwright" w:date="2018-07-24T18:34:00Z"/>
                <w:bCs/>
                <w:sz w:val="20"/>
                <w:szCs w:val="20"/>
              </w:rPr>
            </w:pPr>
            <w:del w:id="993" w:author="Warwick Wainwright" w:date="2018-07-24T18:34:00Z">
              <w:r w:rsidRPr="00500F2F" w:rsidDel="003E049C">
                <w:rPr>
                  <w:bCs/>
                  <w:sz w:val="20"/>
                  <w:szCs w:val="20"/>
                </w:rPr>
                <w:delText>2</w:delText>
              </w:r>
            </w:del>
          </w:p>
        </w:tc>
        <w:tc>
          <w:tcPr>
            <w:tcW w:w="1849" w:type="dxa"/>
            <w:tcBorders>
              <w:top w:val="nil"/>
              <w:left w:val="nil"/>
              <w:bottom w:val="single" w:sz="4" w:space="0" w:color="auto"/>
              <w:right w:val="nil"/>
            </w:tcBorders>
            <w:noWrap/>
            <w:vAlign w:val="center"/>
            <w:hideMark/>
          </w:tcPr>
          <w:p w14:paraId="694A9800" w14:textId="194ECD13" w:rsidR="00C4459E" w:rsidRPr="00500F2F" w:rsidDel="003E049C" w:rsidRDefault="00C4459E" w:rsidP="00C4459E">
            <w:pPr>
              <w:tabs>
                <w:tab w:val="left" w:pos="1897"/>
              </w:tabs>
              <w:ind w:right="6"/>
              <w:jc w:val="center"/>
              <w:rPr>
                <w:del w:id="994" w:author="Warwick Wainwright" w:date="2018-07-24T18:34:00Z"/>
                <w:bCs/>
                <w:sz w:val="20"/>
                <w:szCs w:val="20"/>
              </w:rPr>
            </w:pPr>
            <w:del w:id="995" w:author="Warwick Wainwright" w:date="2018-07-24T18:34:00Z">
              <w:r w:rsidRPr="00500F2F" w:rsidDel="003E049C">
                <w:rPr>
                  <w:bCs/>
                  <w:sz w:val="20"/>
                  <w:szCs w:val="20"/>
                </w:rPr>
                <w:delText>13</w:delText>
              </w:r>
            </w:del>
          </w:p>
        </w:tc>
      </w:tr>
    </w:tbl>
    <w:p w14:paraId="0146A3B3" w14:textId="77777777" w:rsidR="001B639D" w:rsidRPr="001B639D" w:rsidRDefault="001B639D" w:rsidP="001B639D">
      <w:pPr>
        <w:rPr>
          <w:bCs/>
        </w:rPr>
      </w:pPr>
    </w:p>
    <w:p w14:paraId="0E02AC93" w14:textId="17E30A85"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996" w:author="MORAN Dominic" w:date="2018-07-14T15:23:00Z">
        <w:r w:rsidR="00E56E29" w:rsidDel="00E51871">
          <w:rPr>
            <w:bCs/>
          </w:rPr>
          <w:delText>have varying</w:delText>
        </w:r>
        <w:r w:rsidR="00E615D7" w:rsidRPr="00E615D7" w:rsidDel="00E51871">
          <w:rPr>
            <w:bCs/>
          </w:rPr>
          <w:delText xml:space="preserve"> demand functions for </w:delText>
        </w:r>
      </w:del>
      <w:ins w:id="997" w:author="MORAN Dominic" w:date="2018-07-14T15:23:00Z">
        <w:r w:rsidR="00E51871">
          <w:rPr>
            <w:bCs/>
          </w:rPr>
          <w:t xml:space="preserve">prefer different </w:t>
        </w:r>
      </w:ins>
      <w:r>
        <w:rPr>
          <w:bCs/>
        </w:rPr>
        <w:t>breed</w:t>
      </w:r>
      <w:r w:rsidR="00E615D7" w:rsidRPr="00E615D7">
        <w:rPr>
          <w:bCs/>
        </w:rPr>
        <w:t xml:space="preserve"> attributes</w:t>
      </w:r>
      <w:del w:id="998"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999" w:author="MORAN Dominic" w:date="2018-07-14T15:23:00Z">
        <w:r w:rsidR="00E615D7" w:rsidRPr="00E615D7" w:rsidDel="00E51871">
          <w:rPr>
            <w:bCs/>
          </w:rPr>
          <w:delText> </w:delText>
        </w:r>
      </w:del>
      <w:del w:id="1000"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1001"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1002" w:author="MORAN Dominic" w:date="2018-07-14T15:24:00Z">
        <w:r w:rsidR="00E51871">
          <w:rPr>
            <w:bCs/>
          </w:rPr>
          <w:t xml:space="preserve">In Figure 4 </w:t>
        </w:r>
      </w:ins>
      <w:del w:id="1003"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1004" w:author="MORAN Dominic" w:date="2018-07-14T15:25:00Z">
        <w:r w:rsidR="00E51871">
          <w:rPr>
            <w:bCs/>
          </w:rPr>
          <w:t xml:space="preserve">different </w:t>
        </w:r>
      </w:ins>
      <w:del w:id="1005"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1006" w:author="MORAN Dominic" w:date="2018-07-14T15:25:00Z">
        <w:r w:rsidR="00E51871">
          <w:rPr>
            <w:bCs/>
          </w:rPr>
          <w:t>most important</w:t>
        </w:r>
      </w:ins>
      <w:del w:id="1007"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productive traits are considered most important by both farmer groups, but they differ in perceived importance of non-productive traits.</w:t>
      </w:r>
      <w:ins w:id="1008" w:author="Warwick Wainwright" w:date="2018-07-25T10:10:00Z">
        <w:r w:rsidR="0073798D">
          <w:rPr>
            <w:bCs/>
          </w:rPr>
          <w:t xml:space="preserve"> This </w:t>
        </w:r>
      </w:ins>
      <w:ins w:id="1009" w:author="Warwick Wainwright" w:date="2018-07-25T10:11:00Z">
        <w:r w:rsidR="0073798D">
          <w:rPr>
            <w:bCs/>
          </w:rPr>
          <w:t xml:space="preserve">supports </w:t>
        </w:r>
      </w:ins>
      <w:ins w:id="1010" w:author="Warwick Wainwright" w:date="2018-07-25T10:17:00Z">
        <w:r w:rsidR="001B1F38">
          <w:rPr>
            <w:bCs/>
          </w:rPr>
          <w:t>work</w:t>
        </w:r>
      </w:ins>
      <w:ins w:id="1011" w:author="Warwick Wainwright" w:date="2018-07-25T10:11:00Z">
        <w:r w:rsidR="0073798D">
          <w:rPr>
            <w:bCs/>
          </w:rPr>
          <w:t xml:space="preserve"> suggest</w:t>
        </w:r>
      </w:ins>
      <w:ins w:id="1012" w:author="Warwick Wainwright" w:date="2018-07-25T10:13:00Z">
        <w:r w:rsidR="0073798D">
          <w:rPr>
            <w:bCs/>
          </w:rPr>
          <w:t>ing</w:t>
        </w:r>
      </w:ins>
      <w:ins w:id="1013" w:author="Warwick Wainwright" w:date="2018-07-25T10:11:00Z">
        <w:r w:rsidR="0073798D">
          <w:rPr>
            <w:bCs/>
          </w:rPr>
          <w:t xml:space="preserve"> rare breed</w:t>
        </w:r>
      </w:ins>
      <w:ins w:id="1014" w:author="Warwick Wainwright" w:date="2018-07-25T10:14:00Z">
        <w:r w:rsidR="0073798D">
          <w:rPr>
            <w:bCs/>
          </w:rPr>
          <w:t xml:space="preserve"> adaptability characteristics</w:t>
        </w:r>
      </w:ins>
      <w:ins w:id="1015" w:author="Warwick Wainwright" w:date="2018-07-25T10:11:00Z">
        <w:r w:rsidR="0073798D">
          <w:rPr>
            <w:bCs/>
          </w:rPr>
          <w:t xml:space="preserve"> </w:t>
        </w:r>
      </w:ins>
      <w:ins w:id="1016" w:author="Warwick Wainwright" w:date="2018-07-25T12:32:00Z">
        <w:r w:rsidR="006F50BB">
          <w:rPr>
            <w:bCs/>
          </w:rPr>
          <w:t>play</w:t>
        </w:r>
      </w:ins>
      <w:ins w:id="1017" w:author="Warwick Wainwright" w:date="2018-07-25T10:14:00Z">
        <w:r w:rsidR="0073798D">
          <w:rPr>
            <w:bCs/>
          </w:rPr>
          <w:t xml:space="preserve"> an important </w:t>
        </w:r>
      </w:ins>
      <w:ins w:id="1018" w:author="Warwick Wainwright" w:date="2018-07-25T12:32:00Z">
        <w:r w:rsidR="006F50BB">
          <w:rPr>
            <w:bCs/>
          </w:rPr>
          <w:t>role</w:t>
        </w:r>
      </w:ins>
      <w:ins w:id="1019" w:author="Warwick Wainwright" w:date="2018-07-25T10:14:00Z">
        <w:r w:rsidR="0073798D">
          <w:rPr>
            <w:bCs/>
          </w:rPr>
          <w:t xml:space="preserve"> within the livestock sector</w:t>
        </w:r>
      </w:ins>
      <w:ins w:id="1020" w:author="Warwick Wainwright" w:date="2018-07-25T10:15:00Z">
        <w:r w:rsidR="000860FD">
          <w:rPr>
            <w:bCs/>
          </w:rPr>
          <w:t xml:space="preserve"> not matched by commercial breeds</w:t>
        </w:r>
      </w:ins>
      <w:ins w:id="1021" w:author="Warwick Wainwright" w:date="2018-07-25T10:17:00Z">
        <w:r w:rsidR="001B1F38">
          <w:rPr>
            <w:bCs/>
          </w:rPr>
          <w:t xml:space="preserve"> </w:t>
        </w:r>
        <w:r w:rsidR="001B1F38">
          <w:rPr>
            <w:bCs/>
          </w:rPr>
          <w:fldChar w:fldCharType="begin" w:fldLock="1"/>
        </w:r>
      </w:ins>
      <w:r w:rsidR="00B96F9A">
        <w:rPr>
          <w:bCs/>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45]", "plainTextFormattedCitation" : "[45]", "previouslyFormattedCitation" : "[45]" }, "properties" : { "noteIndex" : 0 }, "schema" : "https://github.com/citation-style-language/schema/raw/master/csl-citation.json" }</w:instrText>
      </w:r>
      <w:r w:rsidR="001B1F38">
        <w:rPr>
          <w:bCs/>
        </w:rPr>
        <w:fldChar w:fldCharType="separate"/>
      </w:r>
      <w:r w:rsidR="001B1F38" w:rsidRPr="001B1F38">
        <w:rPr>
          <w:bCs/>
          <w:noProof/>
        </w:rPr>
        <w:t>[45]</w:t>
      </w:r>
      <w:ins w:id="1022" w:author="Warwick Wainwright" w:date="2018-07-25T10:17:00Z">
        <w:r w:rsidR="001B1F38">
          <w:rPr>
            <w:bCs/>
          </w:rPr>
          <w:fldChar w:fldCharType="end"/>
        </w:r>
      </w:ins>
      <w:ins w:id="1023" w:author="Warwick Wainwright" w:date="2018-07-25T10:15:00Z">
        <w:r w:rsidR="000860FD">
          <w:rPr>
            <w:bCs/>
          </w:rPr>
          <w:t xml:space="preserve">. </w:t>
        </w:r>
      </w:ins>
      <w:del w:id="1024" w:author="Warwick Wainwright" w:date="2018-07-25T10:12:00Z">
        <w:r w:rsidR="008D35BE" w:rsidDel="0073798D">
          <w:rPr>
            <w:bCs/>
          </w:rPr>
          <w:delText xml:space="preserve"> </w:delText>
        </w:r>
      </w:del>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1025" w:author="MORAN Dominic" w:date="2018-07-14T15:27:00Z">
        <w:r w:rsidR="00E51871">
          <w:t>in</w:t>
        </w:r>
      </w:ins>
      <w:del w:id="1026" w:author="MORAN Dominic" w:date="2018-07-14T15:27:00Z">
        <w:r w:rsidDel="00E51871">
          <w:delText>for</w:delText>
        </w:r>
      </w:del>
      <w:r>
        <w:t xml:space="preserve"> 1</w:t>
      </w:r>
      <w:r w:rsidRPr="00B15BE1">
        <w:rPr>
          <w:vertAlign w:val="superscript"/>
        </w:rPr>
        <w:t>st</w:t>
      </w:r>
      <w:r>
        <w:t xml:space="preserve"> </w:t>
      </w:r>
      <w:del w:id="1027" w:author="MORAN Dominic" w:date="2018-07-14T15:27:00Z">
        <w:r w:rsidDel="00E51871">
          <w:delText xml:space="preserve">rank, </w:delText>
        </w:r>
      </w:del>
      <w:r>
        <w:t>2</w:t>
      </w:r>
      <w:r w:rsidRPr="00B15BE1">
        <w:rPr>
          <w:vertAlign w:val="superscript"/>
        </w:rPr>
        <w:t>nd</w:t>
      </w:r>
      <w:r>
        <w:t xml:space="preserve"> </w:t>
      </w:r>
      <w:del w:id="1028"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E1B7EE7" w:rsidR="00357A88" w:rsidRDefault="00357A88" w:rsidP="00AF7F7A">
      <w:pPr>
        <w:pStyle w:val="Heading2"/>
      </w:pPr>
      <w:r w:rsidRPr="00357A88">
        <w:t>Choice Model</w:t>
      </w:r>
      <w:ins w:id="1029" w:author="Warwick Wainwright" w:date="2018-07-25T10:29:00Z">
        <w:r w:rsidR="00CE309D">
          <w:t>s</w:t>
        </w:r>
      </w:ins>
    </w:p>
    <w:p w14:paraId="37B7B7C4" w14:textId="77777777" w:rsidR="00AF7F7A" w:rsidRPr="00AF7F7A" w:rsidRDefault="00AF7F7A" w:rsidP="00AF7F7A">
      <w:pPr>
        <w:pStyle w:val="Firstparagraph"/>
      </w:pPr>
    </w:p>
    <w:p w14:paraId="2A24C364" w14:textId="4D36C6F2" w:rsidR="00D66778" w:rsidRDefault="00CE309D" w:rsidP="005878F4">
      <w:pPr>
        <w:rPr>
          <w:ins w:id="1030" w:author="Warwick Wainwright" w:date="2018-07-27T12:13:00Z"/>
        </w:rPr>
      </w:pPr>
      <w:ins w:id="1031" w:author="Warwick Wainwright" w:date="2018-07-25T10:29:00Z">
        <w:r>
          <w:t>The choice models explore</w:t>
        </w:r>
      </w:ins>
      <w:ins w:id="1032" w:author="Warwick Wainwright" w:date="2018-07-25T10:35:00Z">
        <w:r>
          <w:t xml:space="preserve"> the hypothetical contract choices made by </w:t>
        </w:r>
      </w:ins>
      <w:ins w:id="1033" w:author="Warwick Wainwright" w:date="2018-07-25T10:40:00Z">
        <w:r w:rsidR="0038579B">
          <w:t>respondents that are</w:t>
        </w:r>
      </w:ins>
      <w:ins w:id="1034" w:author="Warwick Wainwright" w:date="2018-07-25T10:35:00Z">
        <w:r>
          <w:t xml:space="preserve"> </w:t>
        </w:r>
      </w:ins>
      <w:ins w:id="1035" w:author="Warwick Wainwright" w:date="2018-07-25T10:42:00Z">
        <w:r w:rsidR="0038579B">
          <w:t>dependent</w:t>
        </w:r>
      </w:ins>
      <w:ins w:id="1036" w:author="Warwick Wainwright" w:date="2018-07-25T10:35:00Z">
        <w:r>
          <w:t xml:space="preserve"> on information concerning </w:t>
        </w:r>
      </w:ins>
      <w:ins w:id="1037" w:author="Warwick Wainwright" w:date="2018-07-25T10:36:00Z">
        <w:r>
          <w:t xml:space="preserve">contract </w:t>
        </w:r>
      </w:ins>
      <w:ins w:id="1038" w:author="Warwick Wainwright" w:date="2018-07-25T10:37:00Z">
        <w:r>
          <w:t>attributes</w:t>
        </w:r>
      </w:ins>
      <w:ins w:id="1039" w:author="Warwick Wainwright" w:date="2018-07-25T10:36:00Z">
        <w:r>
          <w:t xml:space="preserve"> and respondent/farm </w:t>
        </w:r>
      </w:ins>
      <w:ins w:id="1040" w:author="Warwick Wainwright" w:date="2018-07-25T10:37:00Z">
        <w:r>
          <w:t>characteristics</w:t>
        </w:r>
      </w:ins>
      <w:ins w:id="1041" w:author="Warwick Wainwright" w:date="2018-07-25T10:42:00Z">
        <w:r w:rsidR="0038579B">
          <w:t xml:space="preserve"> (i.e. explanatory variables). </w:t>
        </w:r>
      </w:ins>
      <w:ins w:id="1042" w:author="Warwick Wainwright" w:date="2018-07-27T12:14:00Z">
        <w:r w:rsidR="00D66778">
          <w:t>The models seek to explain farmers’ choices of contract options depending on the values that the attributes take in each contract option. This provides information on the relative importance of each attribute for selecting a contract option and the overall compensation need</w:t>
        </w:r>
      </w:ins>
      <w:ins w:id="1043" w:author="Warwick Wainwright" w:date="2018-07-27T12:16:00Z">
        <w:r w:rsidR="00D66778">
          <w:t>ed</w:t>
        </w:r>
      </w:ins>
      <w:ins w:id="1044" w:author="Warwick Wainwright" w:date="2018-07-27T12:14:00Z">
        <w:r w:rsidR="00D66778">
          <w:t xml:space="preserve"> by farmers to enrol, which may be heterogeneous across farmers. The model investigates if some of this heterogeneity is systematically associated with farm or farmer characteristics.</w:t>
        </w:r>
      </w:ins>
    </w:p>
    <w:p w14:paraId="7538A0EB" w14:textId="77777777" w:rsidR="00D66778" w:rsidRDefault="00D66778" w:rsidP="005878F4">
      <w:pPr>
        <w:rPr>
          <w:ins w:id="1045" w:author="Warwick Wainwright" w:date="2018-07-27T12:13:00Z"/>
        </w:rPr>
      </w:pPr>
    </w:p>
    <w:p w14:paraId="1E11A535" w14:textId="2D85D416" w:rsidR="00622113" w:rsidRDefault="00854DFF" w:rsidP="005878F4">
      <w:ins w:id="1046" w:author="Warwick Wainwright" w:date="2018-07-25T13:20:00Z">
        <w:r>
          <w:rPr>
            <w:rFonts w:ascii="Calibri" w:hAnsi="Calibri"/>
            <w:color w:val="1F497D"/>
            <w:szCs w:val="22"/>
          </w:rPr>
          <w:t xml:space="preserve">Initial </w:t>
        </w:r>
        <w:r>
          <w:t xml:space="preserve">results from the MNL are provided in Appendix 3 to provide an overview of the basic model estimation. </w:t>
        </w:r>
      </w:ins>
      <w:r w:rsidR="00E276D7">
        <w:t xml:space="preserve">Results </w:t>
      </w:r>
      <w:ins w:id="1047" w:author="Warwick Wainwright" w:date="2018-07-25T13:26:00Z">
        <w:r w:rsidR="008539AA">
          <w:t xml:space="preserve">from the more sophisticated RPL model </w:t>
        </w:r>
      </w:ins>
      <w:r w:rsidR="00E276D7">
        <w:t>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good statistical fit </w:t>
      </w:r>
      <w:ins w:id="1048" w:author="Warwick Wainwright" w:date="2018-07-25T11:05:00Z">
        <w:r w:rsidR="00661DB7">
          <w:t xml:space="preserve">(i.e. the model </w:t>
        </w:r>
      </w:ins>
      <w:ins w:id="1049" w:author="Warwick Wainwright" w:date="2018-07-25T11:11:00Z">
        <w:r w:rsidR="00F951E2">
          <w:t xml:space="preserve">is a good </w:t>
        </w:r>
      </w:ins>
      <w:ins w:id="1050" w:author="Warwick Wainwright" w:date="2018-07-25T12:12:00Z">
        <w:r w:rsidR="00B44EFD">
          <w:t>estimator of</w:t>
        </w:r>
      </w:ins>
      <w:ins w:id="1051" w:author="Warwick Wainwright" w:date="2018-07-25T11:06:00Z">
        <w:r w:rsidR="00661DB7">
          <w:t xml:space="preserve"> respondent choice) </w:t>
        </w:r>
      </w:ins>
      <w:r w:rsidR="00357A88" w:rsidRPr="00070992">
        <w:t>as indicated by Mc</w:t>
      </w:r>
      <w:r w:rsidR="00E276D7">
        <w:t>F</w:t>
      </w:r>
      <w:r w:rsidR="00357A88" w:rsidRPr="00070992">
        <w:t>adden pseudo R</w:t>
      </w:r>
      <w:r w:rsidR="00357A88" w:rsidRPr="00070992">
        <w:rPr>
          <w:vertAlign w:val="superscript"/>
        </w:rPr>
        <w:t>2</w:t>
      </w:r>
      <w:r w:rsidR="00357A88" w:rsidRPr="00070992">
        <w:t xml:space="preserve"> values</w:t>
      </w:r>
      <w:ins w:id="1052" w:author="Warwick Wainwright" w:date="2018-07-25T11:07:00Z">
        <w:r w:rsidR="005D63D6">
          <w:rPr>
            <w:rStyle w:val="FootnoteReference"/>
          </w:rPr>
          <w:footnoteReference w:id="2"/>
        </w:r>
      </w:ins>
      <w:r w:rsidR="00357A88" w:rsidRPr="00070992">
        <w:t xml:space="preserve">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1055"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del w:id="1056" w:author="Warwick Wainwright" w:date="2018-07-25T13:20:00Z">
        <w:r w:rsidR="00715586" w:rsidDel="00854DFF">
          <w:delText xml:space="preserve">Results from the initial </w:delText>
        </w:r>
      </w:del>
      <w:del w:id="1057" w:author="Warwick Wainwright" w:date="2018-07-25T13:19:00Z">
        <w:r w:rsidR="00B47350" w:rsidDel="00854DFF">
          <w:delText>multinomial logit model</w:delText>
        </w:r>
        <w:r w:rsidR="00715586" w:rsidDel="00854DFF">
          <w:delText xml:space="preserve"> model</w:delText>
        </w:r>
        <w:r w:rsidR="0035423D" w:rsidDel="00854DFF">
          <w:delText xml:space="preserve"> </w:delText>
        </w:r>
      </w:del>
      <w:del w:id="1058" w:author="Warwick Wainwright" w:date="2018-07-25T13:20:00Z">
        <w:r w:rsidR="00715586" w:rsidDel="00854DFF">
          <w:delText xml:space="preserve">are provided in </w:delText>
        </w:r>
        <w:r w:rsidR="0077411B" w:rsidDel="00854DFF">
          <w:delText>Appendix 3</w:delText>
        </w:r>
        <w:r w:rsidR="00715586" w:rsidDel="00854DFF">
          <w:delText>.</w:delText>
        </w:r>
      </w:del>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Ovines</w:t>
            </w:r>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del w:id="1059" w:author="Warwick Wainwright" w:date="2018-07-25T16:33:00Z">
              <w:r w:rsidDel="00290D5D">
                <w:rPr>
                  <w:sz w:val="20"/>
                  <w:szCs w:val="20"/>
                </w:rPr>
                <w:delText>-</w:delText>
              </w:r>
            </w:del>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02980E66"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0E3A3221"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ins w:id="1060" w:author="Warwick Wainwright" w:date="2018-07-25T16:01:00Z">
        <w:r w:rsidR="00E34914">
          <w:rPr>
            <w:bCs/>
          </w:rPr>
          <w:t>. This is perhaps because there are some variables</w:t>
        </w:r>
      </w:ins>
      <w:ins w:id="1061" w:author="Warwick Wainwright" w:date="2018-07-25T16:03:00Z">
        <w:r w:rsidR="00E34914">
          <w:rPr>
            <w:bCs/>
          </w:rPr>
          <w:t>,</w:t>
        </w:r>
      </w:ins>
      <w:ins w:id="1062" w:author="Warwick Wainwright" w:date="2018-07-25T16:01:00Z">
        <w:r w:rsidR="00E34914">
          <w:rPr>
            <w:bCs/>
          </w:rPr>
          <w:t xml:space="preserve"> not included in the model</w:t>
        </w:r>
      </w:ins>
      <w:ins w:id="1063" w:author="Warwick Wainwright" w:date="2018-07-25T16:03:00Z">
        <w:r w:rsidR="00E34914">
          <w:rPr>
            <w:bCs/>
          </w:rPr>
          <w:t>,</w:t>
        </w:r>
      </w:ins>
      <w:ins w:id="1064" w:author="Warwick Wainwright" w:date="2018-07-25T16:01:00Z">
        <w:r w:rsidR="00E34914">
          <w:rPr>
            <w:bCs/>
          </w:rPr>
          <w:t xml:space="preserve"> which induce farmers to prefer to not join </w:t>
        </w:r>
      </w:ins>
      <w:ins w:id="1065" w:author="Warwick Wainwright" w:date="2018-07-25T16:05:00Z">
        <w:r w:rsidR="00E34914">
          <w:rPr>
            <w:bCs/>
          </w:rPr>
          <w:t>the offered</w:t>
        </w:r>
      </w:ins>
      <w:ins w:id="1066" w:author="Warwick Wainwright" w:date="2018-07-25T16:01:00Z">
        <w:r w:rsidR="00E34914">
          <w:rPr>
            <w:bCs/>
          </w:rPr>
          <w:t xml:space="preserve"> </w:t>
        </w:r>
      </w:ins>
      <w:ins w:id="1067" w:author="Warwick Wainwright" w:date="2018-07-25T16:03:00Z">
        <w:r w:rsidR="00E34914">
          <w:rPr>
            <w:bCs/>
          </w:rPr>
          <w:t xml:space="preserve">contract </w:t>
        </w:r>
      </w:ins>
      <w:ins w:id="1068" w:author="Warwick Wainwright" w:date="2018-07-25T16:05:00Z">
        <w:r w:rsidR="00E34914">
          <w:rPr>
            <w:bCs/>
          </w:rPr>
          <w:t>alternatives</w:t>
        </w:r>
      </w:ins>
      <w:del w:id="1069" w:author="Warwick Wainwright" w:date="2018-07-25T16:07:00Z">
        <w:r w:rsidRPr="00F8735E" w:rsidDel="00E34914">
          <w:rPr>
            <w:bCs/>
          </w:rPr>
          <w:delText>.</w:delText>
        </w:r>
      </w:del>
      <w:del w:id="1070" w:author="Warwick Wainwright" w:date="2018-07-27T12:23:00Z">
        <w:r w:rsidRPr="00F8735E" w:rsidDel="006B02F9">
          <w:rPr>
            <w:bCs/>
          </w:rPr>
          <w:delText xml:space="preserve"> </w:delText>
        </w:r>
        <w:r w:rsidR="00871E71" w:rsidDel="006B02F9">
          <w:rPr>
            <w:bCs/>
          </w:rPr>
          <w:delText>Education level did not influence likelihood of enrolling into a conservation contract</w:delText>
        </w:r>
      </w:del>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proofErr w:type="spellStart"/>
      <w:ins w:id="1071" w:author="MORAN Dominic" w:date="2018-07-14T16:25:00Z">
        <w:r w:rsidR="00233506">
          <w:rPr>
            <w:bCs/>
          </w:rPr>
          <w:t>F</w:t>
        </w:r>
      </w:ins>
      <w:del w:id="1072"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1073" w:author="MORAN Dominic" w:date="2018-07-14T16:25:00Z">
        <w:r w:rsidR="00233506">
          <w:rPr>
            <w:bCs/>
          </w:rPr>
          <w:t xml:space="preserve">age </w:t>
        </w:r>
      </w:ins>
      <w:r w:rsidR="00F7084E">
        <w:rPr>
          <w:bCs/>
        </w:rPr>
        <w:t>did not i</w:t>
      </w:r>
      <w:ins w:id="1074" w:author="MORAN Dominic" w:date="2018-07-14T16:25:00Z">
        <w:r w:rsidR="00233506">
          <w:rPr>
            <w:bCs/>
          </w:rPr>
          <w:t>nfluence</w:t>
        </w:r>
      </w:ins>
      <w:del w:id="1075" w:author="MORAN Dominic" w:date="2018-07-14T16:25:00Z">
        <w:r w:rsidR="00F7084E" w:rsidDel="00233506">
          <w:rPr>
            <w:bCs/>
          </w:rPr>
          <w:delText>mpact</w:delText>
        </w:r>
      </w:del>
      <w:r w:rsidR="00F7084E">
        <w:rPr>
          <w:bCs/>
        </w:rPr>
        <w:t xml:space="preserve"> preferences for contract length</w:t>
      </w:r>
      <w:r w:rsidR="00540DC6">
        <w:rPr>
          <w:bCs/>
        </w:rPr>
        <w:t xml:space="preserve">.  </w:t>
      </w:r>
    </w:p>
    <w:p w14:paraId="20BFB9F9" w14:textId="77777777" w:rsidR="00124681" w:rsidRDefault="00124681" w:rsidP="00F8735E">
      <w:pPr>
        <w:rPr>
          <w:bCs/>
        </w:rPr>
      </w:pPr>
    </w:p>
    <w:p w14:paraId="02D31959" w14:textId="1814536F" w:rsidR="0015362E" w:rsidRDefault="00A93B76" w:rsidP="00F8735E">
      <w:pPr>
        <w:rPr>
          <w:ins w:id="1076" w:author="Warwick Wainwright" w:date="2018-07-25T14:29:00Z"/>
          <w:bCs/>
        </w:rPr>
      </w:pPr>
      <w:r>
        <w:rPr>
          <w:bCs/>
        </w:rPr>
        <w:t xml:space="preserve">Scheme support </w:t>
      </w:r>
      <w:r w:rsidR="00124681">
        <w:rPr>
          <w:bCs/>
        </w:rPr>
        <w:t xml:space="preserve">was </w:t>
      </w:r>
      <w:r>
        <w:rPr>
          <w:bCs/>
        </w:rPr>
        <w:t xml:space="preserve">not significant </w:t>
      </w:r>
      <w:ins w:id="1077" w:author="Warwick Wainwright" w:date="2018-07-25T14:51:00Z">
        <w:r w:rsidR="00316E03">
          <w:rPr>
            <w:bCs/>
          </w:rPr>
          <w:t xml:space="preserve">for </w:t>
        </w:r>
      </w:ins>
      <w:r w:rsidR="00EC6795">
        <w:rPr>
          <w:bCs/>
        </w:rPr>
        <w:t xml:space="preserve">both </w:t>
      </w:r>
      <w:del w:id="1078" w:author="Warwick Wainwright" w:date="2018-07-25T14:25:00Z">
        <w:r w:rsidR="00EC6795" w:rsidDel="0015362E">
          <w:rPr>
            <w:bCs/>
          </w:rPr>
          <w:delText>farmer groups</w:delText>
        </w:r>
      </w:del>
      <w:ins w:id="1079" w:author="Warwick Wainwright" w:date="2018-07-25T14:25:00Z">
        <w:r w:rsidR="0015362E">
          <w:rPr>
            <w:bCs/>
          </w:rPr>
          <w:t>bovine and ovine farmers</w:t>
        </w:r>
      </w:ins>
      <w:r>
        <w:rPr>
          <w:bCs/>
        </w:rPr>
        <w:t xml:space="preserve">. </w:t>
      </w:r>
      <w:r w:rsidR="00F8735E" w:rsidRPr="00F8735E">
        <w:rPr>
          <w:bCs/>
        </w:rPr>
        <w:t xml:space="preserve">Structure of scheme </w:t>
      </w:r>
      <w:del w:id="1080" w:author="Warwick Wainwright" w:date="2018-07-25T14:51:00Z">
        <w:r w:rsidR="00F8735E" w:rsidRPr="00F8735E" w:rsidDel="00316E03">
          <w:rPr>
            <w:bCs/>
          </w:rPr>
          <w:delText xml:space="preserve">is </w:delText>
        </w:r>
      </w:del>
      <w:ins w:id="1081" w:author="Warwick Wainwright" w:date="2018-07-25T14:51:00Z">
        <w:r w:rsidR="00316E03">
          <w:rPr>
            <w:bCs/>
          </w:rPr>
          <w:t>was</w:t>
        </w:r>
        <w:r w:rsidR="00316E03" w:rsidRPr="00F8735E">
          <w:rPr>
            <w:bCs/>
          </w:rPr>
          <w:t xml:space="preserve"> </w:t>
        </w:r>
      </w:ins>
      <w:r w:rsidR="00F8735E" w:rsidRPr="00F8735E">
        <w:rPr>
          <w:bCs/>
        </w:rPr>
        <w:t xml:space="preserve">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ins w:id="1082" w:author="Warwick Wainwright" w:date="2018-07-25T14:51:00Z">
        <w:r w:rsidR="00316E03">
          <w:rPr>
            <w:bCs/>
          </w:rPr>
          <w:t xml:space="preserve">. </w:t>
        </w:r>
      </w:ins>
      <w:r w:rsidR="00B06186">
        <w:rPr>
          <w:bCs/>
        </w:rPr>
        <w:t xml:space="preserve"> </w:t>
      </w:r>
      <w:del w:id="1083" w:author="Warwick Wainwright" w:date="2018-07-25T14:52:00Z">
        <w:r w:rsidR="00B06186" w:rsidDel="00316E03">
          <w:rPr>
            <w:bCs/>
          </w:rPr>
          <w:delText>while for o</w:delText>
        </w:r>
      </w:del>
      <w:ins w:id="1084" w:author="Warwick Wainwright" w:date="2018-07-25T14:52:00Z">
        <w:r w:rsidR="00316E03">
          <w:rPr>
            <w:bCs/>
          </w:rPr>
          <w:t>For o</w:t>
        </w:r>
      </w:ins>
      <w:r w:rsidR="00B06186">
        <w:rPr>
          <w:bCs/>
        </w:rPr>
        <w:t xml:space="preserve">vine farmers </w:t>
      </w:r>
      <w:del w:id="1085" w:author="Warwick Wainwright" w:date="2018-07-25T14:52:00Z">
        <w:r w:rsidR="00B06186" w:rsidDel="00316E03">
          <w:rPr>
            <w:bCs/>
          </w:rPr>
          <w:delText>it is</w:delText>
        </w:r>
      </w:del>
      <w:ins w:id="1086" w:author="Warwick Wainwright" w:date="2018-07-25T14:52:00Z">
        <w:r w:rsidR="00316E03">
          <w:rPr>
            <w:bCs/>
          </w:rPr>
          <w:t>structure of scheme is</w:t>
        </w:r>
      </w:ins>
      <w:r w:rsidR="00B06186">
        <w:rPr>
          <w:bCs/>
        </w:rPr>
        <w:t xml:space="preserve"> positive and significant, suggesting they prefer community managed conservation programmes</w:t>
      </w:r>
      <w:r w:rsidR="00B47350">
        <w:rPr>
          <w:bCs/>
        </w:rPr>
        <w:t>.</w:t>
      </w:r>
      <w:r w:rsidR="00B06186">
        <w:rPr>
          <w:bCs/>
        </w:rPr>
        <w:t xml:space="preserve"> </w:t>
      </w:r>
    </w:p>
    <w:p w14:paraId="150F26FF" w14:textId="77777777" w:rsidR="0015362E" w:rsidRDefault="0015362E" w:rsidP="00F8735E">
      <w:pPr>
        <w:rPr>
          <w:ins w:id="1087" w:author="Warwick Wainwright" w:date="2018-07-25T14:29:00Z"/>
          <w:bCs/>
        </w:rPr>
      </w:pPr>
    </w:p>
    <w:p w14:paraId="764E5853" w14:textId="15C47FFD" w:rsidR="000C68C6" w:rsidRDefault="00F8735E" w:rsidP="00F8735E">
      <w:pPr>
        <w:rPr>
          <w:bCs/>
        </w:rPr>
      </w:pPr>
      <w:del w:id="1088" w:author="Warwick Wainwright" w:date="2018-07-25T14:41:00Z">
        <w:r w:rsidRPr="00F8735E" w:rsidDel="00CD349F">
          <w:rPr>
            <w:bCs/>
          </w:rPr>
          <w:delText xml:space="preserve">The standard deviations for all the attributes accept contract length </w:delText>
        </w:r>
        <w:r w:rsidR="00B06186" w:rsidDel="00CD349F">
          <w:rPr>
            <w:bCs/>
          </w:rPr>
          <w:delText xml:space="preserve">and subsidy </w:delText>
        </w:r>
        <w:r w:rsidRPr="00F8735E" w:rsidDel="00CD349F">
          <w:rPr>
            <w:bCs/>
          </w:rPr>
          <w:delText>(bovines only) and scheme support</w:delText>
        </w:r>
        <w:r w:rsidR="00B06186" w:rsidDel="00CD349F">
          <w:rPr>
            <w:bCs/>
          </w:rPr>
          <w:delText xml:space="preserve"> and subsidy</w:delText>
        </w:r>
        <w:r w:rsidRPr="00F8735E" w:rsidDel="00CD349F">
          <w:rPr>
            <w:bCs/>
          </w:rPr>
          <w:delText xml:space="preserve"> (ovines only) are significant</w:delText>
        </w:r>
      </w:del>
      <w:ins w:id="1089" w:author="Warwick Wainwright" w:date="2018-07-25T15:18:00Z">
        <w:r w:rsidR="007F4AEB">
          <w:rPr>
            <w:bCs/>
          </w:rPr>
          <w:t>S</w:t>
        </w:r>
      </w:ins>
      <w:ins w:id="1090" w:author="Warwick Wainwright" w:date="2018-07-25T14:29:00Z">
        <w:r w:rsidR="0015362E">
          <w:rPr>
            <w:bCs/>
          </w:rPr>
          <w:t>ignificant standard deviation</w:t>
        </w:r>
      </w:ins>
      <w:ins w:id="1091" w:author="Warwick Wainwright" w:date="2018-07-25T15:18:00Z">
        <w:r w:rsidR="007F4AEB">
          <w:rPr>
            <w:bCs/>
          </w:rPr>
          <w:t>s</w:t>
        </w:r>
      </w:ins>
      <w:ins w:id="1092" w:author="Warwick Wainwright" w:date="2018-07-25T15:19:00Z">
        <w:r w:rsidR="007F4AEB">
          <w:rPr>
            <w:bCs/>
          </w:rPr>
          <w:t xml:space="preserve"> of the normally distributed coefficients</w:t>
        </w:r>
      </w:ins>
      <w:ins w:id="1093" w:author="Warwick Wainwright" w:date="2018-07-25T14:29:00Z">
        <w:r w:rsidR="007F4AEB">
          <w:rPr>
            <w:bCs/>
          </w:rPr>
          <w:t xml:space="preserve"> indicate</w:t>
        </w:r>
      </w:ins>
      <w:ins w:id="1094" w:author="Warwick Wainwright" w:date="2018-07-25T15:19:00Z">
        <w:r w:rsidR="007F4AEB">
          <w:rPr>
            <w:bCs/>
          </w:rPr>
          <w:t xml:space="preserve"> there is heterogeneity in </w:t>
        </w:r>
        <w:proofErr w:type="gramStart"/>
        <w:r w:rsidR="007F4AEB">
          <w:rPr>
            <w:bCs/>
          </w:rPr>
          <w:t>farmers</w:t>
        </w:r>
        <w:proofErr w:type="gramEnd"/>
        <w:r w:rsidR="007F4AEB">
          <w:rPr>
            <w:bCs/>
          </w:rPr>
          <w:t xml:space="preserve"> preferences for some attributes.</w:t>
        </w:r>
      </w:ins>
      <w:ins w:id="1095" w:author="Warwick Wainwright" w:date="2018-07-25T15:20:00Z">
        <w:r w:rsidR="007F4AEB">
          <w:rPr>
            <w:bCs/>
          </w:rPr>
          <w:t xml:space="preserve"> </w:t>
        </w:r>
      </w:ins>
      <w:del w:id="1096" w:author="Warwick Wainwright" w:date="2018-07-25T14:30:00Z">
        <w:r w:rsidRPr="00F8735E" w:rsidDel="0015362E">
          <w:rPr>
            <w:bCs/>
          </w:rPr>
          <w:delText xml:space="preserve">, indicating </w:delText>
        </w:r>
      </w:del>
      <w:del w:id="1097" w:author="Warwick Wainwright" w:date="2018-07-25T15:20:00Z">
        <w:r w:rsidRPr="00F8735E" w:rsidDel="007F4AEB">
          <w:rPr>
            <w:bCs/>
          </w:rPr>
          <w:delText xml:space="preserve">heterogeneous preferences among respondents </w:delText>
        </w:r>
      </w:del>
      <w:del w:id="1098" w:author="Warwick Wainwright" w:date="2018-07-25T14:32:00Z">
        <w:r w:rsidRPr="00F8735E" w:rsidDel="0015362E">
          <w:rPr>
            <w:bCs/>
          </w:rPr>
          <w:delText>for most</w:delText>
        </w:r>
      </w:del>
      <w:del w:id="1099" w:author="Warwick Wainwright" w:date="2018-07-25T15:20:00Z">
        <w:r w:rsidRPr="00F8735E" w:rsidDel="007F4AEB">
          <w:rPr>
            <w:bCs/>
          </w:rPr>
          <w:delText xml:space="preserve"> attributes. </w:delText>
        </w:r>
      </w:del>
      <w:commentRangeStart w:id="1100"/>
      <w:commentRangeStart w:id="1101"/>
      <w:del w:id="1102" w:author="Warwick Wainwright" w:date="2018-07-25T14:35:00Z">
        <w:r w:rsidR="00B06186" w:rsidDel="0015362E">
          <w:rPr>
            <w:bCs/>
          </w:rPr>
          <w:delText>N</w:delText>
        </w:r>
      </w:del>
      <w:del w:id="1103" w:author="Warwick Wainwright" w:date="2018-07-25T15:20:00Z">
        <w:r w:rsidR="00B06186" w:rsidDel="007F4AEB">
          <w:rPr>
            <w:bCs/>
          </w:rPr>
          <w:delText xml:space="preserve">on-significance for </w:delText>
        </w:r>
      </w:del>
      <w:del w:id="1104" w:author="Warwick Wainwright" w:date="2018-07-25T14:32:00Z">
        <w:r w:rsidR="00B06186" w:rsidDel="0015362E">
          <w:rPr>
            <w:bCs/>
          </w:rPr>
          <w:delText xml:space="preserve">subsidy </w:delText>
        </w:r>
      </w:del>
      <w:del w:id="1105" w:author="Warwick Wainwright" w:date="2018-07-25T15:20:00Z">
        <w:r w:rsidR="00B06186" w:rsidDel="007F4AEB">
          <w:rPr>
            <w:bCs/>
          </w:rPr>
          <w:delText xml:space="preserve">suggests </w:delText>
        </w:r>
        <w:commentRangeEnd w:id="1100"/>
        <w:r w:rsidR="00C52B84" w:rsidDel="007F4AEB">
          <w:rPr>
            <w:rStyle w:val="CommentReference"/>
          </w:rPr>
          <w:commentReference w:id="1100"/>
        </w:r>
      </w:del>
      <w:commentRangeEnd w:id="1101"/>
      <w:r w:rsidR="00561947">
        <w:rPr>
          <w:rStyle w:val="CommentReference"/>
        </w:rPr>
        <w:commentReference w:id="1101"/>
      </w:r>
      <w:ins w:id="1106" w:author="Warwick Wainwright" w:date="2018-07-25T14:42:00Z">
        <w:r w:rsidR="00CD349F" w:rsidRPr="00F8735E">
          <w:rPr>
            <w:bCs/>
          </w:rPr>
          <w:t xml:space="preserve">The standard deviations </w:t>
        </w:r>
      </w:ins>
      <w:ins w:id="1107" w:author="Warwick Wainwright" w:date="2018-07-25T15:20:00Z">
        <w:r w:rsidR="007F4AEB">
          <w:rPr>
            <w:bCs/>
          </w:rPr>
          <w:t xml:space="preserve">were significant </w:t>
        </w:r>
      </w:ins>
      <w:ins w:id="1108" w:author="Warwick Wainwright" w:date="2018-07-25T14:42:00Z">
        <w:r w:rsidR="00CD349F" w:rsidRPr="00F8735E">
          <w:rPr>
            <w:bCs/>
          </w:rPr>
          <w:t xml:space="preserve">for all attributes accept contract length </w:t>
        </w:r>
        <w:r w:rsidR="00CD349F">
          <w:rPr>
            <w:bCs/>
          </w:rPr>
          <w:t xml:space="preserve">and subsidy </w:t>
        </w:r>
        <w:r w:rsidR="00CD349F" w:rsidRPr="00F8735E">
          <w:rPr>
            <w:bCs/>
          </w:rPr>
          <w:t>(bovines only) and scheme support</w:t>
        </w:r>
        <w:r w:rsidR="00CD349F">
          <w:rPr>
            <w:bCs/>
          </w:rPr>
          <w:t xml:space="preserve"> and subsidy</w:t>
        </w:r>
        <w:r w:rsidR="007F4AEB">
          <w:rPr>
            <w:bCs/>
          </w:rPr>
          <w:t xml:space="preserve"> (</w:t>
        </w:r>
        <w:proofErr w:type="spellStart"/>
        <w:r w:rsidR="007F4AEB">
          <w:rPr>
            <w:bCs/>
          </w:rPr>
          <w:t>ovines</w:t>
        </w:r>
        <w:proofErr w:type="spellEnd"/>
        <w:r w:rsidR="007F4AEB">
          <w:rPr>
            <w:bCs/>
          </w:rPr>
          <w:t xml:space="preserve"> only)</w:t>
        </w:r>
      </w:ins>
      <w:ins w:id="1109" w:author="Warwick Wainwright" w:date="2018-07-25T15:21:00Z">
        <w:r w:rsidR="007F4AEB">
          <w:rPr>
            <w:bCs/>
          </w:rPr>
          <w:t xml:space="preserve">. </w:t>
        </w:r>
      </w:ins>
      <w:del w:id="1110" w:author="Warwick Wainwright" w:date="2018-07-25T14:41:00Z">
        <w:r w:rsidR="00B06186" w:rsidDel="00083763">
          <w:rPr>
            <w:bCs/>
          </w:rPr>
          <w:delText xml:space="preserve">both farmer groups value increases in subsidy premiums </w:delText>
        </w:r>
        <w:commentRangeStart w:id="1111"/>
        <w:commentRangeStart w:id="1112"/>
        <w:r w:rsidR="00B06186" w:rsidDel="00083763">
          <w:rPr>
            <w:bCs/>
          </w:rPr>
          <w:delText>(an expected finding</w:delText>
        </w:r>
        <w:commentRangeEnd w:id="1111"/>
        <w:r w:rsidR="00C52B84" w:rsidDel="00083763">
          <w:rPr>
            <w:rStyle w:val="CommentReference"/>
          </w:rPr>
          <w:commentReference w:id="1111"/>
        </w:r>
      </w:del>
      <w:commentRangeEnd w:id="1112"/>
      <w:r w:rsidR="00561947">
        <w:rPr>
          <w:rStyle w:val="CommentReference"/>
        </w:rPr>
        <w:commentReference w:id="1112"/>
      </w:r>
      <w:del w:id="1113" w:author="Warwick Wainwright" w:date="2018-07-25T14:41:00Z">
        <w:r w:rsidR="00B06186" w:rsidDel="00083763">
          <w:rPr>
            <w:bCs/>
          </w:rPr>
          <w:delText>).</w:delText>
        </w:r>
      </w:del>
    </w:p>
    <w:p w14:paraId="369F644F" w14:textId="77777777" w:rsidR="00336359" w:rsidRPr="00F8735E" w:rsidRDefault="00336359" w:rsidP="00F8735E">
      <w:pPr>
        <w:rPr>
          <w:bCs/>
        </w:rPr>
      </w:pPr>
    </w:p>
    <w:p w14:paraId="142BB1F9" w14:textId="5886F0B5" w:rsidR="006B5418" w:rsidRDefault="0054140B" w:rsidP="00F8735E">
      <w:pPr>
        <w:rPr>
          <w:ins w:id="1114" w:author="Warwick Wainwright" w:date="2018-07-25T17:07:00Z"/>
          <w:bCs/>
        </w:rPr>
      </w:pPr>
      <w:ins w:id="1115" w:author="Warwick Wainwright" w:date="2018-07-25T16:14:00Z">
        <w:r>
          <w:rPr>
            <w:bCs/>
          </w:rPr>
          <w:t xml:space="preserve">Additionally, we also tested for significant </w:t>
        </w:r>
      </w:ins>
      <w:ins w:id="1116" w:author="Warwick Wainwright" w:date="2018-07-25T16:15:00Z">
        <w:r>
          <w:rPr>
            <w:bCs/>
          </w:rPr>
          <w:t>relationships</w:t>
        </w:r>
      </w:ins>
      <w:ins w:id="1117" w:author="Warwick Wainwright" w:date="2018-07-25T16:14:00Z">
        <w:r>
          <w:rPr>
            <w:bCs/>
          </w:rPr>
          <w:t xml:space="preserve"> between</w:t>
        </w:r>
      </w:ins>
      <w:ins w:id="1118" w:author="Warwick Wainwright" w:date="2018-07-25T16:15:00Z">
        <w:r>
          <w:rPr>
            <w:bCs/>
          </w:rPr>
          <w:t xml:space="preserve"> </w:t>
        </w:r>
      </w:ins>
      <w:ins w:id="1119" w:author="Warwick Wainwright" w:date="2018-07-25T16:16:00Z">
        <w:r>
          <w:rPr>
            <w:bCs/>
          </w:rPr>
          <w:t xml:space="preserve">respondent preferences for different contract attributes and </w:t>
        </w:r>
      </w:ins>
      <w:ins w:id="1120" w:author="Warwick Wainwright" w:date="2018-07-25T16:17:00Z">
        <w:r>
          <w:rPr>
            <w:bCs/>
          </w:rPr>
          <w:t xml:space="preserve">various individual specific </w:t>
        </w:r>
      </w:ins>
      <w:ins w:id="1121" w:author="Warwick Wainwright" w:date="2018-07-25T16:15:00Z">
        <w:r>
          <w:rPr>
            <w:bCs/>
          </w:rPr>
          <w:t>covariates</w:t>
        </w:r>
      </w:ins>
      <w:ins w:id="1122" w:author="Warwick Wainwright" w:date="2018-07-25T16:17:00Z">
        <w:r>
          <w:rPr>
            <w:bCs/>
          </w:rPr>
          <w:t xml:space="preserve"> (i.e. explanatory variables)</w:t>
        </w:r>
      </w:ins>
      <w:ins w:id="1123" w:author="Warwick Wainwright" w:date="2018-07-25T16:15:00Z">
        <w:r>
          <w:rPr>
            <w:bCs/>
          </w:rPr>
          <w:t>.</w:t>
        </w:r>
      </w:ins>
      <w:ins w:id="1124" w:author="Warwick Wainwright" w:date="2018-07-25T16:14:00Z">
        <w:r>
          <w:rPr>
            <w:bCs/>
          </w:rPr>
          <w:t xml:space="preserve"> </w:t>
        </w:r>
      </w:ins>
      <w:r w:rsidR="00F8735E" w:rsidRPr="00F8735E">
        <w:rPr>
          <w:bCs/>
        </w:rPr>
        <w:t>The significant covariate</w:t>
      </w:r>
      <w:ins w:id="1125" w:author="Warwick Wainwright" w:date="2018-07-25T14:52:00Z">
        <w:r w:rsidR="00316E03">
          <w:rPr>
            <w:bCs/>
          </w:rPr>
          <w:t xml:space="preserve"> interactions</w:t>
        </w:r>
      </w:ins>
      <w:del w:id="1126" w:author="Warwick Wainwright" w:date="2018-07-25T14:52:00Z">
        <w:r w:rsidR="00F8735E" w:rsidRPr="00F8735E" w:rsidDel="00316E03">
          <w:rPr>
            <w:bCs/>
          </w:rPr>
          <w:delText>s</w:delText>
        </w:r>
      </w:del>
      <w:r w:rsidR="00F8735E" w:rsidRPr="00F8735E">
        <w:rPr>
          <w:bCs/>
        </w:rPr>
        <w:t xml:space="preserve"> </w:t>
      </w:r>
      <w:del w:id="1127" w:author="Warwick Wainwright" w:date="2018-07-25T16:18:00Z">
        <w:r w:rsidR="00F8735E" w:rsidRPr="00F8735E" w:rsidDel="0054140B">
          <w:rPr>
            <w:bCs/>
          </w:rPr>
          <w:delText xml:space="preserve">in </w:delText>
        </w:r>
      </w:del>
      <w:ins w:id="1128" w:author="Warwick Wainwright" w:date="2018-07-25T16:18:00Z">
        <w:r>
          <w:rPr>
            <w:bCs/>
          </w:rPr>
          <w:t>for</w:t>
        </w:r>
        <w:r w:rsidRPr="00F8735E">
          <w:rPr>
            <w:bCs/>
          </w:rPr>
          <w:t xml:space="preserve"> </w:t>
        </w:r>
      </w:ins>
      <w:r w:rsidR="00F8735E" w:rsidRPr="00F8735E">
        <w:rPr>
          <w:bCs/>
        </w:rPr>
        <w:t xml:space="preserve">both models are </w:t>
      </w:r>
      <w:del w:id="1129" w:author="Warwick Wainwright" w:date="2018-07-25T16:16:00Z">
        <w:r w:rsidR="00F8735E" w:rsidRPr="00F8735E" w:rsidDel="0054140B">
          <w:rPr>
            <w:bCs/>
          </w:rPr>
          <w:delText xml:space="preserve">also </w:delText>
        </w:r>
      </w:del>
      <w:r w:rsidR="00F8735E" w:rsidRPr="00F8735E">
        <w:rPr>
          <w:bCs/>
        </w:rPr>
        <w:t xml:space="preserve">listed in Table </w:t>
      </w:r>
      <w:r w:rsidR="00DD5500">
        <w:rPr>
          <w:bCs/>
        </w:rPr>
        <w:t>4</w:t>
      </w:r>
      <w:r w:rsidR="00336359">
        <w:rPr>
          <w:bCs/>
        </w:rPr>
        <w:t>.</w:t>
      </w:r>
      <w:r w:rsidR="00F8735E" w:rsidRPr="00F8735E">
        <w:rPr>
          <w:bCs/>
        </w:rPr>
        <w:t xml:space="preserve"> </w:t>
      </w:r>
      <w:ins w:id="1130" w:author="Warwick Wainwright" w:date="2018-07-25T16:31:00Z">
        <w:r w:rsidR="00290D5D">
          <w:rPr>
            <w:bCs/>
          </w:rPr>
          <w:t>For both models, a</w:t>
        </w:r>
      </w:ins>
      <w:ins w:id="1131" w:author="Warwick Wainwright" w:date="2018-07-25T16:22:00Z">
        <w:r>
          <w:rPr>
            <w:bCs/>
          </w:rPr>
          <w:t xml:space="preserve"> negative, significant relationship was obtained by </w:t>
        </w:r>
      </w:ins>
      <w:del w:id="1132" w:author="Warwick Wainwright" w:date="2018-07-25T16:20:00Z">
        <w:r w:rsidR="00F8735E" w:rsidRPr="00F8735E" w:rsidDel="0054140B">
          <w:rPr>
            <w:bCs/>
          </w:rPr>
          <w:delText xml:space="preserve">COS </w:delText>
        </w:r>
      </w:del>
      <w:ins w:id="1133" w:author="Warwick Wainwright" w:date="2018-07-25T16:23:00Z">
        <w:r>
          <w:rPr>
            <w:bCs/>
          </w:rPr>
          <w:t>i</w:t>
        </w:r>
      </w:ins>
      <w:ins w:id="1134" w:author="Warwick Wainwright" w:date="2018-07-25T16:21:00Z">
        <w:r>
          <w:rPr>
            <w:bCs/>
          </w:rPr>
          <w:t xml:space="preserve">nteracting </w:t>
        </w:r>
      </w:ins>
      <w:ins w:id="1135" w:author="Warwick Wainwright" w:date="2018-07-25T16:38:00Z">
        <w:r w:rsidR="003116BC">
          <w:rPr>
            <w:bCs/>
          </w:rPr>
          <w:t xml:space="preserve">farmers currently enrolled in AES schemes (AES) with </w:t>
        </w:r>
      </w:ins>
      <w:ins w:id="1136" w:author="Warwick Wainwright" w:date="2018-07-25T16:21:00Z">
        <w:r>
          <w:rPr>
            <w:bCs/>
          </w:rPr>
          <w:t>subsidy</w:t>
        </w:r>
      </w:ins>
      <w:ins w:id="1137" w:author="Warwick Wainwright" w:date="2018-07-25T16:37:00Z">
        <w:r w:rsidR="003116BC">
          <w:rPr>
            <w:bCs/>
          </w:rPr>
          <w:t xml:space="preserve"> (COS)</w:t>
        </w:r>
      </w:ins>
      <w:ins w:id="1138" w:author="Warwick Wainwright" w:date="2018-07-25T16:20:00Z">
        <w:r w:rsidRPr="00F8735E">
          <w:rPr>
            <w:bCs/>
          </w:rPr>
          <w:t xml:space="preserve"> </w:t>
        </w:r>
      </w:ins>
      <w:del w:id="1139" w:author="Warwick Wainwright" w:date="2018-07-25T16:21:00Z">
        <w:r w:rsidR="00F8735E" w:rsidRPr="00F8735E" w:rsidDel="0054140B">
          <w:rPr>
            <w:bCs/>
          </w:rPr>
          <w:delText xml:space="preserve">interacted </w:delText>
        </w:r>
      </w:del>
      <w:r w:rsidR="00F8735E" w:rsidRPr="00F8735E">
        <w:rPr>
          <w:bCs/>
        </w:rPr>
        <w:t xml:space="preserve">with </w:t>
      </w:r>
      <w:del w:id="1140" w:author="Warwick Wainwright" w:date="2018-07-25T16:21:00Z">
        <w:r w:rsidR="003A2195" w:rsidDel="0054140B">
          <w:rPr>
            <w:bCs/>
          </w:rPr>
          <w:delText>AES</w:delText>
        </w:r>
        <w:r w:rsidR="00F8735E" w:rsidRPr="00F8735E" w:rsidDel="0054140B">
          <w:rPr>
            <w:bCs/>
          </w:rPr>
          <w:delText xml:space="preserve"> </w:delText>
        </w:r>
      </w:del>
      <w:ins w:id="1141" w:author="Warwick Wainwright" w:date="2018-07-25T16:23:00Z">
        <w:r>
          <w:rPr>
            <w:bCs/>
          </w:rPr>
          <w:t xml:space="preserve">suggesting </w:t>
        </w:r>
      </w:ins>
      <w:del w:id="1142" w:author="Warwick Wainwright" w:date="2018-07-25T16:23:00Z">
        <w:r w:rsidR="00F8735E" w:rsidRPr="00F8735E" w:rsidDel="0054140B">
          <w:rPr>
            <w:bCs/>
          </w:rPr>
          <w:delText xml:space="preserve">is negative and significant for </w:delText>
        </w:r>
        <w:r w:rsidR="00E65369" w:rsidDel="0054140B">
          <w:rPr>
            <w:bCs/>
          </w:rPr>
          <w:delText>all</w:delText>
        </w:r>
        <w:r w:rsidR="00F8735E" w:rsidRPr="00F8735E" w:rsidDel="0054140B">
          <w:rPr>
            <w:bCs/>
          </w:rPr>
          <w:delText xml:space="preserve"> farmers signifying those </w:delText>
        </w:r>
      </w:del>
      <w:ins w:id="1143" w:author="Warwick Wainwright" w:date="2018-07-25T16:23:00Z">
        <w:r>
          <w:rPr>
            <w:bCs/>
          </w:rPr>
          <w:t xml:space="preserve">farmers </w:t>
        </w:r>
      </w:ins>
      <w:r w:rsidR="00F8735E" w:rsidRPr="00F8735E">
        <w:rPr>
          <w:bCs/>
        </w:rPr>
        <w:t>currently enrolled in AES programmes require lower levels of subsidy support</w:t>
      </w:r>
      <w:ins w:id="1144" w:author="Warwick Wainwright" w:date="2018-07-25T16:27:00Z">
        <w:r w:rsidR="00290D5D">
          <w:rPr>
            <w:bCs/>
          </w:rPr>
          <w:t xml:space="preserve">. </w:t>
        </w:r>
      </w:ins>
      <w:del w:id="1145" w:author="Warwick Wainwright" w:date="2018-07-25T16:27:00Z">
        <w:r w:rsidR="00416DE7" w:rsidDel="00290D5D">
          <w:rPr>
            <w:bCs/>
          </w:rPr>
          <w:delText>,</w:delText>
        </w:r>
        <w:r w:rsidR="00F8735E" w:rsidRPr="00F8735E" w:rsidDel="00290D5D">
          <w:rPr>
            <w:bCs/>
          </w:rPr>
          <w:delText xml:space="preserve"> whilst f</w:delText>
        </w:r>
      </w:del>
      <w:ins w:id="1146" w:author="Warwick Wainwright" w:date="2018-07-25T16:27:00Z">
        <w:r w:rsidR="00290D5D">
          <w:rPr>
            <w:bCs/>
          </w:rPr>
          <w:t>Conversely, f</w:t>
        </w:r>
      </w:ins>
      <w:r w:rsidR="00F8735E" w:rsidRPr="00F8735E">
        <w:rPr>
          <w:bCs/>
        </w:rPr>
        <w:t>armers not enrolled in AES schemes d</w:t>
      </w:r>
      <w:r w:rsidR="00864EE0">
        <w:rPr>
          <w:bCs/>
        </w:rPr>
        <w:t>emand</w:t>
      </w:r>
      <w:ins w:id="1147" w:author="Warwick Wainwright" w:date="2018-07-25T16:28:00Z">
        <w:r w:rsidR="00290D5D">
          <w:rPr>
            <w:bCs/>
          </w:rPr>
          <w:t>ed</w:t>
        </w:r>
      </w:ins>
      <w:r w:rsidR="00864EE0">
        <w:rPr>
          <w:bCs/>
        </w:rPr>
        <w:t xml:space="preserve"> higher subsidy payments.</w:t>
      </w:r>
      <w:ins w:id="1148" w:author="Warwick Wainwright" w:date="2018-07-25T16:18:00Z">
        <w:r>
          <w:rPr>
            <w:bCs/>
          </w:rPr>
          <w:t xml:space="preserve"> </w:t>
        </w:r>
      </w:ins>
      <w:ins w:id="1149" w:author="Warwick Wainwright" w:date="2018-07-25T16:19:00Z">
        <w:r>
          <w:rPr>
            <w:bCs/>
          </w:rPr>
          <w:t xml:space="preserve">The </w:t>
        </w:r>
      </w:ins>
      <w:r w:rsidR="00E06D9F">
        <w:rPr>
          <w:bCs/>
        </w:rPr>
        <w:t>N0</w:t>
      </w:r>
      <w:ins w:id="1150" w:author="Warwick Wainwright" w:date="2018-07-25T16:30:00Z">
        <w:r w:rsidR="00290D5D">
          <w:rPr>
            <w:bCs/>
          </w:rPr>
          <w:t xml:space="preserve"> (non-contract option)</w:t>
        </w:r>
      </w:ins>
      <w:r w:rsidR="00B06186">
        <w:rPr>
          <w:bCs/>
        </w:rPr>
        <w:t xml:space="preserve"> interacted with AES was positive and significant suggest</w:t>
      </w:r>
      <w:ins w:id="1151" w:author="MORAN Dominic" w:date="2018-07-14T18:53:00Z">
        <w:r w:rsidR="00767695">
          <w:rPr>
            <w:bCs/>
          </w:rPr>
          <w:t>ing</w:t>
        </w:r>
      </w:ins>
      <w:r w:rsidR="00B06186">
        <w:rPr>
          <w:bCs/>
        </w:rPr>
        <w:t xml:space="preserve"> farmers currently enrolled in AES schemes were more likely to </w:t>
      </w:r>
      <w:r w:rsidR="00E06D9F">
        <w:rPr>
          <w:bCs/>
        </w:rPr>
        <w:t xml:space="preserve">select the </w:t>
      </w:r>
      <w:del w:id="1152" w:author="Warwick Wainwright" w:date="2018-07-25T16:31:00Z">
        <w:r w:rsidR="00E06D9F" w:rsidDel="00290D5D">
          <w:rPr>
            <w:bCs/>
          </w:rPr>
          <w:delText xml:space="preserve">N0 </w:delText>
        </w:r>
      </w:del>
      <w:ins w:id="1153" w:author="Warwick Wainwright" w:date="2018-07-25T16:31:00Z">
        <w:r w:rsidR="00290D5D">
          <w:rPr>
            <w:bCs/>
          </w:rPr>
          <w:t xml:space="preserve">non-contract </w:t>
        </w:r>
      </w:ins>
      <w:r w:rsidR="00E06D9F">
        <w:rPr>
          <w:bCs/>
        </w:rPr>
        <w:t xml:space="preserve">option. </w:t>
      </w:r>
      <w:commentRangeStart w:id="1154"/>
      <w:ins w:id="1155" w:author="Warwick Wainwright" w:date="2018-07-27T12:24:00Z">
        <w:r w:rsidR="006B02F9">
          <w:rPr>
            <w:bCs/>
          </w:rPr>
          <w:t xml:space="preserve">Education level did not influence likelihood of enrolling into a contract and farmer age did not </w:t>
        </w:r>
      </w:ins>
      <w:ins w:id="1156" w:author="Warwick Wainwright" w:date="2018-07-27T12:30:00Z">
        <w:r w:rsidR="00561947">
          <w:rPr>
            <w:bCs/>
          </w:rPr>
          <w:t>affect</w:t>
        </w:r>
      </w:ins>
      <w:ins w:id="1157" w:author="Warwick Wainwright" w:date="2018-07-27T12:24:00Z">
        <w:r w:rsidR="006B02F9">
          <w:rPr>
            <w:bCs/>
          </w:rPr>
          <w:t xml:space="preserve"> preferences for contract length</w:t>
        </w:r>
      </w:ins>
      <w:ins w:id="1158" w:author="Warwick Wainwright" w:date="2018-07-27T12:30:00Z">
        <w:r w:rsidR="00561947">
          <w:rPr>
            <w:bCs/>
          </w:rPr>
          <w:t xml:space="preserve"> (not reported in table)</w:t>
        </w:r>
      </w:ins>
      <w:ins w:id="1159" w:author="Warwick Wainwright" w:date="2018-07-27T12:24:00Z">
        <w:r w:rsidR="006B02F9">
          <w:rPr>
            <w:bCs/>
          </w:rPr>
          <w:t xml:space="preserve">.  </w:t>
        </w:r>
      </w:ins>
      <w:commentRangeEnd w:id="1154"/>
      <w:ins w:id="1160" w:author="Warwick Wainwright" w:date="2018-07-27T12:38:00Z">
        <w:r w:rsidR="00A06EC2">
          <w:rPr>
            <w:rStyle w:val="CommentReference"/>
          </w:rPr>
          <w:commentReference w:id="1154"/>
        </w:r>
      </w:ins>
    </w:p>
    <w:p w14:paraId="20BDB92C" w14:textId="77777777" w:rsidR="006B5418" w:rsidRDefault="006B5418" w:rsidP="00F8735E">
      <w:pPr>
        <w:rPr>
          <w:ins w:id="1161" w:author="Warwick Wainwright" w:date="2018-07-25T17:07:00Z"/>
          <w:bCs/>
        </w:rPr>
      </w:pPr>
    </w:p>
    <w:p w14:paraId="1BD803CB" w14:textId="1CC0103B" w:rsidR="00791711" w:rsidDel="006B5418" w:rsidRDefault="006B5418" w:rsidP="00F8735E">
      <w:pPr>
        <w:rPr>
          <w:del w:id="1162" w:author="Warwick Wainwright" w:date="2018-07-25T17:07:00Z"/>
          <w:bCs/>
        </w:rPr>
      </w:pPr>
      <w:ins w:id="1163" w:author="Warwick Wainwright" w:date="2018-07-25T17:07:00Z">
        <w:r>
          <w:rPr>
            <w:bCs/>
          </w:rPr>
          <w:t>For bovine farmers, i</w:t>
        </w:r>
      </w:ins>
      <w:ins w:id="1164" w:author="Warwick Wainwright" w:date="2018-07-25T16:35:00Z">
        <w:r w:rsidR="003116BC">
          <w:rPr>
            <w:bCs/>
          </w:rPr>
          <w:t xml:space="preserve">nteracting </w:t>
        </w:r>
      </w:ins>
      <w:ins w:id="1165" w:author="Warwick Wainwright" w:date="2018-07-25T17:07:00Z">
        <w:r>
          <w:rPr>
            <w:bCs/>
          </w:rPr>
          <w:t>respondents</w:t>
        </w:r>
      </w:ins>
      <w:ins w:id="1166" w:author="Warwick Wainwright" w:date="2018-07-25T16:41:00Z">
        <w:r w:rsidR="003116BC">
          <w:rPr>
            <w:bCs/>
          </w:rPr>
          <w:t xml:space="preserve"> wishing to</w:t>
        </w:r>
      </w:ins>
      <w:ins w:id="1167" w:author="Warwick Wainwright" w:date="2018-07-25T16:35:00Z">
        <w:r w:rsidR="003116BC">
          <w:rPr>
            <w:bCs/>
          </w:rPr>
          <w:t xml:space="preserve"> </w:t>
        </w:r>
      </w:ins>
      <w:ins w:id="1168" w:author="Warwick Wainwright" w:date="2018-07-25T16:41:00Z">
        <w:r w:rsidR="003116BC">
          <w:rPr>
            <w:bCs/>
          </w:rPr>
          <w:t>receive</w:t>
        </w:r>
      </w:ins>
      <w:ins w:id="1169" w:author="Warwick Wainwright" w:date="2018-07-25T16:35:00Z">
        <w:r w:rsidR="003116BC">
          <w:rPr>
            <w:bCs/>
          </w:rPr>
          <w:t xml:space="preserve"> </w:t>
        </w:r>
      </w:ins>
      <w:ins w:id="1170" w:author="Warwick Wainwright" w:date="2018-07-25T16:40:00Z">
        <w:r w:rsidR="003116BC">
          <w:rPr>
            <w:bCs/>
          </w:rPr>
          <w:t xml:space="preserve">community </w:t>
        </w:r>
      </w:ins>
      <w:ins w:id="1171" w:author="Warwick Wainwright" w:date="2018-07-25T16:35:00Z">
        <w:r w:rsidR="003116BC">
          <w:rPr>
            <w:bCs/>
          </w:rPr>
          <w:t>benefits from the scheme (</w:t>
        </w:r>
      </w:ins>
      <w:r w:rsidR="00F8735E" w:rsidRPr="00F8735E">
        <w:rPr>
          <w:bCs/>
        </w:rPr>
        <w:t>BEN</w:t>
      </w:r>
      <w:ins w:id="1172" w:author="Warwick Wainwright" w:date="2018-07-25T16:36:00Z">
        <w:r w:rsidR="003116BC">
          <w:rPr>
            <w:bCs/>
          </w:rPr>
          <w:t>)</w:t>
        </w:r>
      </w:ins>
      <w:r w:rsidR="00F8735E" w:rsidRPr="00F8735E">
        <w:rPr>
          <w:bCs/>
        </w:rPr>
        <w:t xml:space="preserve"> </w:t>
      </w:r>
      <w:del w:id="1173" w:author="Warwick Wainwright" w:date="2018-07-25T16:36:00Z">
        <w:r w:rsidR="00F8735E" w:rsidRPr="00F8735E" w:rsidDel="003116BC">
          <w:rPr>
            <w:bCs/>
          </w:rPr>
          <w:delText xml:space="preserve">interacted </w:delText>
        </w:r>
      </w:del>
      <w:r w:rsidR="00F8735E" w:rsidRPr="00F8735E">
        <w:rPr>
          <w:bCs/>
        </w:rPr>
        <w:t>with COS was significant and positive</w:t>
      </w:r>
      <w:ins w:id="1174" w:author="Warwick Wainwright" w:date="2018-07-25T16:42:00Z">
        <w:r w:rsidR="003116BC">
          <w:rPr>
            <w:bCs/>
          </w:rPr>
          <w:t>,</w:t>
        </w:r>
      </w:ins>
      <w:r w:rsidR="00F8735E" w:rsidRPr="00F8735E">
        <w:rPr>
          <w:bCs/>
        </w:rPr>
        <w:t xml:space="preserve"> </w:t>
      </w:r>
      <w:del w:id="1175" w:author="Warwick Wainwright" w:date="2018-07-25T16:37:00Z">
        <w:r w:rsidR="00F8735E" w:rsidRPr="00F8735E" w:rsidDel="003116BC">
          <w:rPr>
            <w:bCs/>
          </w:rPr>
          <w:delText xml:space="preserve">for bovines and ovines </w:delText>
        </w:r>
      </w:del>
      <w:r w:rsidR="00F8735E" w:rsidRPr="00F8735E">
        <w:rPr>
          <w:bCs/>
        </w:rPr>
        <w:t xml:space="preserve">indicating farmers looking to receive community based (in-kind) </w:t>
      </w:r>
      <w:del w:id="1176" w:author="Warwick Wainwright" w:date="2018-07-25T16:42:00Z">
        <w:r w:rsidR="00F8735E" w:rsidRPr="00F8735E" w:rsidDel="003116BC">
          <w:rPr>
            <w:bCs/>
          </w:rPr>
          <w:delText xml:space="preserve">support </w:delText>
        </w:r>
      </w:del>
      <w:ins w:id="1177" w:author="Warwick Wainwright" w:date="2018-07-25T16:59:00Z">
        <w:r w:rsidR="000E7EB3">
          <w:rPr>
            <w:bCs/>
          </w:rPr>
          <w:t>rewards for providing conservation services</w:t>
        </w:r>
      </w:ins>
      <w:del w:id="1178" w:author="Warwick Wainwright" w:date="2018-07-25T16:59:00Z">
        <w:r w:rsidR="00F8735E" w:rsidRPr="00F8735E" w:rsidDel="000E7EB3">
          <w:rPr>
            <w:bCs/>
          </w:rPr>
          <w:delText xml:space="preserve">for </w:delText>
        </w:r>
      </w:del>
      <w:del w:id="1179" w:author="Warwick Wainwright" w:date="2018-07-25T16:43:00Z">
        <w:r w:rsidR="00F8735E" w:rsidRPr="00F8735E" w:rsidDel="003116BC">
          <w:rPr>
            <w:bCs/>
          </w:rPr>
          <w:delText xml:space="preserve">conservation schemes </w:delText>
        </w:r>
      </w:del>
      <w:ins w:id="1180" w:author="Warwick Wainwright" w:date="2018-07-25T16:43:00Z">
        <w:r w:rsidR="003116BC">
          <w:rPr>
            <w:bCs/>
          </w:rPr>
          <w:t xml:space="preserve"> </w:t>
        </w:r>
      </w:ins>
      <w:r w:rsidR="00F8735E" w:rsidRPr="00F8735E">
        <w:rPr>
          <w:bCs/>
        </w:rPr>
        <w:t xml:space="preserve">require </w:t>
      </w:r>
      <w:ins w:id="1181" w:author="Warwick Wainwright" w:date="2018-07-25T16:43:00Z">
        <w:r w:rsidR="000B705E">
          <w:rPr>
            <w:bCs/>
          </w:rPr>
          <w:t xml:space="preserve">a </w:t>
        </w:r>
      </w:ins>
      <w:r w:rsidR="00F8735E" w:rsidRPr="00F8735E">
        <w:rPr>
          <w:bCs/>
        </w:rPr>
        <w:t xml:space="preserve">higher </w:t>
      </w:r>
      <w:ins w:id="1182" w:author="Warwick Wainwright" w:date="2018-07-25T16:43:00Z">
        <w:r w:rsidR="000B705E">
          <w:rPr>
            <w:bCs/>
          </w:rPr>
          <w:t xml:space="preserve">equivalent </w:t>
        </w:r>
      </w:ins>
      <w:r w:rsidR="00F8735E" w:rsidRPr="00F8735E">
        <w:rPr>
          <w:bCs/>
        </w:rPr>
        <w:t xml:space="preserve">subsidy </w:t>
      </w:r>
      <w:r w:rsidR="00416DE7">
        <w:rPr>
          <w:bCs/>
        </w:rPr>
        <w:t>reward.</w:t>
      </w:r>
      <w:r w:rsidR="00F8735E" w:rsidRPr="00F8735E">
        <w:rPr>
          <w:bCs/>
        </w:rPr>
        <w:t xml:space="preserve"> </w:t>
      </w:r>
      <w:del w:id="1183" w:author="Warwick Wainwright" w:date="2018-07-25T17:07:00Z">
        <w:r w:rsidR="00F8735E" w:rsidRPr="00F8735E" w:rsidDel="006B5418">
          <w:rPr>
            <w:bCs/>
          </w:rPr>
          <w:delText xml:space="preserve"> </w:delText>
        </w:r>
      </w:del>
    </w:p>
    <w:p w14:paraId="49163519" w14:textId="77777777" w:rsidR="00791711" w:rsidDel="006B5418" w:rsidRDefault="00791711" w:rsidP="00F8735E">
      <w:pPr>
        <w:rPr>
          <w:del w:id="1184" w:author="Warwick Wainwright" w:date="2018-07-25T17:07:00Z"/>
          <w:bCs/>
        </w:rPr>
      </w:pPr>
    </w:p>
    <w:p w14:paraId="73FFDC51" w14:textId="0DF8DBDF" w:rsidR="00F8735E" w:rsidRDefault="00F8735E" w:rsidP="00F8735E">
      <w:pPr>
        <w:rPr>
          <w:bCs/>
        </w:rPr>
      </w:pPr>
      <w:del w:id="1185" w:author="Warwick Wainwright" w:date="2018-07-25T16:52:00Z">
        <w:r w:rsidRPr="00F8735E" w:rsidDel="000E7EB3">
          <w:rPr>
            <w:bCs/>
          </w:rPr>
          <w:delText xml:space="preserve">For </w:delText>
        </w:r>
      </w:del>
      <w:ins w:id="1186" w:author="Warwick Wainwright" w:date="2018-07-25T17:06:00Z">
        <w:r w:rsidR="006B5418">
          <w:rPr>
            <w:bCs/>
          </w:rPr>
          <w:t xml:space="preserve">For </w:t>
        </w:r>
      </w:ins>
      <w:ins w:id="1187" w:author="Warwick Wainwright" w:date="2018-07-25T16:53:00Z">
        <w:r w:rsidR="000E7EB3">
          <w:rPr>
            <w:bCs/>
          </w:rPr>
          <w:t>ovine farmers</w:t>
        </w:r>
      </w:ins>
      <w:ins w:id="1188" w:author="Warwick Wainwright" w:date="2018-07-25T17:06:00Z">
        <w:r w:rsidR="006B5418">
          <w:rPr>
            <w:bCs/>
          </w:rPr>
          <w:t>, interacting BEN</w:t>
        </w:r>
      </w:ins>
      <w:ins w:id="1189" w:author="Warwick Wainwright" w:date="2018-07-25T16:53:00Z">
        <w:r w:rsidR="000E7EB3">
          <w:rPr>
            <w:bCs/>
          </w:rPr>
          <w:t xml:space="preserve"> </w:t>
        </w:r>
      </w:ins>
      <w:del w:id="1190" w:author="Warwick Wainwright" w:date="2018-07-25T16:52:00Z">
        <w:r w:rsidRPr="00F8735E" w:rsidDel="000E7EB3">
          <w:rPr>
            <w:bCs/>
          </w:rPr>
          <w:delText>ovines</w:delText>
        </w:r>
      </w:del>
      <w:del w:id="1191" w:author="Warwick Wainwright" w:date="2018-07-25T17:06:00Z">
        <w:r w:rsidRPr="00F8735E" w:rsidDel="006B5418">
          <w:rPr>
            <w:bCs/>
          </w:rPr>
          <w:delText xml:space="preserve">, </w:delText>
        </w:r>
      </w:del>
      <w:ins w:id="1192" w:author="Warwick Wainwright" w:date="2018-07-25T16:53:00Z">
        <w:r w:rsidR="000E7EB3">
          <w:rPr>
            <w:bCs/>
          </w:rPr>
          <w:t xml:space="preserve">with </w:t>
        </w:r>
      </w:ins>
      <w:ins w:id="1193" w:author="Warwick Wainwright" w:date="2018-07-25T16:52:00Z">
        <w:r w:rsidR="000E7EB3">
          <w:rPr>
            <w:bCs/>
          </w:rPr>
          <w:t>structure of scheme (</w:t>
        </w:r>
      </w:ins>
      <w:r w:rsidRPr="00F8735E">
        <w:rPr>
          <w:bCs/>
        </w:rPr>
        <w:t>SOS</w:t>
      </w:r>
      <w:ins w:id="1194" w:author="Warwick Wainwright" w:date="2018-07-25T16:52:00Z">
        <w:r w:rsidR="000E7EB3">
          <w:rPr>
            <w:bCs/>
          </w:rPr>
          <w:t>)</w:t>
        </w:r>
      </w:ins>
      <w:r w:rsidRPr="00F8735E">
        <w:rPr>
          <w:bCs/>
        </w:rPr>
        <w:t xml:space="preserve"> </w:t>
      </w:r>
      <w:del w:id="1195" w:author="Warwick Wainwright" w:date="2018-07-25T16:53:00Z">
        <w:r w:rsidRPr="00F8735E" w:rsidDel="000E7EB3">
          <w:rPr>
            <w:bCs/>
          </w:rPr>
          <w:delText xml:space="preserve">interacted with BEN </w:delText>
        </w:r>
      </w:del>
      <w:r w:rsidRPr="00F8735E">
        <w:rPr>
          <w:bCs/>
        </w:rPr>
        <w:t>is negative and significant meaning farmers preferring individual benefit schemes also prefer individually managed conservation programmes</w:t>
      </w:r>
      <w:del w:id="1196" w:author="Warwick Wainwright" w:date="2018-07-25T16:59:00Z">
        <w:r w:rsidR="00864EE0" w:rsidDel="000E7EB3">
          <w:rPr>
            <w:bCs/>
          </w:rPr>
          <w:delText>, suggesting consistency in our results</w:delText>
        </w:r>
      </w:del>
      <w:r w:rsidR="00864EE0">
        <w:rPr>
          <w:bCs/>
        </w:rPr>
        <w:t>.</w:t>
      </w:r>
      <w:r w:rsidR="00063D84">
        <w:rPr>
          <w:bCs/>
        </w:rPr>
        <w:t xml:space="preserve"> </w:t>
      </w:r>
      <w:ins w:id="1197" w:author="Warwick Wainwright" w:date="2018-07-25T17:07:00Z">
        <w:r w:rsidR="006B5418">
          <w:rPr>
            <w:bCs/>
          </w:rPr>
          <w:t xml:space="preserve">Interacting BEN with </w:t>
        </w:r>
      </w:ins>
      <w:r w:rsidR="00063D84">
        <w:rPr>
          <w:bCs/>
        </w:rPr>
        <w:t xml:space="preserve">COS </w:t>
      </w:r>
      <w:del w:id="1198" w:author="Warwick Wainwright" w:date="2018-07-25T17:08:00Z">
        <w:r w:rsidR="00063D84" w:rsidDel="006B5418">
          <w:rPr>
            <w:bCs/>
          </w:rPr>
          <w:delText xml:space="preserve">interacted </w:delText>
        </w:r>
      </w:del>
      <w:del w:id="1199" w:author="Warwick Wainwright" w:date="2018-07-25T17:07:00Z">
        <w:r w:rsidR="00063D84" w:rsidDel="006B5418">
          <w:rPr>
            <w:bCs/>
          </w:rPr>
          <w:delText xml:space="preserve">with BEN </w:delText>
        </w:r>
      </w:del>
      <w:r w:rsidR="00063D84">
        <w:rPr>
          <w:bCs/>
        </w:rPr>
        <w:t xml:space="preserve">was </w:t>
      </w:r>
      <w:ins w:id="1200" w:author="Warwick Wainwright" w:date="2018-07-25T17:08:00Z">
        <w:r w:rsidR="006B5418">
          <w:rPr>
            <w:bCs/>
          </w:rPr>
          <w:t xml:space="preserve">also </w:t>
        </w:r>
      </w:ins>
      <w:r w:rsidR="00063D84">
        <w:rPr>
          <w:bCs/>
        </w:rPr>
        <w:t xml:space="preserve">negative and significant suggesting </w:t>
      </w:r>
      <w:r w:rsidR="00153E53">
        <w:rPr>
          <w:bCs/>
        </w:rPr>
        <w:t xml:space="preserve">ovine </w:t>
      </w:r>
      <w:r w:rsidR="00063D84">
        <w:rPr>
          <w:bCs/>
        </w:rPr>
        <w:t xml:space="preserve">farmers </w:t>
      </w:r>
      <w:r w:rsidR="00153E53">
        <w:rPr>
          <w:bCs/>
        </w:rPr>
        <w:t xml:space="preserve">preferring individual </w:t>
      </w:r>
      <w:del w:id="1201" w:author="Warwick Wainwright" w:date="2018-07-25T17:08:00Z">
        <w:r w:rsidR="00D902AC" w:rsidDel="006B5418">
          <w:rPr>
            <w:bCs/>
          </w:rPr>
          <w:delText>remuneration</w:delText>
        </w:r>
        <w:r w:rsidR="00153E53" w:rsidDel="006B5418">
          <w:rPr>
            <w:bCs/>
          </w:rPr>
          <w:delText xml:space="preserve"> </w:delText>
        </w:r>
      </w:del>
      <w:ins w:id="1202" w:author="Warwick Wainwright" w:date="2018-07-25T17:08:00Z">
        <w:r w:rsidR="006B5418">
          <w:rPr>
            <w:bCs/>
          </w:rPr>
          <w:t xml:space="preserve">payment </w:t>
        </w:r>
      </w:ins>
      <w:r w:rsidR="00153E53">
        <w:rPr>
          <w:bCs/>
        </w:rPr>
        <w:t xml:space="preserve">schemes </w:t>
      </w:r>
      <w:r w:rsidR="00D902AC">
        <w:rPr>
          <w:bCs/>
        </w:rPr>
        <w:t>are</w:t>
      </w:r>
      <w:r w:rsidR="00871E71">
        <w:rPr>
          <w:bCs/>
        </w:rPr>
        <w:t xml:space="preserve"> WTA lower</w:t>
      </w:r>
      <w:r w:rsidR="00153E53">
        <w:rPr>
          <w:bCs/>
        </w:rPr>
        <w:t xml:space="preserve"> subsidy premiums.</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07DA03D4" w:rsidR="00DC3485" w:rsidRDefault="00D5743C" w:rsidP="00D5743C">
      <w:r>
        <w:t xml:space="preserve">For </w:t>
      </w:r>
      <w:r w:rsidR="00035DFA">
        <w:t>WTA estimates</w:t>
      </w:r>
      <w:r w:rsidR="00DD5500">
        <w:t xml:space="preserve"> (Table 5</w:t>
      </w:r>
      <w:r w:rsidR="00EB2B6C">
        <w:t>)</w:t>
      </w:r>
      <w:del w:id="1203" w:author="Warwick Wainwright" w:date="2018-07-25T17:19:00Z">
        <w:r w:rsidDel="006130C9">
          <w:delText>,</w:delText>
        </w:r>
      </w:del>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del w:id="1204" w:author="Warwick Wainwright" w:date="2018-07-25T17:19:00Z">
        <w:r w:rsidDel="006130C9">
          <w:delText xml:space="preserve">entrance </w:delText>
        </w:r>
      </w:del>
      <w:ins w:id="1205" w:author="Warwick Wainwright" w:date="2018-07-25T17:19:00Z">
        <w:r w:rsidR="006130C9">
          <w:t xml:space="preserve">starting </w:t>
        </w:r>
      </w:ins>
      <w:r>
        <w:t xml:space="preserve">value 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ins w:id="1206" w:author="Warwick Wainwright" w:date="2018-07-25T16:10:00Z">
        <w:r w:rsidR="00E34914">
          <w:t>;</w:t>
        </w:r>
      </w:ins>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w:t>
      </w:r>
      <w:ins w:id="1207" w:author="Warwick Wainwright" w:date="2018-07-25T17:20:00Z">
        <w:r w:rsidR="006130C9">
          <w:t xml:space="preserve">conversely </w:t>
        </w:r>
      </w:ins>
      <w:r w:rsidR="00C65AC7">
        <w:t xml:space="preserve">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Ovines</w:t>
            </w:r>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3473FA19" w:rsidR="00921E35" w:rsidDel="006119FB" w:rsidRDefault="00825106" w:rsidP="006A0EB7">
      <w:pPr>
        <w:rPr>
          <w:del w:id="1208" w:author="Warwick Wainwright" w:date="2018-07-25T17:57:00Z"/>
        </w:rPr>
      </w:pPr>
      <w:del w:id="1209" w:author="Warwick Wainwright" w:date="2018-07-25T17:25:00Z">
        <w:r w:rsidRPr="00070992" w:rsidDel="006130C9">
          <w:tab/>
        </w:r>
      </w:del>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w:t>
      </w:r>
      <w:del w:id="1210" w:author="Warwick Wainwright" w:date="2018-07-25T17:25:00Z">
        <w:r w:rsidR="00E70D18" w:rsidDel="006130C9">
          <w:delText xml:space="preserve">attribute </w:delText>
        </w:r>
      </w:del>
      <w:ins w:id="1211" w:author="Warwick Wainwright" w:date="2018-07-25T17:25:00Z">
        <w:r w:rsidR="006130C9">
          <w:t xml:space="preserve">contract </w:t>
        </w:r>
      </w:ins>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 xml:space="preserve">varied according to contract </w:t>
      </w:r>
      <w:del w:id="1212" w:author="Warwick Wainwright" w:date="2018-07-25T17:25:00Z">
        <w:r w:rsidRPr="00070992" w:rsidDel="006130C9">
          <w:delText>terms</w:delText>
        </w:r>
      </w:del>
      <w:ins w:id="1213" w:author="Warwick Wainwright" w:date="2018-07-25T17:25:00Z">
        <w:r w:rsidR="006130C9">
          <w:t>attributes</w:t>
        </w:r>
      </w:ins>
      <w:r w:rsidR="00195A00">
        <w:t xml:space="preserve">. </w:t>
      </w:r>
      <w:del w:id="1214" w:author="MORAN Dominic" w:date="2018-07-14T19:05:00Z">
        <w:r w:rsidR="00112B99" w:rsidDel="00A96B9C">
          <w:delText>Mean parameter</w:delText>
        </w:r>
      </w:del>
      <w:r w:rsidR="00112B99">
        <w:t xml:space="preserve"> </w:t>
      </w:r>
      <w:ins w:id="1215" w:author="MORAN Dominic" w:date="2018-07-14T19:05:00Z">
        <w:r w:rsidR="00A96B9C">
          <w:t>C</w:t>
        </w:r>
      </w:ins>
      <w:del w:id="1216" w:author="MORAN Dominic" w:date="2018-07-14T19:05:00Z">
        <w:r w:rsidR="00112B99" w:rsidDel="00A96B9C">
          <w:delText>c</w:delText>
        </w:r>
      </w:del>
      <w:r w:rsidR="00112B99">
        <w:t>oefficient</w:t>
      </w:r>
      <w:ins w:id="1217" w:author="MORAN Dominic" w:date="2018-07-14T19:05:00Z">
        <w:r w:rsidR="00A96B9C">
          <w:t xml:space="preserve"> means</w:t>
        </w:r>
      </w:ins>
      <w:del w:id="121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1219" w:author="MORAN Dominic" w:date="2018-07-14T19:06:00Z">
        <w:r w:rsidR="00A96B9C">
          <w:t>, where</w:t>
        </w:r>
      </w:ins>
      <w:del w:id="1220" w:author="MORAN Dominic" w:date="2018-07-14T19:06:00Z">
        <w:r w:rsidR="00245854" w:rsidDel="00A96B9C">
          <w:delText xml:space="preserve">. </w:delText>
        </w:r>
        <w:r w:rsidR="00921E35" w:rsidDel="00A96B9C">
          <w:delText>‘Optimal’</w:delText>
        </w:r>
      </w:del>
      <w:r w:rsidR="00921E35">
        <w:t xml:space="preserve"> </w:t>
      </w:r>
      <w:ins w:id="1221" w:author="MORAN Dominic" w:date="2018-07-14T19:06:00Z">
        <w:r w:rsidR="00A96B9C">
          <w:t xml:space="preserve">optimal </w:t>
        </w:r>
      </w:ins>
      <w:r w:rsidR="00921E35">
        <w:t xml:space="preserve">refers to contract attributes that meet </w:t>
      </w:r>
      <w:del w:id="1222" w:author="Warwick Wainwright" w:date="2018-07-25T17:33:00Z">
        <w:r w:rsidR="00921E35" w:rsidDel="00F0459A">
          <w:delText>the preferences of agents</w:delText>
        </w:r>
      </w:del>
      <w:ins w:id="1223" w:author="Warwick Wainwright" w:date="2018-07-25T17:33:00Z">
        <w:r w:rsidR="00F0459A">
          <w:t>farmer preferences elicited in the CE</w:t>
        </w:r>
      </w:ins>
      <w:r w:rsidR="00921E35">
        <w:t xml:space="preserve"> while ‘non-optimal’ contracts do not</w:t>
      </w:r>
      <w:ins w:id="1224" w:author="Warwick Wainwright" w:date="2018-07-26T10:15:00Z">
        <w:r w:rsidR="00013384">
          <w:t xml:space="preserve">. For instance, for bovines this would be a 5 year contract that is individually managed while for </w:t>
        </w:r>
        <w:proofErr w:type="spellStart"/>
        <w:r w:rsidR="00013384">
          <w:t>ovines</w:t>
        </w:r>
        <w:proofErr w:type="spellEnd"/>
        <w:r w:rsidR="00013384">
          <w:t xml:space="preserve"> it would also be a </w:t>
        </w:r>
        <w:r w:rsidR="009D094E">
          <w:t>5 year</w:t>
        </w:r>
        <w:r w:rsidR="00013384">
          <w:t xml:space="preserve"> contract but with a community managed scheme.</w:t>
        </w:r>
      </w:ins>
      <w:ins w:id="1225" w:author="Warwick Wainwright" w:date="2018-07-26T10:17:00Z">
        <w:r w:rsidR="00013384">
          <w:t xml:space="preserve"> </w:t>
        </w:r>
      </w:ins>
      <w:ins w:id="1226" w:author="Warwick Wainwright" w:date="2018-07-26T09:54:00Z">
        <w:r w:rsidR="00DE0465">
          <w:t>The</w:t>
        </w:r>
      </w:ins>
      <w:ins w:id="1227" w:author="Warwick Wainwright" w:date="2018-07-25T17:52:00Z">
        <w:r w:rsidR="006119FB">
          <w:t xml:space="preserve"> subsidy premium </w:t>
        </w:r>
      </w:ins>
      <w:ins w:id="1228" w:author="Warwick Wainwright" w:date="2018-07-26T10:05:00Z">
        <w:r w:rsidR="00425C0C">
          <w:t xml:space="preserve">took </w:t>
        </w:r>
      </w:ins>
      <w:ins w:id="1229" w:author="Warwick Wainwright" w:date="2018-07-26T10:06:00Z">
        <w:r w:rsidR="00425C0C">
          <w:t>consistent</w:t>
        </w:r>
      </w:ins>
      <w:ins w:id="1230" w:author="Warwick Wainwright" w:date="2018-07-26T10:05:00Z">
        <w:r w:rsidR="00425C0C">
          <w:t xml:space="preserve"> values</w:t>
        </w:r>
      </w:ins>
      <w:ins w:id="1231" w:author="Warwick Wainwright" w:date="2018-07-25T17:53:00Z">
        <w:r w:rsidR="006119FB">
          <w:t xml:space="preserve"> across</w:t>
        </w:r>
      </w:ins>
      <w:ins w:id="1232" w:author="Warwick Wainwright" w:date="2018-07-25T17:52:00Z">
        <w:r w:rsidR="006119FB">
          <w:t xml:space="preserve"> both scenarios</w:t>
        </w:r>
      </w:ins>
      <w:ins w:id="1233" w:author="Warwick Wainwright" w:date="2018-07-26T10:07:00Z">
        <w:r w:rsidR="00C20C96">
          <w:t xml:space="preserve">, </w:t>
        </w:r>
      </w:ins>
      <w:ins w:id="1234" w:author="Warwick Wainwright" w:date="2018-07-26T10:08:00Z">
        <w:r w:rsidR="00C20C96">
          <w:t xml:space="preserve">ranging from 10% to 100% of remuneration offered in the RDP scheme option. </w:t>
        </w:r>
      </w:ins>
      <w:ins w:id="1235" w:author="Warwick Wainwright" w:date="2018-07-25T17:37:00Z">
        <w:r w:rsidR="00F0459A">
          <w:t xml:space="preserve">This allowed </w:t>
        </w:r>
      </w:ins>
      <w:ins w:id="1236" w:author="Warwick Wainwright" w:date="2018-07-25T17:38:00Z">
        <w:r w:rsidR="00F0459A">
          <w:t xml:space="preserve">exploration of </w:t>
        </w:r>
      </w:ins>
      <w:ins w:id="1237" w:author="Warwick Wainwright" w:date="2018-07-25T17:48:00Z">
        <w:r w:rsidR="00346B58">
          <w:t xml:space="preserve">how </w:t>
        </w:r>
      </w:ins>
      <w:ins w:id="1238" w:author="Warwick Wainwright" w:date="2018-07-25T17:55:00Z">
        <w:r w:rsidR="006119FB">
          <w:t>scheme uptake might vary with</w:t>
        </w:r>
      </w:ins>
      <w:ins w:id="1239" w:author="Warwick Wainwright" w:date="2018-07-25T17:48:00Z">
        <w:r w:rsidR="00346B58">
          <w:t xml:space="preserve"> </w:t>
        </w:r>
      </w:ins>
      <w:ins w:id="1240" w:author="Warwick Wainwright" w:date="2018-07-26T10:20:00Z">
        <w:r w:rsidR="009D094E">
          <w:t xml:space="preserve">contract options to </w:t>
        </w:r>
      </w:ins>
      <w:ins w:id="1241" w:author="Warwick Wainwright" w:date="2018-07-26T10:21:00Z">
        <w:r w:rsidR="009D094E">
          <w:t>gauge</w:t>
        </w:r>
      </w:ins>
      <w:ins w:id="1242" w:author="Warwick Wainwright" w:date="2018-07-26T10:20:00Z">
        <w:r w:rsidR="009D094E">
          <w:t xml:space="preserve"> the importance of monetary and non-monetary attributes in farmer decision making.</w:t>
        </w:r>
      </w:ins>
      <w:del w:id="1243" w:author="Warwick Wainwright" w:date="2018-07-25T17:34:00Z">
        <w:r w:rsidR="00921E35" w:rsidDel="00F0459A">
          <w:delText xml:space="preserve">. </w:delText>
        </w:r>
      </w:del>
      <w:del w:id="1244" w:author="Warwick Wainwright" w:date="2018-07-25T17:57:00Z">
        <w:r w:rsidR="00451BE7" w:rsidDel="006119FB">
          <w:delText>T</w:delText>
        </w:r>
        <w:r w:rsidR="00921E35" w:rsidDel="006119FB">
          <w:delText xml:space="preserve">he subsidy </w:delText>
        </w:r>
        <w:r w:rsidR="00451BE7" w:rsidDel="006119FB">
          <w:delText>was</w:delText>
        </w:r>
        <w:r w:rsidR="00921E35" w:rsidDel="006119FB">
          <w:delText xml:space="preserve"> fixed across both alternatives at different rates</w:delText>
        </w:r>
        <w:r w:rsidR="00451BE7" w:rsidDel="006119FB">
          <w:delText xml:space="preserve"> to explore</w:delText>
        </w:r>
        <w:r w:rsidR="00921E35" w:rsidDel="006119FB">
          <w:delText xml:space="preserve"> </w:delText>
        </w:r>
        <w:r w:rsidR="00451BE7" w:rsidDel="006119FB">
          <w:delText>the</w:delText>
        </w:r>
        <w:r w:rsidR="00921E35" w:rsidDel="006119FB">
          <w:delText xml:space="preserve"> trade-off between </w:delText>
        </w:r>
      </w:del>
      <w:del w:id="1245" w:author="Warwick Wainwright" w:date="2018-07-25T17:34:00Z">
        <w:r w:rsidR="00921E35" w:rsidDel="00F0459A">
          <w:delText xml:space="preserve">preference satisfaction and </w:delText>
        </w:r>
      </w:del>
      <w:del w:id="1246" w:author="Warwick Wainwright" w:date="2018-07-25T17:57:00Z">
        <w:r w:rsidR="00921E35" w:rsidDel="006119FB">
          <w:delText xml:space="preserve">incentive reward. </w:delText>
        </w:r>
      </w:del>
    </w:p>
    <w:p w14:paraId="00C04CE1" w14:textId="77777777" w:rsidR="005A0F36" w:rsidRDefault="005A0F36" w:rsidP="00666D35">
      <w:pPr>
        <w:rPr>
          <w:color w:val="000000"/>
          <w:sz w:val="20"/>
          <w:szCs w:val="20"/>
        </w:rPr>
      </w:pPr>
    </w:p>
    <w:p w14:paraId="4A442F12" w14:textId="482DADC9" w:rsidR="00245854" w:rsidDel="00DA127D" w:rsidRDefault="00E12324" w:rsidP="0001614F">
      <w:pPr>
        <w:rPr>
          <w:del w:id="1247" w:author="Warwick Wainwright" w:date="2018-07-26T10:37:00Z"/>
        </w:rPr>
      </w:pPr>
      <w:r>
        <w:t>As expected, n</w:t>
      </w:r>
      <w:r w:rsidR="00825106" w:rsidRPr="00070992">
        <w:t xml:space="preserve">on-optimal contracts </w:t>
      </w:r>
      <w:del w:id="1248" w:author="Warwick Wainwright" w:date="2018-07-26T09:32:00Z">
        <w:r w:rsidR="00921E35" w:rsidDel="00990BFB">
          <w:delText>required</w:delText>
        </w:r>
        <w:r w:rsidR="00825106" w:rsidRPr="00070992" w:rsidDel="00990BFB">
          <w:delText xml:space="preserve"> greater </w:delText>
        </w:r>
        <w:r w:rsidR="008A15E2" w:rsidDel="00990BFB">
          <w:delText xml:space="preserve">remuneration to counter </w:delText>
        </w:r>
        <w:r w:rsidR="00825106" w:rsidRPr="00070992" w:rsidDel="00990BFB">
          <w:delText>higher levels of non-enrolment</w:delText>
        </w:r>
      </w:del>
      <w:ins w:id="1249" w:author="Warwick Wainwright" w:date="2018-07-26T09:33:00Z">
        <w:r w:rsidR="00990BFB">
          <w:t>were estimated to receive lower participation relative to optimal contracts.</w:t>
        </w:r>
      </w:ins>
      <w:ins w:id="1250" w:author="Warwick Wainwright" w:date="2018-07-26T09:32:00Z">
        <w:r w:rsidR="00990BFB">
          <w:t xml:space="preserve"> </w:t>
        </w:r>
      </w:ins>
      <w:del w:id="1251" w:author="Warwick Wainwright" w:date="2018-07-26T09:32:00Z">
        <w:r w:rsidR="00112B99" w:rsidDel="00990BFB">
          <w:delText xml:space="preserve"> </w:delText>
        </w:r>
      </w:del>
      <w:proofErr w:type="gramStart"/>
      <w:r w:rsidR="00112B99">
        <w:t xml:space="preserve">(Figure </w:t>
      </w:r>
      <w:r w:rsidR="003D5235">
        <w:t>5</w:t>
      </w:r>
      <w:r w:rsidR="007B26B2">
        <w:t>)</w:t>
      </w:r>
      <w:r w:rsidR="00245854">
        <w:t>.</w:t>
      </w:r>
      <w:proofErr w:type="gramEnd"/>
      <w:ins w:id="1252" w:author="Warwick Wainwright" w:date="2018-07-26T09:33:00Z">
        <w:r w:rsidR="00990BFB">
          <w:t xml:space="preserve"> </w:t>
        </w:r>
      </w:ins>
      <w:ins w:id="1253" w:author="Warwick Wainwright" w:date="2018-07-26T09:34:00Z">
        <w:r w:rsidR="00990BFB">
          <w:t>P</w:t>
        </w:r>
      </w:ins>
      <w:ins w:id="1254" w:author="Warwick Wainwright" w:date="2018-07-26T09:33:00Z">
        <w:r w:rsidR="00990BFB">
          <w:t xml:space="preserve">articipation </w:t>
        </w:r>
      </w:ins>
      <w:ins w:id="1255" w:author="Warwick Wainwright" w:date="2018-07-26T09:34:00Z">
        <w:r w:rsidR="00990BFB">
          <w:t xml:space="preserve">estimates </w:t>
        </w:r>
      </w:ins>
      <w:ins w:id="1256" w:author="Warwick Wainwright" w:date="2018-07-26T09:33:00Z">
        <w:r w:rsidR="00990BFB">
          <w:t>ranged from 4% (</w:t>
        </w:r>
        <w:r w:rsidR="00990BFB" w:rsidRPr="00070992">
          <w:t>€20</w:t>
        </w:r>
        <w:r w:rsidR="00990BFB">
          <w:t xml:space="preserve"> </w:t>
        </w:r>
        <w:r w:rsidR="00990BFB" w:rsidRPr="00070992">
          <w:rPr>
            <w:vertAlign w:val="superscript"/>
          </w:rPr>
          <w:t>year-1</w:t>
        </w:r>
        <w:r w:rsidR="00990BFB">
          <w:t>) to 70% (</w:t>
        </w:r>
        <w:r w:rsidR="00990BFB" w:rsidRPr="00070992">
          <w:t>€200</w:t>
        </w:r>
        <w:r w:rsidR="00990BFB" w:rsidRPr="00DC3485">
          <w:rPr>
            <w:vertAlign w:val="superscript"/>
          </w:rPr>
          <w:t xml:space="preserve"> </w:t>
        </w:r>
        <w:r w:rsidR="00990BFB" w:rsidRPr="00070992">
          <w:rPr>
            <w:vertAlign w:val="superscript"/>
          </w:rPr>
          <w:t>year-1</w:t>
        </w:r>
        <w:r w:rsidR="00990BFB">
          <w:t>) for bovines and 2% (</w:t>
        </w:r>
        <w:r w:rsidR="00990BFB" w:rsidRPr="00070992">
          <w:t>€</w:t>
        </w:r>
        <w:r w:rsidR="00990BFB">
          <w:t xml:space="preserve">1 </w:t>
        </w:r>
        <w:r w:rsidR="00990BFB" w:rsidRPr="00070992">
          <w:rPr>
            <w:vertAlign w:val="superscript"/>
          </w:rPr>
          <w:t>year-1</w:t>
        </w:r>
        <w:r w:rsidR="00990BFB">
          <w:t>) to 78% (</w:t>
        </w:r>
        <w:r w:rsidR="00990BFB" w:rsidRPr="00070992">
          <w:t>€</w:t>
        </w:r>
        <w:r w:rsidR="00990BFB">
          <w:t xml:space="preserve">10 </w:t>
        </w:r>
        <w:r w:rsidR="00990BFB" w:rsidRPr="00070992">
          <w:rPr>
            <w:vertAlign w:val="superscript"/>
          </w:rPr>
          <w:t>year-1</w:t>
        </w:r>
        <w:r w:rsidR="00990BFB">
          <w:t>) for ovine farmers</w:t>
        </w:r>
      </w:ins>
      <w:ins w:id="1257" w:author="Warwick Wainwright" w:date="2018-07-26T09:41:00Z">
        <w:r w:rsidR="0028563B">
          <w:t xml:space="preserve"> under the non-optimal scenario</w:t>
        </w:r>
      </w:ins>
      <w:ins w:id="1258" w:author="Warwick Wainwright" w:date="2018-07-26T09:33:00Z">
        <w:r w:rsidR="00990BFB">
          <w:t>.</w:t>
        </w:r>
      </w:ins>
      <w:ins w:id="1259" w:author="Warwick Wainwright" w:date="2018-07-26T09:41:00Z">
        <w:r w:rsidR="0028563B">
          <w:t xml:space="preserve"> Conversely, in </w:t>
        </w:r>
      </w:ins>
      <w:ins w:id="1260" w:author="Warwick Wainwright" w:date="2018-07-26T09:42:00Z">
        <w:r w:rsidR="0028563B">
          <w:t xml:space="preserve">the </w:t>
        </w:r>
      </w:ins>
      <w:ins w:id="1261" w:author="Warwick Wainwright" w:date="2018-07-26T09:41:00Z">
        <w:r w:rsidR="0028563B">
          <w:t>optimal</w:t>
        </w:r>
      </w:ins>
      <w:ins w:id="1262" w:author="Warwick Wainwright" w:date="2018-07-26T09:42:00Z">
        <w:r w:rsidR="0028563B">
          <w:t xml:space="preserve"> scenario </w:t>
        </w:r>
      </w:ins>
      <w:del w:id="1263" w:author="Warwick Wainwright" w:date="2018-07-26T09:42:00Z">
        <w:r w:rsidR="00245854" w:rsidDel="0028563B">
          <w:delText xml:space="preserve"> </w:delText>
        </w:r>
        <w:r w:rsidR="00C54C6C" w:rsidDel="0028563B">
          <w:delText>P</w:delText>
        </w:r>
      </w:del>
      <w:ins w:id="1264" w:author="Warwick Wainwright" w:date="2018-07-26T09:42:00Z">
        <w:r w:rsidR="0028563B">
          <w:t>p</w:t>
        </w:r>
      </w:ins>
      <w:r w:rsidR="00C54C6C">
        <w:t xml:space="preserve">articipation estimates </w:t>
      </w:r>
      <w:del w:id="1265" w:author="Warwick Wainwright" w:date="2018-07-26T09:43:00Z">
        <w:r w:rsidR="00C54C6C" w:rsidDel="0028563B">
          <w:delText xml:space="preserve">for the scheme </w:delText>
        </w:r>
      </w:del>
      <w:r w:rsidR="00C54C6C">
        <w:t>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ins w:id="1266" w:author="Warwick Wainwright" w:date="2018-07-26T09:46:00Z">
        <w:r w:rsidR="0028563B">
          <w:t xml:space="preserve">Recalling that </w:t>
        </w:r>
      </w:ins>
      <w:ins w:id="1267" w:author="Warwick Wainwright" w:date="2018-07-26T09:47:00Z">
        <w:r w:rsidR="00DE0465">
          <w:t>subsidy</w:t>
        </w:r>
      </w:ins>
      <w:ins w:id="1268" w:author="Warwick Wainwright" w:date="2018-07-26T09:46:00Z">
        <w:r w:rsidR="0028563B">
          <w:t xml:space="preserve"> premiums </w:t>
        </w:r>
      </w:ins>
      <w:ins w:id="1269" w:author="Warwick Wainwright" w:date="2018-07-26T09:48:00Z">
        <w:r w:rsidR="00DE0465">
          <w:t>are</w:t>
        </w:r>
      </w:ins>
      <w:ins w:id="1270" w:author="Warwick Wainwright" w:date="2018-07-26T09:47:00Z">
        <w:r w:rsidR="00DE0465">
          <w:t xml:space="preserve"> comparable across both contract scenarios, </w:t>
        </w:r>
      </w:ins>
      <w:ins w:id="1271" w:author="Warwick Wainwright" w:date="2018-07-26T10:30:00Z">
        <w:r w:rsidR="00DA127D">
          <w:t>our estimates show</w:t>
        </w:r>
      </w:ins>
      <w:ins w:id="1272" w:author="Warwick Wainwright" w:date="2018-07-26T09:52:00Z">
        <w:r w:rsidR="00DE0465" w:rsidRPr="00070992">
          <w:t xml:space="preserve"> </w:t>
        </w:r>
      </w:ins>
      <w:ins w:id="1273" w:author="Warwick Wainwright" w:date="2018-07-26T10:31:00Z">
        <w:r w:rsidR="00DA127D">
          <w:t>the difference in participation</w:t>
        </w:r>
      </w:ins>
      <w:ins w:id="1274" w:author="Warwick Wainwright" w:date="2018-07-26T09:52:00Z">
        <w:r w:rsidR="00DE0465">
          <w:t xml:space="preserve"> ranges from 27% to 58</w:t>
        </w:r>
        <w:r w:rsidR="00DE0465" w:rsidRPr="00070992">
          <w:t>%</w:t>
        </w:r>
        <w:r w:rsidR="00DE0465">
          <w:t xml:space="preserve"> for bovine farmers and 22% to 84</w:t>
        </w:r>
        <w:r w:rsidR="00DE0465" w:rsidRPr="00070992">
          <w:t>%</w:t>
        </w:r>
        <w:r w:rsidR="00DE0465">
          <w:t xml:space="preserve"> for ovine farmers</w:t>
        </w:r>
        <w:r w:rsidR="00DE0465" w:rsidRPr="00070992">
          <w:t>.</w:t>
        </w:r>
        <w:r w:rsidR="00DE0465">
          <w:t xml:space="preserve"> </w:t>
        </w:r>
        <w:r w:rsidR="00DA127D">
          <w:t xml:space="preserve"> </w:t>
        </w:r>
      </w:ins>
      <w:del w:id="1275" w:author="Warwick Wainwright" w:date="2018-07-26T09:43:00Z">
        <w:r w:rsidR="003D5235" w:rsidDel="0028563B">
          <w:delText>In the non-optimal contract scenario participation ranged from 4% (</w:delText>
        </w:r>
        <w:r w:rsidR="003D5235" w:rsidRPr="00070992" w:rsidDel="0028563B">
          <w:delText>€20</w:delText>
        </w:r>
        <w:r w:rsidR="003D5235" w:rsidDel="0028563B">
          <w:delText xml:space="preserve"> </w:delText>
        </w:r>
        <w:r w:rsidR="003D5235" w:rsidRPr="00070992" w:rsidDel="0028563B">
          <w:rPr>
            <w:vertAlign w:val="superscript"/>
          </w:rPr>
          <w:delText>year-1</w:delText>
        </w:r>
        <w:r w:rsidR="003D5235" w:rsidDel="0028563B">
          <w:delText>) to 70% (</w:delText>
        </w:r>
        <w:r w:rsidR="003D5235" w:rsidRPr="00070992" w:rsidDel="0028563B">
          <w:delText>€200</w:delText>
        </w:r>
        <w:r w:rsidR="003D5235" w:rsidRPr="00DC3485" w:rsidDel="0028563B">
          <w:rPr>
            <w:vertAlign w:val="superscript"/>
          </w:rPr>
          <w:delText xml:space="preserve"> </w:delText>
        </w:r>
        <w:r w:rsidR="003D5235" w:rsidRPr="00070992" w:rsidDel="0028563B">
          <w:rPr>
            <w:vertAlign w:val="superscript"/>
          </w:rPr>
          <w:delText>year-1</w:delText>
        </w:r>
        <w:r w:rsidR="003D5235" w:rsidDel="0028563B">
          <w:delText>) for bovines and 2% (</w:delText>
        </w:r>
        <w:r w:rsidR="003D5235" w:rsidRPr="00070992" w:rsidDel="0028563B">
          <w:delText>€</w:delText>
        </w:r>
        <w:r w:rsidR="003D5235" w:rsidDel="0028563B">
          <w:delText xml:space="preserve">1 </w:delText>
        </w:r>
        <w:r w:rsidR="003D5235" w:rsidRPr="00070992" w:rsidDel="0028563B">
          <w:rPr>
            <w:vertAlign w:val="superscript"/>
          </w:rPr>
          <w:delText>year-1</w:delText>
        </w:r>
        <w:r w:rsidR="003D5235" w:rsidDel="0028563B">
          <w:delText>) to 78% (</w:delText>
        </w:r>
        <w:r w:rsidR="003D5235" w:rsidRPr="00070992" w:rsidDel="0028563B">
          <w:delText>€</w:delText>
        </w:r>
        <w:r w:rsidR="003D5235" w:rsidDel="0028563B">
          <w:delText xml:space="preserve">10 </w:delText>
        </w:r>
        <w:r w:rsidR="003D5235" w:rsidRPr="00070992" w:rsidDel="0028563B">
          <w:rPr>
            <w:vertAlign w:val="superscript"/>
          </w:rPr>
          <w:delText>year-1</w:delText>
        </w:r>
        <w:r w:rsidR="003D5235" w:rsidDel="0028563B">
          <w:delText xml:space="preserve">) for ovine farmers. </w:delText>
        </w:r>
      </w:del>
      <w:del w:id="1276" w:author="Warwick Wainwright" w:date="2018-07-26T10:37:00Z">
        <w:r w:rsidR="00921E35" w:rsidDel="00DA127D">
          <w:delText xml:space="preserve">Holding subsidy premiums </w:delText>
        </w:r>
        <w:r w:rsidR="00825106" w:rsidRPr="00070992" w:rsidDel="00DA127D">
          <w:delText xml:space="preserve">constant, the participation difference between </w:delText>
        </w:r>
        <w:r w:rsidR="00245854" w:rsidDel="00DA127D">
          <w:delText>the contract scenarios</w:delText>
        </w:r>
        <w:r w:rsidR="00A26B16" w:rsidDel="00DA127D">
          <w:delText xml:space="preserve"> ranges from 27% to 5</w:delText>
        </w:r>
        <w:r w:rsidR="003D5235" w:rsidDel="00DA127D">
          <w:delText>8</w:delText>
        </w:r>
        <w:r w:rsidR="00825106" w:rsidRPr="00070992" w:rsidDel="00DA127D">
          <w:delText>%</w:delText>
        </w:r>
        <w:r w:rsidR="003D5235" w:rsidDel="00DA127D">
          <w:delText xml:space="preserve"> for bovine farmers and 22% to 84</w:delText>
        </w:r>
        <w:r w:rsidR="003D5235" w:rsidRPr="00070992" w:rsidDel="00DA127D">
          <w:delText>%</w:delText>
        </w:r>
        <w:r w:rsidR="003D5235" w:rsidDel="00DA127D">
          <w:delText xml:space="preserve"> for ovine farmers</w:delText>
        </w:r>
        <w:r w:rsidR="00825106" w:rsidRPr="00070992" w:rsidDel="00DA127D">
          <w:delText>.</w:delText>
        </w:r>
        <w:r w:rsidR="00C54C6C" w:rsidDel="00DA127D">
          <w:delText xml:space="preserve"> </w:delText>
        </w:r>
      </w:del>
    </w:p>
    <w:p w14:paraId="04CCCF19" w14:textId="77777777" w:rsidR="00245854" w:rsidRDefault="00245854" w:rsidP="0001614F"/>
    <w:p w14:paraId="23F6C31E" w14:textId="03DC50B0" w:rsidR="004E4A8C" w:rsidRDefault="00561947" w:rsidP="0001614F">
      <w:ins w:id="1277" w:author="Warwick Wainwright" w:date="2018-07-27T12:34:00Z">
        <w:r>
          <w:t>We</w:t>
        </w:r>
      </w:ins>
      <w:commentRangeStart w:id="1278"/>
      <w:commentRangeStart w:id="1279"/>
      <w:del w:id="1280" w:author="Warwick Wainwright" w:date="2018-07-26T11:41:00Z">
        <w:r w:rsidR="00580300" w:rsidDel="00FA3056">
          <w:delText>W</w:delText>
        </w:r>
      </w:del>
      <w:del w:id="1281" w:author="Warwick Wainwright" w:date="2018-07-27T12:34:00Z">
        <w:r w:rsidR="00580300" w:rsidDel="00561947">
          <w:delText>e</w:delText>
        </w:r>
      </w:del>
      <w:r w:rsidR="00580300">
        <w:t xml:space="preserve"> find a non-linear relationship between p</w:t>
      </w:r>
      <w:r w:rsidR="00C54C6C">
        <w:t xml:space="preserve">articipation </w:t>
      </w:r>
      <w:r w:rsidR="00580300">
        <w:t xml:space="preserve">and financial reward, </w:t>
      </w:r>
      <w:r w:rsidR="00C54C6C">
        <w:t>suggesting a one unit change in subsidy does not necessarily equate to a mi</w:t>
      </w:r>
      <w:r w:rsidR="00896E6F">
        <w:t>rrored change in participation</w:t>
      </w:r>
      <w:commentRangeEnd w:id="1278"/>
      <w:r w:rsidR="00DB513E">
        <w:rPr>
          <w:rStyle w:val="CommentReference"/>
        </w:rPr>
        <w:commentReference w:id="1278"/>
      </w:r>
      <w:commentRangeEnd w:id="1279"/>
      <w:r>
        <w:rPr>
          <w:rStyle w:val="CommentReference"/>
        </w:rPr>
        <w:commentReference w:id="1279"/>
      </w:r>
      <w:ins w:id="1282" w:author="Warwick Wainwright" w:date="2018-07-26T11:42:00Z">
        <w:r w:rsidR="00FA3056">
          <w:t xml:space="preserve"> (i.e. there are other factors exogenous to our model influencing farmers willingness to participate)</w:t>
        </w:r>
      </w:ins>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38443A6C"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1283" w:author="MORAN Dominic" w:date="2018-07-15T14:28:00Z">
        <w:r w:rsidRPr="00825106" w:rsidDel="00AA6C54">
          <w:delText>Contract</w:delText>
        </w:r>
      </w:del>
      <w:r w:rsidRPr="00825106">
        <w:t xml:space="preserve"> </w:t>
      </w:r>
      <w:ins w:id="1284" w:author="MORAN Dominic" w:date="2018-07-15T14:28:00Z">
        <w:r w:rsidR="00AA6C54">
          <w:t>P</w:t>
        </w:r>
      </w:ins>
      <w:del w:id="1285" w:author="MORAN Dominic" w:date="2018-07-15T14:28:00Z">
        <w:r w:rsidRPr="00825106" w:rsidDel="00AA6C54">
          <w:delText>p</w:delText>
        </w:r>
      </w:del>
      <w:r w:rsidRPr="00825106">
        <w:t xml:space="preserve">robability of </w:t>
      </w:r>
      <w:ins w:id="1286" w:author="MORAN Dominic" w:date="2018-07-15T14:28:00Z">
        <w:r w:rsidR="00AA6C54">
          <w:t xml:space="preserve">contract </w:t>
        </w:r>
      </w:ins>
      <w:r w:rsidRPr="00825106">
        <w:t>participation according to ‘non-optimal’ and ‘optimal</w:t>
      </w:r>
      <w:ins w:id="1287" w:author="Warwick Wainwright" w:date="2018-07-26T09:30:00Z">
        <w:r w:rsidR="00990BFB">
          <w:t>’</w:t>
        </w:r>
      </w:ins>
      <w:r w:rsidRPr="00825106">
        <w:t xml:space="preserve"> </w:t>
      </w:r>
      <w:del w:id="1288" w:author="Warwick Wainwright" w:date="2018-07-26T09:30:00Z">
        <w:r w:rsidRPr="00825106" w:rsidDel="00990BFB">
          <w:delText>‘</w:delText>
        </w:r>
      </w:del>
      <w:r w:rsidRPr="00825106">
        <w:t xml:space="preserve">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1289" w:author="MORAN Dominic" w:date="2018-07-15T14:29:00Z">
        <w:r w:rsidR="00AA6C54">
          <w:t>.</w:t>
        </w:r>
      </w:ins>
      <w:del w:id="1290"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720DD464" w:rsidR="00280B46" w:rsidRPr="00D474A9" w:rsidRDefault="00DB513E" w:rsidP="00A80102">
      <w:pPr>
        <w:rPr>
          <w:szCs w:val="22"/>
        </w:rPr>
      </w:pPr>
      <w:ins w:id="1291" w:author="MORAN Dominic" w:date="2018-07-15T14:31:00Z">
        <w:r>
          <w:t>R</w:t>
        </w:r>
      </w:ins>
      <w:del w:id="1292" w:author="MORAN Dominic" w:date="2018-07-15T14:31:00Z">
        <w:r w:rsidR="00E55FAB" w:rsidRPr="00E55FAB" w:rsidDel="00DB513E">
          <w:delText>O</w:delText>
        </w:r>
      </w:del>
      <w:del w:id="1293" w:author="MORAN Dominic" w:date="2018-07-15T14:30:00Z">
        <w:r w:rsidR="00E55FAB" w:rsidRPr="00E55FAB" w:rsidDel="00DB513E">
          <w:delText>ur r</w:delText>
        </w:r>
      </w:del>
      <w:r w:rsidR="00E55FAB" w:rsidRPr="00E55FAB">
        <w:t xml:space="preserve">esults suggest farmers </w:t>
      </w:r>
      <w:del w:id="1294" w:author="MORAN Dominic" w:date="2018-07-14T19:07:00Z">
        <w:r w:rsidR="00E55FAB" w:rsidRPr="00E55FAB" w:rsidDel="00D03B11">
          <w:delText>in Transylvania</w:delText>
        </w:r>
      </w:del>
      <w:r w:rsidR="00E55FAB" w:rsidRPr="00E55FAB">
        <w:t xml:space="preserve"> demonstrate a clear willingness to participate in conservation programmes for rare breeds</w:t>
      </w:r>
      <w:r w:rsidR="001D281B">
        <w:t>.</w:t>
      </w:r>
      <w:r w:rsidR="002F594F">
        <w:t xml:space="preserve"> </w:t>
      </w:r>
      <w:ins w:id="1295" w:author="MORAN Dominic" w:date="2018-07-15T14:31:00Z">
        <w:r>
          <w:t>P</w:t>
        </w:r>
      </w:ins>
      <w:del w:id="1296"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1297"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1298" w:author="MORAN Dominic" w:date="2018-07-15T14:31:00Z">
        <w:r>
          <w:rPr>
            <w:szCs w:val="22"/>
          </w:rPr>
          <w:t>the</w:t>
        </w:r>
      </w:ins>
      <w:del w:id="1299"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1300"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ins w:id="1301" w:author="Warwick Wainwright" w:date="2018-07-26T11:50:00Z">
        <w:r w:rsidR="003E6FBF">
          <w:rPr>
            <w:szCs w:val="22"/>
          </w:rPr>
          <w:t>It may also reflect a general</w:t>
        </w:r>
      </w:ins>
      <w:ins w:id="1302" w:author="Warwick Wainwright" w:date="2018-07-26T11:52:00Z">
        <w:r w:rsidR="00F25DA5">
          <w:rPr>
            <w:szCs w:val="22"/>
          </w:rPr>
          <w:t xml:space="preserve"> reluctance to join </w:t>
        </w:r>
      </w:ins>
      <w:ins w:id="1303" w:author="Warwick Wainwright" w:date="2018-07-26T11:55:00Z">
        <w:r w:rsidR="00F25DA5">
          <w:rPr>
            <w:szCs w:val="22"/>
          </w:rPr>
          <w:t>a voluntary incentive</w:t>
        </w:r>
      </w:ins>
      <w:ins w:id="1304" w:author="Warwick Wainwright" w:date="2018-07-26T11:52:00Z">
        <w:r w:rsidR="00F25DA5">
          <w:rPr>
            <w:szCs w:val="22"/>
          </w:rPr>
          <w:t xml:space="preserve"> scheme </w:t>
        </w:r>
      </w:ins>
      <w:ins w:id="1305" w:author="Warwick Wainwright" w:date="2018-07-26T11:54:00Z">
        <w:r w:rsidR="00F25DA5">
          <w:rPr>
            <w:szCs w:val="22"/>
          </w:rPr>
          <w:fldChar w:fldCharType="begin" w:fldLock="1"/>
        </w:r>
      </w:ins>
      <w:r w:rsidR="00A56110">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F25DA5">
        <w:rPr>
          <w:szCs w:val="22"/>
        </w:rPr>
        <w:fldChar w:fldCharType="separate"/>
      </w:r>
      <w:r w:rsidR="00F25DA5" w:rsidRPr="00F25DA5">
        <w:rPr>
          <w:noProof/>
          <w:szCs w:val="22"/>
        </w:rPr>
        <w:t>[33]</w:t>
      </w:r>
      <w:ins w:id="1306" w:author="Warwick Wainwright" w:date="2018-07-26T11:54:00Z">
        <w:r w:rsidR="00F25DA5">
          <w:rPr>
            <w:szCs w:val="22"/>
          </w:rPr>
          <w:fldChar w:fldCharType="end"/>
        </w:r>
        <w:r w:rsidR="00F25DA5">
          <w:rPr>
            <w:szCs w:val="22"/>
          </w:rPr>
          <w:t>.</w:t>
        </w:r>
      </w:ins>
      <w:ins w:id="1307" w:author="Warwick Wainwright" w:date="2018-07-26T11:50:00Z">
        <w:r w:rsidR="003E6FBF">
          <w:rPr>
            <w:szCs w:val="22"/>
          </w:rPr>
          <w:t xml:space="preserve"> </w:t>
        </w:r>
      </w:ins>
      <w:del w:id="1308" w:author="Warwick Wainwright" w:date="2018-07-26T11:49:00Z">
        <w:r w:rsidR="00D474A9" w:rsidDel="00FA3056">
          <w:rPr>
            <w:szCs w:val="22"/>
          </w:rPr>
          <w:delText xml:space="preserve">Thus, </w:delText>
        </w:r>
        <w:r w:rsidR="00E55FAB" w:rsidRPr="00E6646E" w:rsidDel="00FA3056">
          <w:rPr>
            <w:szCs w:val="22"/>
          </w:rPr>
          <w:delText xml:space="preserve">the N0 </w:delText>
        </w:r>
        <w:r w:rsidR="00D474A9" w:rsidDel="00FA3056">
          <w:rPr>
            <w:szCs w:val="22"/>
          </w:rPr>
          <w:delText>may represent</w:delText>
        </w:r>
        <w:r w:rsidR="00E55FAB" w:rsidRPr="00E6646E" w:rsidDel="00FA3056">
          <w:rPr>
            <w:szCs w:val="22"/>
          </w:rPr>
          <w:delText xml:space="preserve"> the entrance value </w:delText>
        </w:r>
        <w:r w:rsidR="00D474A9" w:rsidDel="00FA3056">
          <w:rPr>
            <w:szCs w:val="22"/>
          </w:rPr>
          <w:delText>needed</w:delText>
        </w:r>
        <w:r w:rsidR="00E55FAB" w:rsidRPr="00E6646E" w:rsidDel="00FA3056">
          <w:rPr>
            <w:szCs w:val="22"/>
          </w:rPr>
          <w:delText xml:space="preserve"> to meet farmer expectations for entering into agreements</w:delText>
        </w:r>
        <w:r w:rsidR="000C37CA" w:rsidDel="00FA3056">
          <w:rPr>
            <w:szCs w:val="22"/>
          </w:rPr>
          <w:delText xml:space="preserve"> </w:delText>
        </w:r>
        <w:r w:rsidR="000C37CA" w:rsidDel="00FA3056">
          <w:rPr>
            <w:szCs w:val="22"/>
          </w:rPr>
          <w:fldChar w:fldCharType="begin" w:fldLock="1"/>
        </w:r>
        <w:r w:rsidR="003E6BFB" w:rsidDel="00FA3056">
          <w:rPr>
            <w:szCs w:val="22"/>
          </w:rPr>
          <w:del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delInstrText>
        </w:r>
        <w:r w:rsidR="000C37CA" w:rsidDel="00FA3056">
          <w:rPr>
            <w:szCs w:val="22"/>
          </w:rPr>
          <w:fldChar w:fldCharType="separate"/>
        </w:r>
        <w:r w:rsidR="008B0780" w:rsidRPr="008B0780" w:rsidDel="00FA3056">
          <w:rPr>
            <w:noProof/>
            <w:szCs w:val="22"/>
          </w:rPr>
          <w:delText>[33]</w:delText>
        </w:r>
        <w:r w:rsidR="000C37CA" w:rsidDel="00FA3056">
          <w:rPr>
            <w:szCs w:val="22"/>
          </w:rPr>
          <w:fldChar w:fldCharType="end"/>
        </w:r>
        <w:r w:rsidR="00E55FAB" w:rsidRPr="00E6646E" w:rsidDel="00FA3056">
          <w:rPr>
            <w:szCs w:val="22"/>
          </w:rPr>
          <w:delText>.</w:delText>
        </w:r>
        <w:r w:rsidR="00280B46" w:rsidDel="00FA3056">
          <w:rPr>
            <w:szCs w:val="22"/>
          </w:rPr>
          <w:delText xml:space="preserve"> </w:delText>
        </w:r>
      </w:del>
      <w:r w:rsidR="00D474A9">
        <w:rPr>
          <w:szCs w:val="22"/>
        </w:rPr>
        <w:t>However,</w:t>
      </w:r>
      <w:r w:rsidR="00280B46">
        <w:rPr>
          <w:szCs w:val="22"/>
        </w:rPr>
        <w:t xml:space="preserve"> </w:t>
      </w:r>
      <w:del w:id="1309"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401CC8DD" w:rsidR="00A44F19" w:rsidDel="00A56110" w:rsidRDefault="00A80102" w:rsidP="00A80102">
      <w:pPr>
        <w:rPr>
          <w:del w:id="1310" w:author="Warwick Wainwright" w:date="2018-07-26T12:58:00Z"/>
        </w:rPr>
      </w:pPr>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B96F9A">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46,47]", "plainTextFormattedCitation" : "[33,46,47]", "previouslyFormattedCitation" : "[33,46,47]" }, "properties" : { "noteIndex" : 0 }, "schema" : "https://github.com/citation-style-language/schema/raw/master/csl-citation.json" }</w:instrText>
      </w:r>
      <w:r w:rsidR="00412818">
        <w:rPr>
          <w:bCs/>
        </w:rPr>
        <w:fldChar w:fldCharType="separate"/>
      </w:r>
      <w:r w:rsidR="001B1F38" w:rsidRPr="001B1F38">
        <w:rPr>
          <w:bCs/>
          <w:noProof/>
        </w:rPr>
        <w:t>[33,46,47]</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1311" w:author="MORAN Dominic" w:date="2018-07-15T14:33:00Z">
        <w:r w:rsidR="00DB513E">
          <w:rPr>
            <w:bCs/>
          </w:rPr>
          <w:t>in post-communist</w:t>
        </w:r>
      </w:ins>
      <w:del w:id="1312"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1313" w:author="MORAN Dominic" w:date="2018-07-15T14:33:00Z">
        <w:r w:rsidR="00DB513E">
          <w:rPr>
            <w:bCs/>
          </w:rPr>
          <w:t xml:space="preserve">, which has seen </w:t>
        </w:r>
      </w:ins>
      <w:del w:id="1314"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B96F9A">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48]", "plainTextFormattedCitation" : "[48]", "previouslyFormattedCitation" : "[48]" }, "properties" : { "noteIndex" : 0 }, "schema" : "https://github.com/citation-style-language/schema/raw/master/csl-citation.json" }</w:instrText>
      </w:r>
      <w:r w:rsidR="006C050A">
        <w:rPr>
          <w:bCs/>
        </w:rPr>
        <w:fldChar w:fldCharType="separate"/>
      </w:r>
      <w:r w:rsidR="001B1F38" w:rsidRPr="001B1F38">
        <w:rPr>
          <w:bCs/>
          <w:noProof/>
        </w:rPr>
        <w:t>[48]</w:t>
      </w:r>
      <w:r w:rsidR="006C050A">
        <w:rPr>
          <w:bCs/>
        </w:rPr>
        <w:fldChar w:fldCharType="end"/>
      </w:r>
      <w:ins w:id="1315" w:author="MORAN Dominic" w:date="2018-07-15T14:34:00Z">
        <w:r w:rsidR="00DB513E">
          <w:rPr>
            <w:bCs/>
          </w:rPr>
          <w:t>.  On the other hand</w:t>
        </w:r>
      </w:ins>
      <w:ins w:id="1316" w:author="Warwick Wainwright" w:date="2018-07-26T11:56:00Z">
        <w:r w:rsidR="00CE4D73">
          <w:rPr>
            <w:bCs/>
          </w:rPr>
          <w:t xml:space="preserve"> </w:t>
        </w:r>
      </w:ins>
      <w:del w:id="1317" w:author="MORAN Dominic" w:date="2018-07-15T14:35:00Z">
        <w:r w:rsidR="006A253A" w:rsidDel="00DB513E">
          <w:rPr>
            <w:bCs/>
          </w:rPr>
          <w:delText xml:space="preserve"> but </w:delText>
        </w:r>
      </w:del>
      <w:ins w:id="1318" w:author="MORAN Dominic" w:date="2018-07-15T14:35:00Z">
        <w:r w:rsidR="00DB513E">
          <w:rPr>
            <w:bCs/>
          </w:rPr>
          <w:t xml:space="preserve">an </w:t>
        </w:r>
      </w:ins>
      <w:del w:id="1319" w:author="MORAN Dominic" w:date="2018-07-15T14:35:00Z">
        <w:r w:rsidR="006A253A" w:rsidDel="00DB513E">
          <w:rPr>
            <w:bCs/>
          </w:rPr>
          <w:delText>the</w:delText>
        </w:r>
      </w:del>
      <w:r w:rsidR="006A253A">
        <w:rPr>
          <w:bCs/>
        </w:rPr>
        <w:t xml:space="preserve"> </w:t>
      </w:r>
      <w:ins w:id="1320" w:author="MORAN Dominic" w:date="2018-07-15T14:35:00Z">
        <w:r w:rsidR="00DB513E">
          <w:rPr>
            <w:bCs/>
          </w:rPr>
          <w:t xml:space="preserve">enduring </w:t>
        </w:r>
      </w:ins>
      <w:del w:id="1321" w:author="MORAN Dominic" w:date="2018-07-15T14:35:00Z">
        <w:r w:rsidR="006A253A" w:rsidDel="00DB513E">
          <w:rPr>
            <w:bCs/>
          </w:rPr>
          <w:delText xml:space="preserve">communal nature of sheep farming (e.g. </w:delText>
        </w:r>
      </w:del>
      <w:r w:rsidR="006A253A">
        <w:rPr>
          <w:bCs/>
        </w:rPr>
        <w:t xml:space="preserve">communal </w:t>
      </w:r>
      <w:ins w:id="1322" w:author="MORAN Dominic" w:date="2018-07-15T14:35:00Z">
        <w:r w:rsidR="00DB513E">
          <w:rPr>
            <w:bCs/>
          </w:rPr>
          <w:t xml:space="preserve">herd </w:t>
        </w:r>
      </w:ins>
      <w:r w:rsidR="006A253A">
        <w:rPr>
          <w:bCs/>
        </w:rPr>
        <w:t xml:space="preserve">grazing </w:t>
      </w:r>
      <w:ins w:id="1323" w:author="MORAN Dominic" w:date="2018-07-15T14:35:00Z">
        <w:r w:rsidR="00DB513E">
          <w:rPr>
            <w:bCs/>
          </w:rPr>
          <w:t>among sheep farmers may explain</w:t>
        </w:r>
      </w:ins>
      <w:del w:id="1324" w:author="MORAN Dominic" w:date="2018-07-15T14:35:00Z">
        <w:r w:rsidR="006A253A" w:rsidDel="00DB513E">
          <w:rPr>
            <w:bCs/>
          </w:rPr>
          <w:delText>herds) is perhaps driving this</w:delText>
        </w:r>
      </w:del>
      <w:r w:rsidR="006A253A">
        <w:rPr>
          <w:bCs/>
        </w:rPr>
        <w:t xml:space="preserve"> </w:t>
      </w:r>
      <w:ins w:id="1325"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w:t>
      </w:r>
      <w:ins w:id="1326" w:author="Warwick Wainwright" w:date="2018-07-26T12:28:00Z">
        <w:r w:rsidR="000D4B78">
          <w:t xml:space="preserve"> </w:t>
        </w:r>
      </w:ins>
      <w:ins w:id="1327" w:author="Warwick Wainwright" w:date="2018-07-26T12:29:00Z">
        <w:r w:rsidR="000D4B78">
          <w:t xml:space="preserve">the use of </w:t>
        </w:r>
      </w:ins>
      <w:ins w:id="1328" w:author="Warwick Wainwright" w:date="2018-07-26T12:28:00Z">
        <w:r w:rsidR="000D4B78">
          <w:t>farm advisors</w:t>
        </w:r>
      </w:ins>
      <w:ins w:id="1329" w:author="Warwick Wainwright" w:date="2018-07-26T12:29:00Z">
        <w:r w:rsidR="000D4B78">
          <w:t xml:space="preserve"> for schemes</w:t>
        </w:r>
      </w:ins>
      <w:r w:rsidR="008814D5">
        <w:t xml:space="preserve"> </w:t>
      </w:r>
      <w:del w:id="1330" w:author="Warwick Wainwright" w:date="2018-07-26T12:29:00Z">
        <w:r w:rsidR="008814D5" w:rsidRPr="00274310" w:rsidDel="000D4B78">
          <w:delText xml:space="preserve">free-of-charge assistance </w:delText>
        </w:r>
      </w:del>
      <w:r w:rsidR="008814D5" w:rsidRPr="00274310">
        <w:t>might make farmers willing to accept a lower payment for enrolling in a scheme.</w:t>
      </w:r>
      <w:r w:rsidR="008814D5">
        <w:t xml:space="preserve"> In developing countries</w:t>
      </w:r>
      <w:ins w:id="1331" w:author="Warwick Wainwright" w:date="2018-07-26T12:30:00Z">
        <w:r w:rsidR="000D4B78">
          <w:t xml:space="preserve"> like Romania</w:t>
        </w:r>
      </w:ins>
      <w:r w:rsidR="008814D5">
        <w:t xml:space="preserve">, </w:t>
      </w:r>
      <w:ins w:id="1332" w:author="Warwick Wainwright" w:date="2018-07-26T12:29:00Z">
        <w:r w:rsidR="000D4B78">
          <w:t>where farmers are generally less educated</w:t>
        </w:r>
      </w:ins>
      <w:ins w:id="1333" w:author="Warwick Wainwright" w:date="2018-07-26T12:30:00Z">
        <w:r w:rsidR="00D946C6">
          <w:t xml:space="preserve"> than the wider population </w:t>
        </w:r>
      </w:ins>
      <w:ins w:id="1334" w:author="Warwick Wainwright" w:date="2018-07-26T12:58:00Z">
        <w:r w:rsidR="00A56110">
          <w:fldChar w:fldCharType="begin" w:fldLock="1"/>
        </w:r>
      </w:ins>
      <w:r w:rsidR="00152DEC">
        <w:instrText>ADDIN CSL_CITATION { "citationItems" : [ { "id" : "ITEM-1", "itemData" : { "author" : [ { "dropping-particle" : "", "family" : "FAO", "given" : "", "non-dropping-particle" : "", "parse-names" : false, "suffix" : "" } ], "id" : "ITEM-1", "issued" : { "date-parts" : [ [ "2001" ] ] }, "publisher-place" : "Rome, Italy", "title" : "Farming Systems and Poverty. Improving farmers' livelihoods in a changing world.", "type" : "report" }, "uris" : [ "http://www.mendeley.com/documents/?uuid=31e33bb8-a50b-45bd-97a0-a2a9174d6a68" ] } ], "mendeley" : { "formattedCitation" : "[49]", "plainTextFormattedCitation" : "[49]", "previouslyFormattedCitation" : "[49]" }, "properties" : { "noteIndex" : 0 }, "schema" : "https://github.com/citation-style-language/schema/raw/master/csl-citation.json" }</w:instrText>
      </w:r>
      <w:r w:rsidR="00A56110">
        <w:fldChar w:fldCharType="separate"/>
      </w:r>
      <w:r w:rsidR="00A56110" w:rsidRPr="00A56110">
        <w:rPr>
          <w:noProof/>
        </w:rPr>
        <w:t>[49]</w:t>
      </w:r>
      <w:ins w:id="1335" w:author="Warwick Wainwright" w:date="2018-07-26T12:58:00Z">
        <w:r w:rsidR="00A56110">
          <w:fldChar w:fldCharType="end"/>
        </w:r>
      </w:ins>
      <w:ins w:id="1336" w:author="Warwick Wainwright" w:date="2018-07-26T12:30:00Z">
        <w:r w:rsidR="00D946C6">
          <w:t xml:space="preserve"> application support for schemes may in-fact be paramount to securing farmer participation</w:t>
        </w:r>
      </w:ins>
      <w:ins w:id="1337" w:author="Warwick Wainwright" w:date="2018-07-26T12:58:00Z">
        <w:r w:rsidR="00A56110">
          <w:t xml:space="preserve">. </w:t>
        </w:r>
      </w:ins>
      <w:del w:id="1338" w:author="Warwick Wainwright" w:date="2018-07-26T12:58:00Z">
        <w:r w:rsidR="008814D5" w:rsidDel="00A56110">
          <w:delText xml:space="preserve">where </w:delText>
        </w:r>
        <w:r w:rsidR="005C4916" w:rsidDel="00A56110">
          <w:delText>extensive</w:delText>
        </w:r>
        <w:r w:rsidR="008814D5" w:rsidDel="00A56110">
          <w:delText xml:space="preserve"> and small-scale </w:delText>
        </w:r>
        <w:r w:rsidR="00245854" w:rsidDel="00A56110">
          <w:delText xml:space="preserve">farm </w:delText>
        </w:r>
        <w:r w:rsidR="008814D5" w:rsidDel="00A56110">
          <w:delText>systems are more prevalent, such support may in-fact be vital to securing farmer participation</w:delText>
        </w:r>
        <w:r w:rsidR="00D776AB" w:rsidDel="00A56110">
          <w:delText xml:space="preserve"> </w:delText>
        </w:r>
        <w:r w:rsidR="00D776AB" w:rsidDel="00A56110">
          <w:fldChar w:fldCharType="begin" w:fldLock="1"/>
        </w:r>
        <w:r w:rsidR="00A56110" w:rsidDel="00A56110">
          <w:del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0]", "plainTextFormattedCitation" : "[50]", "previouslyFormattedCitation" : "[49]" }, "properties" : { "noteIndex" : 0 }, "schema" : "https://github.com/citation-style-language/schema/raw/master/csl-citation.json" }</w:delInstrText>
        </w:r>
        <w:r w:rsidR="00D776AB" w:rsidDel="00A56110">
          <w:fldChar w:fldCharType="separate"/>
        </w:r>
        <w:r w:rsidR="00A56110" w:rsidRPr="00A56110" w:rsidDel="00A56110">
          <w:rPr>
            <w:noProof/>
          </w:rPr>
          <w:delText>[50]</w:delText>
        </w:r>
        <w:r w:rsidR="00D776AB" w:rsidDel="00A56110">
          <w:fldChar w:fldCharType="end"/>
        </w:r>
        <w:r w:rsidR="008814D5" w:rsidDel="00A56110">
          <w:delText>.</w:delText>
        </w:r>
        <w:r w:rsidR="003F28D8" w:rsidDel="00A56110">
          <w:delText xml:space="preserve"> </w:delText>
        </w:r>
      </w:del>
    </w:p>
    <w:p w14:paraId="63C2E736" w14:textId="77777777" w:rsidR="005C4916" w:rsidRDefault="005C4916" w:rsidP="00A80102"/>
    <w:p w14:paraId="472CF961" w14:textId="27591C11"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del w:id="1339" w:author="Warwick Wainwright" w:date="2018-07-26T13:26:00Z">
        <w:r w:rsidR="00B60D84" w:rsidDel="00AE284B">
          <w:delText>Surprisingly, w</w:delText>
        </w:r>
      </w:del>
      <w:ins w:id="1340" w:author="Warwick Wainwright" w:date="2018-07-26T13:26:00Z">
        <w:r w:rsidR="00AE284B">
          <w:t>W</w:t>
        </w:r>
      </w:ins>
      <w:r w:rsidR="00B60D84">
        <w:t xml:space="preserve">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ins w:id="1341" w:author="Warwick Wainwright" w:date="2018-07-26T12:59:00Z">
        <w:r w:rsidR="00A56110">
          <w:t xml:space="preserve">However, </w:t>
        </w:r>
      </w:ins>
      <w:ins w:id="1342" w:author="Warwick Wainwright" w:date="2018-07-26T13:01:00Z">
        <w:r w:rsidR="00971E86">
          <w:t>farmers enrolled in AES schemes</w:t>
        </w:r>
      </w:ins>
      <w:ins w:id="1343" w:author="Warwick Wainwright" w:date="2018-07-26T12:59:00Z">
        <w:r w:rsidR="00A56110">
          <w:t xml:space="preserve"> were also more likely </w:t>
        </w:r>
      </w:ins>
      <w:ins w:id="1344" w:author="Warwick Wainwright" w:date="2018-07-26T13:03:00Z">
        <w:r w:rsidR="00971E86">
          <w:t>not to</w:t>
        </w:r>
      </w:ins>
      <w:ins w:id="1345" w:author="Warwick Wainwright" w:date="2018-07-26T13:01:00Z">
        <w:r w:rsidR="00971E86">
          <w:t xml:space="preserve"> select a contract option, suggesting</w:t>
        </w:r>
      </w:ins>
      <w:ins w:id="1346" w:author="Warwick Wainwright" w:date="2018-07-26T13:03:00Z">
        <w:r w:rsidR="00971E86">
          <w:t xml:space="preserve"> </w:t>
        </w:r>
      </w:ins>
      <w:ins w:id="1347" w:author="Warwick Wainwright" w:date="2018-07-26T13:05:00Z">
        <w:r w:rsidR="00971E86">
          <w:t xml:space="preserve">overlap with existing contractual schemes </w:t>
        </w:r>
      </w:ins>
      <w:ins w:id="1348" w:author="Warwick Wainwright" w:date="2018-07-26T13:10:00Z">
        <w:r w:rsidR="00971E86">
          <w:t xml:space="preserve">may deter farmers from participating. </w:t>
        </w:r>
      </w:ins>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152DEC">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0]", "plainTextFormattedCitation" : "[50]", "previouslyFormattedCitation" : "[50]" }, "properties" : { "noteIndex" : 0 }, "schema" : "https://github.com/citation-style-language/schema/raw/master/csl-citation.json" }</w:instrText>
      </w:r>
      <w:r w:rsidR="00494E15">
        <w:fldChar w:fldCharType="separate"/>
      </w:r>
      <w:r w:rsidR="00152DEC" w:rsidRPr="00152DEC">
        <w:rPr>
          <w:noProof/>
        </w:rPr>
        <w:t>[50]</w:t>
      </w:r>
      <w:r w:rsidR="00494E15">
        <w:fldChar w:fldCharType="end"/>
      </w:r>
      <w:r w:rsidR="00494E15">
        <w:t xml:space="preserve"> that </w:t>
      </w:r>
      <w:r w:rsidR="00B0169F">
        <w:t xml:space="preserve">may </w:t>
      </w:r>
      <w:del w:id="1349" w:author="Warwick Wainwright" w:date="2018-07-26T12:17:00Z">
        <w:r w:rsidR="00B0169F" w:rsidDel="00993854">
          <w:delText>include</w:delText>
        </w:r>
        <w:r w:rsidR="00D9040D" w:rsidDel="00993854">
          <w:delText xml:space="preserve"> appreciation for rare breeds</w:delText>
        </w:r>
      </w:del>
      <w:ins w:id="1350" w:author="Warwick Wainwright" w:date="2018-07-26T12:17:00Z">
        <w:r w:rsidR="00993854">
          <w:t>improve compliance with contractual schemes</w:t>
        </w:r>
      </w:ins>
      <w:r w:rsidR="00D9040D">
        <w:t>.</w:t>
      </w:r>
      <w:ins w:id="1351" w:author="Warwick Wainwright" w:date="2018-07-26T13:11:00Z">
        <w:r w:rsidR="004F1DB7">
          <w:t xml:space="preserve"> </w:t>
        </w:r>
      </w:ins>
      <w:del w:id="1352" w:author="Warwick Wainwright" w:date="2018-07-26T12:18:00Z">
        <w:r w:rsidR="00D9040D" w:rsidDel="00993854">
          <w:delText xml:space="preserve"> Including such farmers in new contractual schemes may therefore</w:delText>
        </w:r>
        <w:r w:rsidR="00494E15" w:rsidDel="00993854">
          <w:delText xml:space="preserve"> improve scheme effectiveness</w:delText>
        </w:r>
        <w:r w:rsidR="00223027" w:rsidDel="00993854">
          <w:delText xml:space="preserve"> through greater “buy-in” on the part of the farmer </w:delText>
        </w:r>
        <w:r w:rsidR="00223027" w:rsidDel="00993854">
          <w:fldChar w:fldCharType="begin" w:fldLock="1"/>
        </w:r>
        <w:r w:rsidR="00B96F9A" w:rsidDel="00993854">
          <w:del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1]", "plainTextFormattedCitation" : "[51]", "previouslyFormattedCitation" : "[51]" }, "properties" : { "noteIndex" : 0 }, "schema" : "https://github.com/citation-style-language/schema/raw/master/csl-citation.json" }</w:delInstrText>
        </w:r>
        <w:r w:rsidR="00223027" w:rsidDel="00993854">
          <w:fldChar w:fldCharType="separate"/>
        </w:r>
        <w:r w:rsidR="001B1F38" w:rsidRPr="001B1F38" w:rsidDel="00993854">
          <w:rPr>
            <w:noProof/>
          </w:rPr>
          <w:delText>[51]</w:delText>
        </w:r>
        <w:r w:rsidR="00223027" w:rsidDel="00993854">
          <w:fldChar w:fldCharType="end"/>
        </w:r>
        <w:r w:rsidR="000B41D2" w:rsidDel="00993854">
          <w:delText>.</w:delText>
        </w:r>
        <w:r w:rsidR="00D9040D" w:rsidDel="00993854">
          <w:delText xml:space="preserve"> </w:delText>
        </w:r>
      </w:del>
    </w:p>
    <w:p w14:paraId="2367D442" w14:textId="77777777" w:rsidR="00B0169F" w:rsidRDefault="00B0169F" w:rsidP="0090749B"/>
    <w:p w14:paraId="6146AF88" w14:textId="0CD82D7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7E7064">
        <w:fldChar w:fldCharType="separate"/>
      </w:r>
      <w:r w:rsidR="00152DEC" w:rsidRPr="00152DEC">
        <w:rPr>
          <w:noProof/>
        </w:rPr>
        <w:t>[51]</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152DEC">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2]", "plainTextFormattedCitation" : "[52]", "previouslyFormattedCitation" : "[52]" }, "properties" : { "noteIndex" : 0 }, "schema" : "https://github.com/citation-style-language/schema/raw/master/csl-citation.json" }</w:instrText>
      </w:r>
      <w:r w:rsidR="007003B1">
        <w:fldChar w:fldCharType="separate"/>
      </w:r>
      <w:r w:rsidR="00152DEC" w:rsidRPr="00152DEC">
        <w:rPr>
          <w:noProof/>
        </w:rPr>
        <w:t>[52]</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del w:id="1353" w:author="Warwick Wainwright" w:date="2018-07-26T13:13:00Z">
        <w:r w:rsidR="006F4E76" w:rsidDel="004F1DB7">
          <w:delText>collective action</w:delText>
        </w:r>
      </w:del>
      <w:ins w:id="1354" w:author="Warwick Wainwright" w:date="2018-07-26T13:13:00Z">
        <w:r w:rsidR="004F1DB7">
          <w:t>community schemes</w:t>
        </w:r>
      </w:ins>
      <w:r w:rsidR="006F4E76">
        <w:t xml:space="preserve"> </w:t>
      </w:r>
      <w:r w:rsidR="000B41D2">
        <w:t>must therefore be weighed against</w:t>
      </w:r>
      <w:r w:rsidR="006F4E76">
        <w:t xml:space="preserve"> (potentially)</w:t>
      </w:r>
      <w:r w:rsidR="000B41D2">
        <w:t xml:space="preserve"> </w:t>
      </w:r>
      <w:r w:rsidR="006F4E76">
        <w:t xml:space="preserve">improved social and </w:t>
      </w:r>
      <w:del w:id="1355" w:author="Warwick Wainwright" w:date="2018-07-26T13:14:00Z">
        <w:r w:rsidR="006F4E76" w:rsidDel="004F1DB7">
          <w:delText xml:space="preserve">diversity </w:delText>
        </w:r>
      </w:del>
      <w:ins w:id="1356" w:author="Warwick Wainwright" w:date="2018-07-26T13:16:00Z">
        <w:r w:rsidR="004F1DB7">
          <w:t>farm animal diversity</w:t>
        </w:r>
      </w:ins>
      <w:ins w:id="1357" w:author="Warwick Wainwright" w:date="2018-07-26T13:14:00Z">
        <w:r w:rsidR="004F1DB7">
          <w:t xml:space="preserve"> </w:t>
        </w:r>
      </w:ins>
      <w:r w:rsidR="006F4E76">
        <w:t>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7036338F"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w:t>
      </w:r>
      <w:del w:id="1358" w:author="Warwick Wainwright" w:date="2018-07-26T13:22:00Z">
        <w:r w:rsidDel="00DD6325">
          <w:rPr>
            <w:bCs/>
          </w:rPr>
          <w:delText>of UAA</w:delText>
        </w:r>
      </w:del>
      <w:ins w:id="1359" w:author="Warwick Wainwright" w:date="2018-07-26T13:22:00Z">
        <w:r w:rsidR="00DD6325">
          <w:rPr>
            <w:bCs/>
          </w:rPr>
          <w:t>for a</w:t>
        </w:r>
      </w:ins>
      <w:ins w:id="1360" w:author="Warwick Wainwright" w:date="2018-07-26T13:23:00Z">
        <w:r w:rsidR="00DD6325">
          <w:rPr>
            <w:bCs/>
          </w:rPr>
          <w:t>n AES</w:t>
        </w:r>
      </w:ins>
      <w:ins w:id="1361" w:author="Warwick Wainwright" w:date="2018-07-26T13:22:00Z">
        <w:r w:rsidR="00DD6325">
          <w:rPr>
            <w:bCs/>
          </w:rPr>
          <w:t xml:space="preserve"> scheme</w:t>
        </w:r>
      </w:ins>
      <w:r>
        <w:rPr>
          <w:bCs/>
        </w:rPr>
        <w:t xml:space="preserve"> in Northern Italy </w:t>
      </w:r>
      <w:r>
        <w:rPr>
          <w:bCs/>
        </w:rPr>
        <w:fldChar w:fldCharType="begin" w:fldLock="1"/>
      </w:r>
      <w:r w:rsidR="00152DEC">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3]", "plainTextFormattedCitation" : "[53]", "previouslyFormattedCitation" : "[53]" }, "properties" : { "noteIndex" : 0 }, "schema" : "https://github.com/citation-style-language/schema/raw/master/csl-citation.json" }</w:instrText>
      </w:r>
      <w:r>
        <w:rPr>
          <w:bCs/>
        </w:rPr>
        <w:fldChar w:fldCharType="separate"/>
      </w:r>
      <w:r w:rsidR="00152DEC" w:rsidRPr="00152DEC">
        <w:rPr>
          <w:bCs/>
          <w:noProof/>
        </w:rPr>
        <w:t>[53]</w:t>
      </w:r>
      <w:r>
        <w:rPr>
          <w:bCs/>
        </w:rPr>
        <w:fldChar w:fldCharType="end"/>
      </w:r>
      <w:r w:rsidR="00B0169F">
        <w:rPr>
          <w:bCs/>
        </w:rPr>
        <w:t xml:space="preserve"> and 20% for a conservation programme in the Netherlands </w:t>
      </w:r>
      <w:r w:rsidR="00B0169F">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B0169F">
        <w:rPr>
          <w:bCs/>
        </w:rPr>
        <w:fldChar w:fldCharType="separate"/>
      </w:r>
      <w:r w:rsidR="00152DEC" w:rsidRPr="00152DEC">
        <w:rPr>
          <w:bCs/>
          <w:noProof/>
        </w:rPr>
        <w:t>[54]</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4C7A33">
        <w:rPr>
          <w:bCs/>
        </w:rPr>
        <w:fldChar w:fldCharType="separate"/>
      </w:r>
      <w:r w:rsidR="00152DEC" w:rsidRPr="00152DEC">
        <w:rPr>
          <w:bCs/>
          <w:noProof/>
        </w:rPr>
        <w:t>[54]</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0AEFF354"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152DEC">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3,55]", "plainTextFormattedCitation" : "[21,53,55]", "previouslyFormattedCitation" : "[21,53,55]" }, "properties" : { "noteIndex" : 0 }, "schema" : "https://github.com/citation-style-language/schema/raw/master/csl-citation.json" }</w:instrText>
      </w:r>
      <w:r w:rsidR="00F353D6">
        <w:rPr>
          <w:bCs/>
        </w:rPr>
        <w:fldChar w:fldCharType="separate"/>
      </w:r>
      <w:r w:rsidR="00152DEC" w:rsidRPr="00152DEC">
        <w:rPr>
          <w:bCs/>
          <w:noProof/>
        </w:rPr>
        <w:t>[21,53,55]</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152DEC">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4]", "plainTextFormattedCitation" : "[54]", "previouslyFormattedCitation" : "[54]" }, "properties" : { "noteIndex" : 0 }, "schema" : "https://github.com/citation-style-language/schema/raw/master/csl-citation.json" }</w:instrText>
      </w:r>
      <w:r w:rsidR="002F6B63">
        <w:rPr>
          <w:bCs/>
        </w:rPr>
        <w:fldChar w:fldCharType="separate"/>
      </w:r>
      <w:r w:rsidR="00152DEC" w:rsidRPr="00152DEC">
        <w:rPr>
          <w:bCs/>
          <w:noProof/>
        </w:rPr>
        <w:t>[54]</w:t>
      </w:r>
      <w:r w:rsidR="002F6B63">
        <w:rPr>
          <w:bCs/>
        </w:rPr>
        <w:fldChar w:fldCharType="end"/>
      </w:r>
      <w:r w:rsidR="002F6B63">
        <w:rPr>
          <w:bCs/>
        </w:rPr>
        <w:t xml:space="preserve"> and farm size </w:t>
      </w:r>
      <w:r w:rsidR="002F6B63">
        <w:rPr>
          <w:bCs/>
        </w:rPr>
        <w:fldChar w:fldCharType="begin" w:fldLock="1"/>
      </w:r>
      <w:r w:rsidR="00152DEC">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56]", "plainTextFormattedCitation" : "[33,56]", "previouslyFormattedCitation" : "[33,56]" }, "properties" : { "noteIndex" : 0 }, "schema" : "https://github.com/citation-style-language/schema/raw/master/csl-citation.json" }</w:instrText>
      </w:r>
      <w:r w:rsidR="002F6B63">
        <w:rPr>
          <w:bCs/>
        </w:rPr>
        <w:fldChar w:fldCharType="separate"/>
      </w:r>
      <w:r w:rsidR="00152DEC" w:rsidRPr="00152DEC">
        <w:rPr>
          <w:bCs/>
          <w:noProof/>
        </w:rPr>
        <w:t>[33,56]</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152DEC">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Pr>
          <w:bCs/>
        </w:rPr>
        <w:fldChar w:fldCharType="separate"/>
      </w:r>
      <w:r w:rsidR="00152DEC" w:rsidRPr="00152DEC">
        <w:rPr>
          <w:bCs/>
          <w:noProof/>
        </w:rPr>
        <w:t>[57]</w:t>
      </w:r>
      <w:r>
        <w:rPr>
          <w:bCs/>
        </w:rPr>
        <w:fldChar w:fldCharType="end"/>
      </w:r>
      <w:r>
        <w:rPr>
          <w:bCs/>
        </w:rPr>
        <w:t xml:space="preserve"> suggests that farmers keeping rare breed pigs in Mexico </w:t>
      </w:r>
      <w:r w:rsidR="00060D44">
        <w:rPr>
          <w:bCs/>
        </w:rPr>
        <w:t>were</w:t>
      </w:r>
      <w:r>
        <w:rPr>
          <w:bCs/>
        </w:rPr>
        <w:t xml:space="preserve"> willing to participate in a </w:t>
      </w:r>
      <w:ins w:id="1362" w:author="Warwick Wainwright" w:date="2018-07-26T13:25:00Z">
        <w:r w:rsidR="00AE284B">
          <w:rPr>
            <w:bCs/>
          </w:rPr>
          <w:t xml:space="preserve">community </w:t>
        </w:r>
      </w:ins>
      <w:r>
        <w:rPr>
          <w:bCs/>
        </w:rPr>
        <w:t>conservation</w:t>
      </w:r>
      <w:ins w:id="1363" w:author="Warwick Wainwright" w:date="2018-07-26T13:25:00Z">
        <w:r w:rsidR="00AE284B">
          <w:rPr>
            <w:bCs/>
          </w:rPr>
          <w:t xml:space="preserve"> breeding</w:t>
        </w:r>
      </w:ins>
      <w:r>
        <w:rPr>
          <w:bCs/>
        </w:rPr>
        <w:t xml:space="preserve">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53B16C9E" w:rsidR="002B31F1" w:rsidDel="00F9687A" w:rsidRDefault="00CA3214" w:rsidP="00E1675D">
      <w:pPr>
        <w:rPr>
          <w:del w:id="1364" w:author="Warwick Wainwright" w:date="2018-07-26T18:42:00Z"/>
        </w:rPr>
      </w:pPr>
      <w:r>
        <w:t>Some</w:t>
      </w:r>
      <w:r w:rsidRPr="00344886">
        <w:t xml:space="preserve"> </w:t>
      </w:r>
      <w:r w:rsidR="00344886" w:rsidRPr="00344886">
        <w:t>have been critical of RDP approaches to rural policy</w:t>
      </w:r>
      <w:r>
        <w:t xml:space="preserve"> </w:t>
      </w:r>
      <w:r>
        <w:fldChar w:fldCharType="begin" w:fldLock="1"/>
      </w:r>
      <w:r w:rsidR="00152DEC">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58,59]", "plainTextFormattedCitation" : "[58,59]", "previouslyFormattedCitation" : "[58,59]" }, "properties" : { "noteIndex" : 0 }, "schema" : "https://github.com/citation-style-language/schema/raw/master/csl-citation.json" }</w:instrText>
      </w:r>
      <w:r>
        <w:fldChar w:fldCharType="separate"/>
      </w:r>
      <w:r w:rsidR="00152DEC" w:rsidRPr="00152DEC">
        <w:rPr>
          <w:noProof/>
        </w:rPr>
        <w:t>[58,59]</w:t>
      </w:r>
      <w:r>
        <w:fldChar w:fldCharType="end"/>
      </w:r>
      <w:r w:rsidR="003B1F1C">
        <w:t xml:space="preserve">. </w:t>
      </w:r>
      <w:r w:rsidR="001B47FB">
        <w:t xml:space="preserve">This study </w:t>
      </w:r>
      <w:del w:id="1365" w:author="Warwick Wainwright" w:date="2018-07-26T18:29:00Z">
        <w:r w:rsidR="00344886" w:rsidRPr="00344886" w:rsidDel="007C6B31">
          <w:delText xml:space="preserve"> </w:delText>
        </w:r>
      </w:del>
      <w:r w:rsidR="00344886" w:rsidRPr="00344886">
        <w:t>suggests</w:t>
      </w:r>
      <w:ins w:id="1366" w:author="Warwick Wainwright" w:date="2018-07-26T18:35:00Z">
        <w:r w:rsidR="007C6B31" w:rsidRPr="007C6B31">
          <w:t xml:space="preserve"> </w:t>
        </w:r>
        <w:r w:rsidR="007C6B31">
          <w:t xml:space="preserve">there are clear barriers to entry for smallholder farmers wishing to participate in </w:t>
        </w:r>
      </w:ins>
      <w:ins w:id="1367" w:author="Warwick Wainwright" w:date="2018-07-26T18:36:00Z">
        <w:r w:rsidR="007C6B31">
          <w:t>some RDP options.</w:t>
        </w:r>
      </w:ins>
      <w:del w:id="1368" w:author="Warwick Wainwright" w:date="2018-07-26T18:35:00Z">
        <w:r w:rsidR="00344886" w:rsidRPr="00344886" w:rsidDel="007C6B31">
          <w:delText xml:space="preserve"> a disconnect between broad based policy goals and grass-roots level implementation of the RDP</w:delText>
        </w:r>
      </w:del>
      <w:del w:id="1369" w:author="Warwick Wainwright" w:date="2018-07-26T18:36:00Z">
        <w:r w:rsidR="001B47FB" w:rsidDel="007C6B31">
          <w:delText xml:space="preserve">, </w:delText>
        </w:r>
        <w:r w:rsidR="00344886" w:rsidRPr="00344886" w:rsidDel="007C6B31">
          <w:delText xml:space="preserve">which </w:delText>
        </w:r>
      </w:del>
      <w:ins w:id="1370" w:author="Warwick Wainwright" w:date="2018-07-26T18:36:00Z">
        <w:r w:rsidR="007C6B31">
          <w:t xml:space="preserve"> </w:t>
        </w:r>
      </w:ins>
      <w:del w:id="1371" w:author="Warwick Wainwright" w:date="2018-07-26T18:38:00Z">
        <w:r w:rsidR="00344886" w:rsidRPr="00344886" w:rsidDel="007C6B31">
          <w:delText xml:space="preserve">is </w:delText>
        </w:r>
        <w:r w:rsidR="007003B1" w:rsidDel="007C6B31">
          <w:delText>clear in cases</w:delText>
        </w:r>
        <w:r w:rsidR="004F2984" w:rsidDel="007C6B31">
          <w:delText xml:space="preserve"> where small-</w:delText>
        </w:r>
        <w:r w:rsidR="00344886" w:rsidRPr="00344886" w:rsidDel="007C6B31">
          <w:delText xml:space="preserve">holders are illegible to apply for incentive based funds targeting biodiversity improvements and socioeconomic development </w:delText>
        </w:r>
        <w:r w:rsidR="00C66910" w:rsidDel="007C6B31">
          <w:fldChar w:fldCharType="begin" w:fldLock="1"/>
        </w:r>
        <w:r w:rsidR="00B96F9A" w:rsidDel="007C6B31">
          <w:del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delInstrText>
        </w:r>
        <w:r w:rsidR="00C66910" w:rsidDel="007C6B31">
          <w:fldChar w:fldCharType="separate"/>
        </w:r>
        <w:r w:rsidR="001B1F38" w:rsidRPr="001B1F38" w:rsidDel="007C6B31">
          <w:rPr>
            <w:noProof/>
          </w:rPr>
          <w:delText>[61]</w:delText>
        </w:r>
        <w:r w:rsidR="00C66910" w:rsidDel="007C6B31">
          <w:fldChar w:fldCharType="end"/>
        </w:r>
        <w:r w:rsidR="004845FA" w:rsidDel="007C6B31">
          <w:delText xml:space="preserve">. </w:delText>
        </w:r>
      </w:del>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ins w:id="1372" w:author="Warwick Wainwright" w:date="2018-07-26T18:25:00Z">
        <w:r w:rsidR="00C85FE6">
          <w:t xml:space="preserve">wishing </w:t>
        </w:r>
      </w:ins>
      <w:r w:rsidR="00060D44">
        <w:t xml:space="preserve">to enrol land into incentive schemes </w:t>
      </w:r>
      <w:r w:rsidR="00BE2C4C">
        <w:fldChar w:fldCharType="begin" w:fldLock="1"/>
      </w:r>
      <w:r w:rsidR="00152DEC">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1]", "plainTextFormattedCitation" : "[51]", "previouslyFormattedCitation" : "[51]" }, "properties" : { "noteIndex" : 0 }, "schema" : "https://github.com/citation-style-language/schema/raw/master/csl-citation.json" }</w:instrText>
      </w:r>
      <w:r w:rsidR="00BE2C4C">
        <w:fldChar w:fldCharType="separate"/>
      </w:r>
      <w:r w:rsidR="00152DEC" w:rsidRPr="00152DEC">
        <w:rPr>
          <w:noProof/>
        </w:rPr>
        <w:t>[51]</w:t>
      </w:r>
      <w:r w:rsidR="00BE2C4C">
        <w:fldChar w:fldCharType="end"/>
      </w:r>
      <w:r w:rsidR="002B31F1">
        <w:t>.</w:t>
      </w:r>
      <w:r w:rsidR="00060D44">
        <w:t xml:space="preserve"> </w:t>
      </w:r>
    </w:p>
    <w:p w14:paraId="558496EA" w14:textId="77777777" w:rsidR="009B4FB7" w:rsidDel="00F9687A" w:rsidRDefault="009B4FB7" w:rsidP="00F9687A">
      <w:pPr>
        <w:rPr>
          <w:del w:id="1373" w:author="Warwick Wainwright" w:date="2018-07-26T18:42:00Z"/>
        </w:rPr>
      </w:pPr>
    </w:p>
    <w:p w14:paraId="5A9E5FEE" w14:textId="027D3685" w:rsidR="004E318F" w:rsidRDefault="00344886">
      <w:pPr>
        <w:ind w:firstLine="0"/>
        <w:pPrChange w:id="1374" w:author="Warwick Wainwright" w:date="2018-07-26T18:42:00Z">
          <w:pPr/>
        </w:pPrChange>
      </w:pPr>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152DEC">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0]", "plainTextFormattedCitation" : "[60]", "previouslyFormattedCitation" : "[60]" }, "properties" : { "noteIndex" : 0 }, "schema" : "https://github.com/citation-style-language/schema/raw/master/csl-citation.json" }</w:instrText>
      </w:r>
      <w:r w:rsidR="00BE2C4C">
        <w:fldChar w:fldCharType="separate"/>
      </w:r>
      <w:r w:rsidR="00152DEC" w:rsidRPr="00152DEC">
        <w:rPr>
          <w:noProof/>
        </w:rPr>
        <w:t>[60]</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152DEC">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7]", "plainTextFormattedCitation" : "[57]", "previouslyFormattedCitation" : "[57]" }, "properties" : { "noteIndex" : 0 }, "schema" : "https://github.com/citation-style-language/schema/raw/master/csl-citation.json" }</w:instrText>
      </w:r>
      <w:r w:rsidR="00CA3214">
        <w:fldChar w:fldCharType="separate"/>
      </w:r>
      <w:r w:rsidR="00152DEC" w:rsidRPr="00152DEC">
        <w:rPr>
          <w:noProof/>
        </w:rPr>
        <w:t>[57]</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B96F9A">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1]", "plainTextFormattedCitation" : "[61]", "previouslyFormattedCitation" : "[61]" }, "properties" : { "noteIndex" : 0 }, "schema" : "https://github.com/citation-style-language/schema/raw/master/csl-citation.json" }</w:instrText>
      </w:r>
      <w:r w:rsidR="00CA3214">
        <w:fldChar w:fldCharType="separate"/>
      </w:r>
      <w:r w:rsidR="001B1F38" w:rsidRPr="001B1F38">
        <w:rPr>
          <w:noProof/>
        </w:rPr>
        <w:t>[61]</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63612435" w:rsidR="004F2984" w:rsidRDefault="004F2984" w:rsidP="00E1675D">
      <w:pPr>
        <w:rPr>
          <w:bCs/>
        </w:rPr>
      </w:pPr>
      <w:r w:rsidRPr="004F2984">
        <w:rPr>
          <w:bCs/>
        </w:rPr>
        <w:t>E</w:t>
      </w:r>
      <w:r>
        <w:rPr>
          <w:bCs/>
        </w:rPr>
        <w:t xml:space="preserve">U rural development policy </w:t>
      </w:r>
      <w:r w:rsidRPr="004F2984">
        <w:rPr>
          <w:bCs/>
        </w:rPr>
        <w:t xml:space="preserve">needs be more clearly communicated. </w:t>
      </w:r>
      <w:del w:id="1375" w:author="Warwick Wainwright" w:date="2018-07-26T18:42:00Z">
        <w:r w:rsidRPr="004F2984" w:rsidDel="00F9687A">
          <w:rPr>
            <w:bCs/>
          </w:rPr>
          <w:delText xml:space="preserve"> </w:delText>
        </w:r>
      </w:del>
      <w:r w:rsidRPr="004F2984">
        <w:rPr>
          <w:bCs/>
        </w:rPr>
        <w:t xml:space="preserve">In our sample, only 21% of farmers were aware of RDP funding support for farmers rearing endangered breeds. </w:t>
      </w:r>
      <w:del w:id="1376" w:author="Warwick Wainwright" w:date="2018-07-26T18:42:00Z">
        <w:r w:rsidRPr="004F2984" w:rsidDel="00F9687A">
          <w:rPr>
            <w:bCs/>
          </w:rPr>
          <w:delText xml:space="preserve"> </w:delText>
        </w:r>
      </w:del>
      <w:r w:rsidRPr="004F2984">
        <w:rPr>
          <w:bCs/>
        </w:rPr>
        <w:t>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152DEC">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2]", "plainTextFormattedCitation" : "[62]", "previouslyFormattedCitation" : "[62]" }, "properties" : { "noteIndex" : 0 }, "schema" : "https://github.com/citation-style-language/schema/raw/master/csl-citation.json" }</w:instrText>
      </w:r>
      <w:r w:rsidR="0094359B">
        <w:rPr>
          <w:bCs/>
        </w:rPr>
        <w:fldChar w:fldCharType="separate"/>
      </w:r>
      <w:r w:rsidR="00152DEC" w:rsidRPr="00152DEC">
        <w:rPr>
          <w:bCs/>
          <w:noProof/>
        </w:rPr>
        <w:t>[62]</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152DEC">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3]", "plainTextFormattedCitation" : "[63]", "previouslyFormattedCitation" : "[63]" }, "properties" : { "noteIndex" : 0 }, "schema" : "https://github.com/citation-style-language/schema/raw/master/csl-citation.json" }</w:instrText>
      </w:r>
      <w:r w:rsidR="00B66AE3">
        <w:rPr>
          <w:bCs/>
        </w:rPr>
        <w:fldChar w:fldCharType="separate"/>
      </w:r>
      <w:r w:rsidR="00152DEC" w:rsidRPr="00152DEC">
        <w:rPr>
          <w:bCs/>
          <w:noProof/>
        </w:rPr>
        <w:t>[63]</w:t>
      </w:r>
      <w:r w:rsidR="00B66AE3">
        <w:rPr>
          <w:bCs/>
        </w:rPr>
        <w:fldChar w:fldCharType="end"/>
      </w:r>
      <w:r w:rsidR="00B66AE3">
        <w:rPr>
          <w:bCs/>
        </w:rPr>
        <w:t>.</w:t>
      </w:r>
      <w:r w:rsidR="00AE413D">
        <w:rPr>
          <w:bCs/>
        </w:rPr>
        <w:t xml:space="preserve"> </w:t>
      </w:r>
    </w:p>
    <w:p w14:paraId="6B9087B5" w14:textId="77777777" w:rsidR="00BB69CC" w:rsidDel="00F9687A" w:rsidRDefault="00BB69CC" w:rsidP="00E1675D">
      <w:pPr>
        <w:rPr>
          <w:del w:id="1377" w:author="Warwick Wainwright" w:date="2018-07-26T18:44:00Z"/>
          <w:bCs/>
        </w:rPr>
      </w:pPr>
    </w:p>
    <w:p w14:paraId="22B319F3" w14:textId="4059BD5F" w:rsidR="00BB69CC" w:rsidDel="00F9687A" w:rsidRDefault="001F72FF">
      <w:pPr>
        <w:pStyle w:val="Heading2"/>
        <w:numPr>
          <w:ilvl w:val="0"/>
          <w:numId w:val="0"/>
        </w:numPr>
        <w:rPr>
          <w:del w:id="1378" w:author="Warwick Wainwright" w:date="2018-07-26T18:44:00Z"/>
        </w:rPr>
        <w:pPrChange w:id="1379" w:author="Warwick Wainwright" w:date="2018-07-26T18:44:00Z">
          <w:pPr>
            <w:pStyle w:val="Heading2"/>
          </w:pPr>
        </w:pPrChange>
      </w:pPr>
      <w:del w:id="1380" w:author="Warwick Wainwright" w:date="2018-07-26T18:44:00Z">
        <w:r w:rsidDel="00F9687A">
          <w:delText>T</w:delText>
        </w:r>
        <w:r w:rsidR="003B1F1C" w:rsidDel="00F9687A">
          <w:delText>argeted</w:delText>
        </w:r>
        <w:r w:rsidR="00114FD0" w:rsidDel="00F9687A">
          <w:delText xml:space="preserve"> </w:delText>
        </w:r>
        <w:r w:rsidDel="00F9687A">
          <w:delText xml:space="preserve">conservation </w:delText>
        </w:r>
        <w:r w:rsidR="00E72615" w:rsidDel="00F9687A">
          <w:delText>for</w:delText>
        </w:r>
        <w:r w:rsidR="00114FD0" w:rsidDel="00F9687A">
          <w:delText xml:space="preserve"> </w:delText>
        </w:r>
        <w:r w:rsidR="009D77BA" w:rsidDel="00F9687A">
          <w:delText>better</w:delText>
        </w:r>
        <w:r w:rsidR="00114FD0" w:rsidDel="00F9687A">
          <w:delText xml:space="preserve"> outcomes </w:delText>
        </w:r>
      </w:del>
    </w:p>
    <w:p w14:paraId="4BF74808" w14:textId="4DC2A9C5" w:rsidR="00BB69CC" w:rsidDel="00F9687A" w:rsidRDefault="00BB69CC" w:rsidP="005878F4">
      <w:pPr>
        <w:pStyle w:val="Firstparagraph"/>
        <w:rPr>
          <w:del w:id="1381" w:author="Warwick Wainwright" w:date="2018-07-26T18:44:00Z"/>
        </w:rPr>
      </w:pPr>
    </w:p>
    <w:p w14:paraId="6893430E" w14:textId="01A4328E" w:rsidR="003719C4" w:rsidDel="00F9687A" w:rsidRDefault="00822ECC" w:rsidP="005878F4">
      <w:pPr>
        <w:rPr>
          <w:del w:id="1382" w:author="Warwick Wainwright" w:date="2018-07-26T18:44:00Z"/>
        </w:rPr>
      </w:pPr>
      <w:del w:id="1383" w:author="Warwick Wainwright" w:date="2018-07-26T18:44:00Z">
        <w:r w:rsidDel="00F9687A">
          <w:delText>We show</w:delText>
        </w:r>
        <w:r w:rsidR="00D64E70" w:rsidDel="00F9687A">
          <w:delText xml:space="preserve"> targeting of </w:delText>
        </w:r>
        <w:r w:rsidR="003C7E63" w:rsidDel="00F9687A">
          <w:delText xml:space="preserve">rare breed </w:delText>
        </w:r>
        <w:r w:rsidR="00D64E70" w:rsidDel="00F9687A">
          <w:delText>conservation at small-holder</w:delText>
        </w:r>
        <w:r w:rsidR="004845FA" w:rsidDel="00F9687A">
          <w:delText>s</w:delText>
        </w:r>
        <w:r w:rsidR="00D64E70" w:rsidDel="00F9687A">
          <w:delText xml:space="preserve"> and </w:delText>
        </w:r>
        <w:r w:rsidR="004845FA" w:rsidDel="00F9687A">
          <w:delText>extensive farmers</w:delText>
        </w:r>
        <w:r w:rsidR="00D64E70" w:rsidDel="00F9687A">
          <w:delText xml:space="preserve"> </w:delText>
        </w:r>
        <w:r w:rsidR="008943F4" w:rsidDel="00F9687A">
          <w:delText xml:space="preserve">(our sample) </w:delText>
        </w:r>
        <w:r w:rsidR="00D64E70" w:rsidDel="00F9687A">
          <w:delText xml:space="preserve">could result in </w:delText>
        </w:r>
        <w:r w:rsidR="003C7E63" w:rsidDel="00F9687A">
          <w:delText xml:space="preserve">potential </w:delText>
        </w:r>
        <w:r w:rsidR="00D64E70" w:rsidDel="00F9687A">
          <w:delText xml:space="preserve">cost </w:delText>
        </w:r>
        <w:r w:rsidR="004845FA" w:rsidDel="00F9687A">
          <w:delText>savings</w:delText>
        </w:r>
        <w:r w:rsidR="003C7E63" w:rsidDel="00F9687A">
          <w:delText xml:space="preserve"> if </w:delText>
        </w:r>
        <w:r w:rsidR="008943F4" w:rsidDel="00F9687A">
          <w:delText>farmer preferences</w:delText>
        </w:r>
        <w:r w:rsidR="003B1F1C" w:rsidDel="00F9687A">
          <w:delText xml:space="preserve"> are met in contract design</w:delText>
        </w:r>
        <w:r w:rsidR="008943F4" w:rsidDel="00F9687A">
          <w:delText xml:space="preserve">. Moreover, farmer participation is not adversely impacted even at lower subsidy premiums. Other </w:delText>
        </w:r>
        <w:r w:rsidR="000D5790" w:rsidDel="00F9687A">
          <w:delText>work has also demons</w:delText>
        </w:r>
        <w:r w:rsidR="00B60D84" w:rsidDel="00F9687A">
          <w:delText xml:space="preserve">trated targeting </w:delText>
        </w:r>
        <w:r w:rsidR="000D5790" w:rsidDel="00F9687A">
          <w:delText xml:space="preserve">animal </w:delText>
        </w:r>
        <w:r w:rsidR="000D5790" w:rsidDel="00F9687A">
          <w:fldChar w:fldCharType="begin" w:fldLock="1"/>
        </w:r>
        <w:r w:rsidR="00B96F9A" w:rsidDel="00F9687A">
          <w:del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58]", "plainTextFormattedCitation" : "[58]", "previouslyFormattedCitation" : "[58]" }, "properties" : { "noteIndex" : 0 }, "schema" : "https://github.com/citation-style-language/schema/raw/master/csl-citation.json" }</w:delInstrText>
        </w:r>
        <w:r w:rsidR="000D5790" w:rsidDel="00F9687A">
          <w:fldChar w:fldCharType="separate"/>
        </w:r>
        <w:r w:rsidR="001B1F38" w:rsidRPr="001B1F38" w:rsidDel="00F9687A">
          <w:rPr>
            <w:noProof/>
          </w:rPr>
          <w:delText>[58]</w:delText>
        </w:r>
        <w:r w:rsidR="000D5790" w:rsidDel="00F9687A">
          <w:fldChar w:fldCharType="end"/>
        </w:r>
        <w:r w:rsidDel="00F9687A">
          <w:delText xml:space="preserve"> and plant genetic resource</w:delText>
        </w:r>
        <w:r w:rsidR="000D5790" w:rsidDel="00F9687A">
          <w:delText xml:space="preserve"> </w:delText>
        </w:r>
        <w:r w:rsidR="000D5790" w:rsidDel="00F9687A">
          <w:fldChar w:fldCharType="begin" w:fldLock="1"/>
        </w:r>
        <w:r w:rsidR="00B96F9A" w:rsidDel="00F9687A">
          <w:del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5]", "plainTextFormattedCitation" : "[65]", "previouslyFormattedCitation" : "[65]" }, "properties" : { "noteIndex" : 0 }, "schema" : "https://github.com/citation-style-language/schema/raw/master/csl-citation.json" }</w:delInstrText>
        </w:r>
        <w:r w:rsidR="000D5790" w:rsidDel="00F9687A">
          <w:fldChar w:fldCharType="separate"/>
        </w:r>
        <w:r w:rsidR="001B1F38" w:rsidRPr="001B1F38" w:rsidDel="00F9687A">
          <w:rPr>
            <w:noProof/>
          </w:rPr>
          <w:delText>[65]</w:delText>
        </w:r>
        <w:r w:rsidR="000D5790" w:rsidDel="00F9687A">
          <w:fldChar w:fldCharType="end"/>
        </w:r>
        <w:r w:rsidR="000D5790" w:rsidDel="00F9687A">
          <w:delText xml:space="preserve"> </w:delText>
        </w:r>
        <w:r w:rsidDel="00F9687A">
          <w:delText xml:space="preserve">conservation </w:delText>
        </w:r>
        <w:r w:rsidR="004845FA" w:rsidDel="00F9687A">
          <w:delText xml:space="preserve">at specific farmer groups </w:delText>
        </w:r>
        <w:r w:rsidDel="00F9687A">
          <w:delText xml:space="preserve">can improve </w:delText>
        </w:r>
        <w:r w:rsidR="004845FA" w:rsidDel="00F9687A">
          <w:delText>cost effectiveness</w:delText>
        </w:r>
        <w:r w:rsidR="00B60D84" w:rsidDel="00F9687A">
          <w:delText xml:space="preserve"> </w:delText>
        </w:r>
        <w:r w:rsidR="002C760B" w:rsidDel="00F9687A">
          <w:delText>(</w:delText>
        </w:r>
        <w:r w:rsidR="001A40B6" w:rsidDel="00F9687A">
          <w:delText xml:space="preserve">i.e. </w:delText>
        </w:r>
        <w:r w:rsidR="000D5790" w:rsidDel="00F9687A">
          <w:delText xml:space="preserve">the number of animals </w:delText>
        </w:r>
        <w:r w:rsidDel="00F9687A">
          <w:delText xml:space="preserve">or area </w:delText>
        </w:r>
        <w:r w:rsidR="000D5790" w:rsidDel="00F9687A">
          <w:delText xml:space="preserve">conserved for </w:delText>
        </w:r>
        <w:r w:rsidR="00616002" w:rsidDel="00F9687A">
          <w:delText>a particular</w:delText>
        </w:r>
        <w:r w:rsidR="00B60D84" w:rsidDel="00F9687A">
          <w:delText xml:space="preserve"> budget</w:delText>
        </w:r>
        <w:r w:rsidR="002C760B" w:rsidDel="00F9687A">
          <w:delText>)</w:delText>
        </w:r>
        <w:r w:rsidR="000D5790" w:rsidDel="00F9687A">
          <w:delText>.</w:delText>
        </w:r>
      </w:del>
    </w:p>
    <w:p w14:paraId="74805C5B" w14:textId="1334121C" w:rsidR="003719C4" w:rsidDel="00F9687A" w:rsidRDefault="003719C4" w:rsidP="005878F4">
      <w:pPr>
        <w:rPr>
          <w:del w:id="1384" w:author="Warwick Wainwright" w:date="2018-07-26T18:44:00Z"/>
        </w:rPr>
      </w:pPr>
    </w:p>
    <w:p w14:paraId="7B63FAF4" w14:textId="21819505" w:rsidR="006F1240" w:rsidDel="00F9687A" w:rsidRDefault="003719C4" w:rsidP="005878F4">
      <w:pPr>
        <w:rPr>
          <w:del w:id="1385" w:author="Warwick Wainwright" w:date="2018-07-26T18:44:00Z"/>
        </w:rPr>
      </w:pPr>
      <w:del w:id="1386" w:author="Warwick Wainwright" w:date="2018-07-26T18:44:00Z">
        <w:r w:rsidDel="00F9687A">
          <w:delText xml:space="preserve">Some 40% of farmers in our sample stated they were farming with a rare breed. If </w:delText>
        </w:r>
        <w:r w:rsidR="00B60D84" w:rsidDel="00F9687A">
          <w:delText>verified, this</w:delText>
        </w:r>
        <w:r w:rsidDel="00F9687A">
          <w:delText xml:space="preserve"> suggests spatially explicit breed diversity</w:delText>
        </w:r>
        <w:r w:rsidR="00B60D84" w:rsidDel="00F9687A">
          <w:delText xml:space="preserve"> “hotspots”</w:delText>
        </w:r>
        <w:r w:rsidR="003B1F1C" w:rsidDel="00F9687A">
          <w:delText xml:space="preserve"> may exist. In England</w:delText>
        </w:r>
        <w:r w:rsidDel="00F9687A">
          <w:delText xml:space="preserve">, such hotspots are apparent in the spatial distribution of financial incentives </w:delText>
        </w:r>
        <w:r w:rsidR="004A37D1" w:rsidDel="00F9687A">
          <w:delText xml:space="preserve">administered </w:delText>
        </w:r>
        <w:r w:rsidDel="00F9687A">
          <w:delText xml:space="preserve">for grazing with native breeds </w:delText>
        </w:r>
        <w:r w:rsidDel="00F9687A">
          <w:fldChar w:fldCharType="begin" w:fldLock="1"/>
        </w:r>
        <w:r w:rsidR="00B96F9A" w:rsidDel="00F9687A">
          <w:del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6]", "plainTextFormattedCitation" : "[66]", "previouslyFormattedCitation" : "[66]" }, "properties" : { "noteIndex" : 0 }, "schema" : "https://github.com/citation-style-language/schema/raw/master/csl-citation.json" }</w:delInstrText>
        </w:r>
        <w:r w:rsidDel="00F9687A">
          <w:fldChar w:fldCharType="separate"/>
        </w:r>
        <w:r w:rsidR="001B1F38" w:rsidRPr="001B1F38" w:rsidDel="00F9687A">
          <w:rPr>
            <w:noProof/>
          </w:rPr>
          <w:delText>[66]</w:delText>
        </w:r>
        <w:r w:rsidDel="00F9687A">
          <w:fldChar w:fldCharType="end"/>
        </w:r>
        <w:r w:rsidR="00B60D84" w:rsidDel="00F9687A">
          <w:delText xml:space="preserve"> and </w:delText>
        </w:r>
        <w:r w:rsidDel="00F9687A">
          <w:delText>are particularly prevalent around national parks and other conservation designations.</w:delText>
        </w:r>
        <w:r w:rsidR="004550C5" w:rsidDel="00F9687A">
          <w:delText xml:space="preserve"> </w:delText>
        </w:r>
        <w:r w:rsidR="00B60D84" w:rsidDel="00F9687A">
          <w:delText>Further work to c</w:delText>
        </w:r>
        <w:r w:rsidR="002C7B54" w:rsidDel="00F9687A">
          <w:delText xml:space="preserve">onfirm whether such hotspots </w:delText>
        </w:r>
        <w:r w:rsidR="0053249A" w:rsidDel="00F9687A">
          <w:delText xml:space="preserve">persist in Romania </w:delText>
        </w:r>
        <w:r w:rsidR="002C7B54" w:rsidDel="00F9687A">
          <w:delText>appears warranted and may aid in</w:delText>
        </w:r>
        <w:r w:rsidR="003B1F1C" w:rsidDel="00F9687A">
          <w:delText xml:space="preserve"> developing spatially explicit</w:delText>
        </w:r>
        <w:r w:rsidR="002C760B" w:rsidDel="00F9687A">
          <w:delText xml:space="preserve"> </w:delText>
        </w:r>
        <w:r w:rsidR="0053249A" w:rsidDel="00F9687A">
          <w:delText xml:space="preserve">conservation </w:delText>
        </w:r>
        <w:r w:rsidR="002C760B" w:rsidDel="00F9687A">
          <w:delText xml:space="preserve">policies. </w:delText>
        </w:r>
        <w:r w:rsidR="002C7B54" w:rsidDel="00F9687A">
          <w:delText xml:space="preserve"> </w:delText>
        </w:r>
        <w:r w:rsidR="006947F6" w:rsidDel="00F9687A">
          <w:delText xml:space="preserve">Reviews by </w:delText>
        </w:r>
        <w:r w:rsidR="00220D94" w:rsidDel="00F9687A">
          <w:fldChar w:fldCharType="begin" w:fldLock="1"/>
        </w:r>
        <w:r w:rsidR="008B0780" w:rsidDel="00F9687A">
          <w:del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delInstrText>
        </w:r>
        <w:r w:rsidR="00220D94" w:rsidDel="00F9687A">
          <w:fldChar w:fldCharType="separate"/>
        </w:r>
        <w:r w:rsidR="000147B6" w:rsidRPr="000147B6" w:rsidDel="00F9687A">
          <w:rPr>
            <w:noProof/>
          </w:rPr>
          <w:delText>[9]</w:delText>
        </w:r>
        <w:r w:rsidR="00220D94" w:rsidDel="00F9687A">
          <w:fldChar w:fldCharType="end"/>
        </w:r>
        <w:r w:rsidR="006947F6" w:rsidDel="00F9687A">
          <w:delText xml:space="preserve"> have</w:delText>
        </w:r>
        <w:r w:rsidR="00220D94" w:rsidDel="00F9687A">
          <w:delText xml:space="preserve"> shown cost efficiency gains </w:delText>
        </w:r>
        <w:r w:rsidR="003B1F1C" w:rsidDel="00F9687A">
          <w:delText>(</w:delText>
        </w:r>
        <w:r w:rsidR="00220D94" w:rsidDel="00F9687A">
          <w:delText>of 25% to 50%</w:delText>
        </w:r>
        <w:r w:rsidR="003B1F1C" w:rsidDel="00F9687A">
          <w:delText>)</w:delText>
        </w:r>
        <w:r w:rsidR="00220D94" w:rsidDel="00F9687A">
          <w:delText xml:space="preserve"> can be obtained by considering the spatial heterogeneity of opportunity cost in conservation scheme design</w:delText>
        </w:r>
        <w:r w:rsidR="00E27D30" w:rsidDel="00F9687A">
          <w:delText xml:space="preserve">. </w:delText>
        </w:r>
      </w:del>
    </w:p>
    <w:p w14:paraId="459F520F" w14:textId="033E9D23" w:rsidR="00B60D84" w:rsidDel="00F9687A" w:rsidRDefault="00B60D84" w:rsidP="00B60D84">
      <w:pPr>
        <w:rPr>
          <w:del w:id="1387" w:author="Warwick Wainwright" w:date="2018-07-26T18:44:00Z"/>
        </w:rPr>
      </w:pPr>
    </w:p>
    <w:p w14:paraId="0C1BE730" w14:textId="1996F76F" w:rsidR="006D0CA5" w:rsidDel="00F9687A" w:rsidRDefault="00B60D84" w:rsidP="00B60D84">
      <w:pPr>
        <w:rPr>
          <w:del w:id="1388" w:author="Warwick Wainwright" w:date="2018-07-26T18:44:00Z"/>
        </w:rPr>
      </w:pPr>
      <w:del w:id="1389" w:author="Warwick Wainwright" w:date="2018-07-26T18:44:00Z">
        <w:r w:rsidDel="00F9687A">
          <w:delText>Finally,</w:delText>
        </w:r>
        <w:r w:rsidR="00114FD0" w:rsidDel="00F9687A">
          <w:delText xml:space="preserve"> </w:delText>
        </w:r>
        <w:r w:rsidR="006F1240" w:rsidDel="00F9687A">
          <w:delText>our</w:delText>
        </w:r>
        <w:r w:rsidR="00114FD0" w:rsidDel="00F9687A">
          <w:delText xml:space="preserve"> farm </w:delText>
        </w:r>
        <w:r w:rsidDel="00F9687A">
          <w:delText>survey</w:delText>
        </w:r>
        <w:r w:rsidRPr="00114FD0" w:rsidDel="00F9687A">
          <w:delText xml:space="preserve"> </w:delText>
        </w:r>
        <w:r w:rsidRPr="00114FD0" w:rsidDel="00F9687A">
          <w:rPr>
            <w:bCs/>
          </w:rPr>
          <w:delText>suggests</w:delText>
        </w:r>
        <w:r w:rsidR="00114FD0" w:rsidDel="00F9687A">
          <w:rPr>
            <w:bCs/>
          </w:rPr>
          <w:delText xml:space="preserve"> entering into a conservation programme for rare breed horses is much less desirable than for other livestock species. This may be because </w:delText>
        </w:r>
        <w:r w:rsidR="00114FD0" w:rsidRPr="00114FD0" w:rsidDel="00F9687A">
          <w:rPr>
            <w:bCs/>
          </w:rPr>
          <w:delText>breed diversity in horses is considered unimportant by farmer</w:delText>
        </w:r>
        <w:r w:rsidR="00114FD0" w:rsidRPr="007F44EF" w:rsidDel="00F9687A">
          <w:rPr>
            <w:bCs/>
          </w:rPr>
          <w:delText>s or that farmer preferences for horse breeds are not matched by the characteristics of rare breed horses supported in the RDP.</w:delText>
        </w:r>
        <w:r w:rsidR="00114FD0" w:rsidDel="00F9687A">
          <w:rPr>
            <w:bCs/>
          </w:rPr>
          <w:delText xml:space="preserve"> </w:delText>
        </w:r>
        <w:r w:rsidDel="00F9687A">
          <w:rPr>
            <w:bCs/>
          </w:rPr>
          <w:delText>W</w:delText>
        </w:r>
        <w:r w:rsidR="00114FD0" w:rsidDel="00F9687A">
          <w:rPr>
            <w:bCs/>
          </w:rPr>
          <w:delText xml:space="preserve">ork by </w:delText>
        </w:r>
        <w:r w:rsidR="00114FD0" w:rsidDel="00F9687A">
          <w:rPr>
            <w:bCs/>
          </w:rPr>
          <w:fldChar w:fldCharType="begin" w:fldLock="1"/>
        </w:r>
        <w:r w:rsidR="008B0780" w:rsidDel="00F9687A">
          <w:rPr>
            <w:bCs/>
          </w:rPr>
          <w:del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delInstrText>
        </w:r>
        <w:r w:rsidR="00114FD0" w:rsidDel="00F9687A">
          <w:rPr>
            <w:bCs/>
          </w:rPr>
          <w:fldChar w:fldCharType="separate"/>
        </w:r>
        <w:r w:rsidR="000147B6" w:rsidRPr="000147B6" w:rsidDel="00F9687A">
          <w:rPr>
            <w:bCs/>
            <w:noProof/>
          </w:rPr>
          <w:delText>[7]</w:delText>
        </w:r>
        <w:r w:rsidR="00114FD0" w:rsidDel="00F9687A">
          <w:rPr>
            <w:bCs/>
          </w:rPr>
          <w:fldChar w:fldCharType="end"/>
        </w:r>
        <w:r w:rsidR="00114FD0" w:rsidDel="00F9687A">
          <w:rPr>
            <w:bCs/>
          </w:rPr>
          <w:delText xml:space="preserve"> </w:delText>
        </w:r>
        <w:r w:rsidDel="00F9687A">
          <w:rPr>
            <w:bCs/>
          </w:rPr>
          <w:delText xml:space="preserve">has </w:delText>
        </w:r>
        <w:r w:rsidR="00114FD0" w:rsidRPr="007F44EF" w:rsidDel="00F9687A">
          <w:rPr>
            <w:bCs/>
          </w:rPr>
          <w:delText xml:space="preserve">found a higher proportion of horse breeds in Europe are classified as </w:delText>
        </w:r>
        <w:r w:rsidR="00114FD0" w:rsidDel="00F9687A">
          <w:rPr>
            <w:bCs/>
          </w:rPr>
          <w:delText>‘</w:delText>
        </w:r>
        <w:r w:rsidR="00114FD0" w:rsidRPr="007F44EF" w:rsidDel="00F9687A">
          <w:rPr>
            <w:bCs/>
          </w:rPr>
          <w:delText>at-risk</w:delText>
        </w:r>
        <w:r w:rsidR="00114FD0" w:rsidDel="00F9687A">
          <w:rPr>
            <w:bCs/>
          </w:rPr>
          <w:delText>’</w:delText>
        </w:r>
        <w:r w:rsidDel="00F9687A">
          <w:rPr>
            <w:bCs/>
          </w:rPr>
          <w:delText>, demonstrating this preference</w:delText>
        </w:r>
        <w:r w:rsidR="004845FA" w:rsidDel="00F9687A">
          <w:rPr>
            <w:bCs/>
          </w:rPr>
          <w:delText xml:space="preserve"> is </w:delText>
        </w:r>
        <w:r w:rsidR="00B11727" w:rsidDel="00F9687A">
          <w:rPr>
            <w:bCs/>
          </w:rPr>
          <w:delText>mirrored</w:delText>
        </w:r>
        <w:r w:rsidDel="00F9687A">
          <w:rPr>
            <w:bCs/>
          </w:rPr>
          <w:delText xml:space="preserve"> on a wider scale.</w:delText>
        </w:r>
        <w:r w:rsidR="00114FD0" w:rsidRPr="007F44EF" w:rsidDel="00F9687A">
          <w:rPr>
            <w:bCs/>
          </w:rPr>
          <w:delText xml:space="preserve"> Differentiated financial incentives may therefore be </w:delText>
        </w:r>
        <w:r w:rsidDel="00F9687A">
          <w:rPr>
            <w:bCs/>
          </w:rPr>
          <w:delText>necessary</w:delText>
        </w:r>
        <w:r w:rsidR="00114FD0" w:rsidRPr="007F44EF" w:rsidDel="00F9687A">
          <w:rPr>
            <w:bCs/>
          </w:rPr>
          <w:delText xml:space="preserve"> to increase uptake in horse breed conservation.</w:delText>
        </w:r>
        <w:r w:rsidR="00114FD0" w:rsidDel="00F9687A">
          <w:rPr>
            <w:bCs/>
          </w:rPr>
          <w:delText xml:space="preserve"> </w:delText>
        </w:r>
      </w:del>
    </w:p>
    <w:p w14:paraId="2580D8D5" w14:textId="77777777" w:rsidR="007A415C" w:rsidRDefault="006D0CA5" w:rsidP="00F81DCA">
      <w:pPr>
        <w:pStyle w:val="Heading1"/>
      </w:pPr>
      <w:r>
        <w:t xml:space="preserve">  </w:t>
      </w:r>
      <w:r w:rsidR="00E16141" w:rsidRPr="00B01D8D">
        <w:t>Conclusion</w:t>
      </w:r>
    </w:p>
    <w:p w14:paraId="5B0B264A" w14:textId="3D71FD3E" w:rsidR="00321C88" w:rsidRDefault="00B160DF" w:rsidP="001E7286">
      <w:r>
        <w:t xml:space="preserve">Farm intensification is a trend </w:t>
      </w:r>
      <w:r w:rsidRPr="00B160DF">
        <w:t xml:space="preserve"> across Romania and Central and Eastern Europe </w:t>
      </w:r>
      <w:r w:rsidRPr="00B160DF">
        <w:fldChar w:fldCharType="begin" w:fldLock="1"/>
      </w:r>
      <w:r w:rsidR="00152DEC">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4]", "plainTextFormattedCitation" : "[10,64]", "previouslyFormattedCitation" : "[10,64]" }, "properties" : { "noteIndex" : 0 }, "schema" : "https://github.com/citation-style-language/schema/raw/master/csl-citation.json" }</w:instrText>
      </w:r>
      <w:r w:rsidRPr="00B160DF">
        <w:fldChar w:fldCharType="separate"/>
      </w:r>
      <w:r w:rsidR="00152DEC" w:rsidRPr="00152DEC">
        <w:rPr>
          <w:noProof/>
        </w:rPr>
        <w:t>[10,64]</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152DEC">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65]", "plainTextFormattedCitation" : "[65]", "previouslyFormattedCitation" : "[65]" }, "properties" : { "noteIndex" : 0 }, "schema" : "https://github.com/citation-style-language/schema/raw/master/csl-citation.json" }</w:instrText>
      </w:r>
      <w:r w:rsidR="0094359B">
        <w:fldChar w:fldCharType="separate"/>
      </w:r>
      <w:r w:rsidR="00152DEC" w:rsidRPr="00152DEC">
        <w:rPr>
          <w:noProof/>
        </w:rPr>
        <w:t>[65]</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53D26855" w:rsidR="001A40B6" w:rsidRDefault="00D03B11" w:rsidP="00F9687A">
      <w:ins w:id="1390" w:author="MORAN Dominic" w:date="2018-07-14T19:11:00Z">
        <w:r>
          <w:t>This</w:t>
        </w:r>
      </w:ins>
      <w:del w:id="1391"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152DEC">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3,54,66]", "manualFormatting" : "[e.g. 20,45,64,74]", "plainTextFormattedCitation" : "[21,53,54,66]", "previouslyFormattedCitation" : "[21,53,54,66]"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r w:rsidR="00321C88">
        <w:t xml:space="preserve">that </w:t>
      </w:r>
      <w:r w:rsidR="002C7B54">
        <w:t xml:space="preserve">suggest </w:t>
      </w:r>
      <w:ins w:id="1392" w:author="Warwick Wainwright" w:date="2018-07-26T18:45:00Z">
        <w:r w:rsidR="00F9687A">
          <w:t xml:space="preserve">contract length and the structure of </w:t>
        </w:r>
      </w:ins>
      <w:ins w:id="1393" w:author="Warwick Wainwright" w:date="2018-07-26T18:47:00Z">
        <w:r w:rsidR="00592AE9">
          <w:t>schemes</w:t>
        </w:r>
      </w:ins>
      <w:ins w:id="1394" w:author="Warwick Wainwright" w:date="2018-07-26T18:49:00Z">
        <w:r w:rsidR="00592AE9">
          <w:t xml:space="preserve">, in addition to monetary rewards, </w:t>
        </w:r>
      </w:ins>
      <w:ins w:id="1395" w:author="Warwick Wainwright" w:date="2018-07-26T18:45:00Z">
        <w:r w:rsidR="00F9687A">
          <w:t xml:space="preserve">are important determinants of </w:t>
        </w:r>
      </w:ins>
      <w:del w:id="1396" w:author="Warwick Wainwright" w:date="2018-07-26T18:46:00Z">
        <w:r w:rsidR="00321C88" w:rsidDel="00F9687A">
          <w:delText xml:space="preserve">appropriate design and sufficient payment levels are crucial to achieve higher </w:delText>
        </w:r>
      </w:del>
      <w:r w:rsidR="00321C88">
        <w:t xml:space="preserve">participation rates in conservation programmes.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1397" w:author="MORAN Dominic" w:date="2018-07-15T19:35:00Z">
        <w:r w:rsidR="00437272">
          <w:t>-</w:t>
        </w:r>
      </w:ins>
      <w:del w:id="1398"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del w:id="1399" w:author="Warwick Wainwright" w:date="2018-07-26T18:50:00Z">
        <w:r w:rsidR="0053249A" w:rsidDel="00A51310">
          <w:rPr>
            <w:bCs/>
          </w:rPr>
          <w:delText>In addition</w:delText>
        </w:r>
      </w:del>
      <w:del w:id="1400" w:author="Warwick Wainwright" w:date="2018-07-27T10:51:00Z">
        <w:r w:rsidR="0053249A" w:rsidDel="00152DEC">
          <w:rPr>
            <w:bCs/>
          </w:rPr>
          <w:delText>, work to characterise other non-monetary factors influencing farmer decisions to enrol in rare breed conservation programmes appears warranted.</w:delText>
        </w:r>
      </w:del>
      <w:ins w:id="1401" w:author="Warwick Wainwright" w:date="2018-07-27T10:51:00Z">
        <w:r w:rsidR="00152DEC">
          <w:rPr>
            <w:bCs/>
          </w:rPr>
          <w:t xml:space="preserve">Moreover, this work has not </w:t>
        </w:r>
      </w:ins>
      <w:ins w:id="1402" w:author="Warwick Wainwright" w:date="2018-07-27T11:16:00Z">
        <w:r w:rsidR="00C2047F">
          <w:rPr>
            <w:bCs/>
          </w:rPr>
          <w:t>explored</w:t>
        </w:r>
      </w:ins>
      <w:ins w:id="1403" w:author="Warwick Wainwright" w:date="2018-07-27T10:51:00Z">
        <w:r w:rsidR="00152DEC">
          <w:rPr>
            <w:bCs/>
          </w:rPr>
          <w:t xml:space="preserve"> </w:t>
        </w:r>
      </w:ins>
      <w:ins w:id="1404" w:author="Warwick Wainwright" w:date="2018-07-27T10:52:00Z">
        <w:r w:rsidR="00152DEC">
          <w:rPr>
            <w:bCs/>
          </w:rPr>
          <w:t>how farmer WTA a</w:t>
        </w:r>
      </w:ins>
      <w:ins w:id="1405" w:author="Warwick Wainwright" w:date="2018-07-27T10:53:00Z">
        <w:r w:rsidR="00152DEC">
          <w:rPr>
            <w:bCs/>
          </w:rPr>
          <w:t xml:space="preserve"> </w:t>
        </w:r>
      </w:ins>
      <w:ins w:id="1406" w:author="Warwick Wainwright" w:date="2018-07-27T10:52:00Z">
        <w:r w:rsidR="00152DEC">
          <w:rPr>
            <w:bCs/>
          </w:rPr>
          <w:t xml:space="preserve">contract might vary depending on </w:t>
        </w:r>
      </w:ins>
      <w:ins w:id="1407" w:author="Warwick Wainwright" w:date="2018-07-27T10:53:00Z">
        <w:r w:rsidR="00152DEC">
          <w:rPr>
            <w:bCs/>
          </w:rPr>
          <w:t xml:space="preserve">breed </w:t>
        </w:r>
      </w:ins>
      <w:ins w:id="1408" w:author="Warwick Wainwright" w:date="2018-07-27T10:59:00Z">
        <w:r w:rsidR="00152DEC">
          <w:rPr>
            <w:bCs/>
          </w:rPr>
          <w:t xml:space="preserve">options </w:t>
        </w:r>
      </w:ins>
      <w:ins w:id="1409" w:author="Warwick Wainwright" w:date="2018-07-27T11:18:00Z">
        <w:r w:rsidR="00C2047F">
          <w:rPr>
            <w:bCs/>
          </w:rPr>
          <w:t>as part of the scheme</w:t>
        </w:r>
      </w:ins>
      <w:ins w:id="1410" w:author="Warwick Wainwright" w:date="2018-07-27T10:53:00Z">
        <w:r w:rsidR="00152DEC">
          <w:rPr>
            <w:bCs/>
          </w:rPr>
          <w:t xml:space="preserve">. </w:t>
        </w:r>
      </w:ins>
      <w:ins w:id="1411" w:author="Warwick Wainwright" w:date="2018-07-27T11:01:00Z">
        <w:r w:rsidR="0021740D">
          <w:rPr>
            <w:bCs/>
          </w:rPr>
          <w:t>Indeed, w</w:t>
        </w:r>
      </w:ins>
      <w:ins w:id="1412" w:author="Warwick Wainwright" w:date="2018-07-27T10:53:00Z">
        <w:r w:rsidR="00152DEC">
          <w:rPr>
            <w:bCs/>
          </w:rPr>
          <w:t xml:space="preserve">ork </w:t>
        </w:r>
      </w:ins>
      <w:ins w:id="1413" w:author="Warwick Wainwright" w:date="2018-07-27T10:54:00Z">
        <w:r w:rsidR="00152DEC">
          <w:rPr>
            <w:bCs/>
          </w:rPr>
          <w:t xml:space="preserve">by </w:t>
        </w:r>
      </w:ins>
      <w:ins w:id="1414" w:author="Warwick Wainwright" w:date="2018-07-27T10:58:00Z">
        <w:r w:rsidR="00152DEC">
          <w:rPr>
            <w:bCs/>
          </w:rPr>
          <w:fldChar w:fldCharType="begin" w:fldLock="1"/>
        </w:r>
      </w:ins>
      <w:r w:rsidR="00152DEC">
        <w:rPr>
          <w:bCs/>
        </w:rPr>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67]", "plainTextFormattedCitation" : "[67]" }, "properties" : { "noteIndex" : 0 }, "schema" : "https://github.com/citation-style-language/schema/raw/master/csl-citation.json" }</w:instrText>
      </w:r>
      <w:r w:rsidR="00152DEC">
        <w:rPr>
          <w:bCs/>
        </w:rPr>
        <w:fldChar w:fldCharType="separate"/>
      </w:r>
      <w:r w:rsidR="00152DEC" w:rsidRPr="00152DEC">
        <w:rPr>
          <w:bCs/>
          <w:noProof/>
        </w:rPr>
        <w:t>[67]</w:t>
      </w:r>
      <w:ins w:id="1415" w:author="Warwick Wainwright" w:date="2018-07-27T10:58:00Z">
        <w:r w:rsidR="00152DEC">
          <w:rPr>
            <w:bCs/>
          </w:rPr>
          <w:fldChar w:fldCharType="end"/>
        </w:r>
      </w:ins>
      <w:ins w:id="1416" w:author="Warwick Wainwright" w:date="2018-07-27T10:54:00Z">
        <w:r w:rsidR="00152DEC">
          <w:rPr>
            <w:bCs/>
          </w:rPr>
          <w:t xml:space="preserve"> suggest</w:t>
        </w:r>
      </w:ins>
      <w:ins w:id="1417" w:author="Warwick Wainwright" w:date="2018-07-27T10:58:00Z">
        <w:r w:rsidR="00152DEC">
          <w:rPr>
            <w:bCs/>
          </w:rPr>
          <w:t>s</w:t>
        </w:r>
      </w:ins>
      <w:ins w:id="1418" w:author="Warwick Wainwright" w:date="2018-07-27T10:54:00Z">
        <w:r w:rsidR="0021740D">
          <w:rPr>
            <w:bCs/>
          </w:rPr>
          <w:t xml:space="preserve"> </w:t>
        </w:r>
      </w:ins>
      <w:ins w:id="1419" w:author="Warwick Wainwright" w:date="2018-07-27T11:21:00Z">
        <w:r w:rsidR="00C2047F">
          <w:rPr>
            <w:bCs/>
          </w:rPr>
          <w:t>farmer</w:t>
        </w:r>
      </w:ins>
      <w:ins w:id="1420" w:author="Warwick Wainwright" w:date="2018-07-27T10:54:00Z">
        <w:r w:rsidR="00152DEC">
          <w:rPr>
            <w:bCs/>
          </w:rPr>
          <w:t xml:space="preserve"> </w:t>
        </w:r>
      </w:ins>
      <w:ins w:id="1421" w:author="Warwick Wainwright" w:date="2018-07-27T11:21:00Z">
        <w:r w:rsidR="00C2047F">
          <w:rPr>
            <w:bCs/>
          </w:rPr>
          <w:t xml:space="preserve">do possess </w:t>
        </w:r>
      </w:ins>
      <w:ins w:id="1422" w:author="Warwick Wainwright" w:date="2018-07-27T11:22:00Z">
        <w:r w:rsidR="00C2047F">
          <w:rPr>
            <w:bCs/>
          </w:rPr>
          <w:t>heterogeneous</w:t>
        </w:r>
      </w:ins>
      <w:ins w:id="1423" w:author="Warwick Wainwright" w:date="2018-07-27T11:21:00Z">
        <w:r w:rsidR="00C2047F">
          <w:rPr>
            <w:bCs/>
          </w:rPr>
          <w:t xml:space="preserve"> </w:t>
        </w:r>
      </w:ins>
      <w:ins w:id="1424" w:author="Warwick Wainwright" w:date="2018-07-27T10:54:00Z">
        <w:r w:rsidR="00152DEC">
          <w:rPr>
            <w:bCs/>
          </w:rPr>
          <w:t>preference</w:t>
        </w:r>
      </w:ins>
      <w:ins w:id="1425" w:author="Warwick Wainwright" w:date="2018-07-27T10:57:00Z">
        <w:r w:rsidR="00152DEC">
          <w:rPr>
            <w:bCs/>
          </w:rPr>
          <w:t>s</w:t>
        </w:r>
      </w:ins>
      <w:ins w:id="1426" w:author="Warwick Wainwright" w:date="2018-07-27T10:54:00Z">
        <w:r w:rsidR="00152DEC">
          <w:rPr>
            <w:bCs/>
          </w:rPr>
          <w:t xml:space="preserve"> for </w:t>
        </w:r>
      </w:ins>
      <w:ins w:id="1427" w:author="Warwick Wainwright" w:date="2018-07-27T11:02:00Z">
        <w:r w:rsidR="0021740D">
          <w:rPr>
            <w:bCs/>
          </w:rPr>
          <w:t>breed</w:t>
        </w:r>
      </w:ins>
      <w:ins w:id="1428" w:author="Warwick Wainwright" w:date="2018-07-27T10:54:00Z">
        <w:r w:rsidR="00152DEC">
          <w:rPr>
            <w:bCs/>
          </w:rPr>
          <w:t xml:space="preserve"> </w:t>
        </w:r>
      </w:ins>
      <w:ins w:id="1429" w:author="Warwick Wainwright" w:date="2018-07-27T10:57:00Z">
        <w:r w:rsidR="00152DEC">
          <w:rPr>
            <w:bCs/>
          </w:rPr>
          <w:t>attributes</w:t>
        </w:r>
      </w:ins>
      <w:ins w:id="1430" w:author="Warwick Wainwright" w:date="2018-07-27T11:02:00Z">
        <w:r w:rsidR="0021740D">
          <w:rPr>
            <w:bCs/>
          </w:rPr>
          <w:t xml:space="preserve"> </w:t>
        </w:r>
      </w:ins>
      <w:ins w:id="1431" w:author="Warwick Wainwright" w:date="2018-07-27T11:03:00Z">
        <w:r w:rsidR="0021740D">
          <w:rPr>
            <w:bCs/>
          </w:rPr>
          <w:t>and</w:t>
        </w:r>
      </w:ins>
      <w:ins w:id="1432" w:author="Warwick Wainwright" w:date="2018-07-27T11:02:00Z">
        <w:r w:rsidR="0021740D">
          <w:rPr>
            <w:bCs/>
          </w:rPr>
          <w:t xml:space="preserve"> breed</w:t>
        </w:r>
      </w:ins>
      <w:ins w:id="1433" w:author="Warwick Wainwright" w:date="2018-07-27T11:03:00Z">
        <w:r w:rsidR="0021740D">
          <w:rPr>
            <w:bCs/>
          </w:rPr>
          <w:t xml:space="preserve">s themselves. </w:t>
        </w:r>
      </w:ins>
      <w:ins w:id="1434" w:author="Warwick Wainwright" w:date="2018-07-27T11:05:00Z">
        <w:r w:rsidR="0021740D">
          <w:rPr>
            <w:bCs/>
          </w:rPr>
          <w:t>Exploring the importance of a</w:t>
        </w:r>
      </w:ins>
      <w:ins w:id="1435" w:author="Warwick Wainwright" w:date="2018-07-27T10:57:00Z">
        <w:r w:rsidR="00152DEC">
          <w:rPr>
            <w:bCs/>
          </w:rPr>
          <w:t>lternative</w:t>
        </w:r>
      </w:ins>
      <w:ins w:id="1436" w:author="Warwick Wainwright" w:date="2018-07-27T10:55:00Z">
        <w:r w:rsidR="00152DEC">
          <w:rPr>
            <w:bCs/>
          </w:rPr>
          <w:t xml:space="preserve"> breed</w:t>
        </w:r>
      </w:ins>
      <w:ins w:id="1437" w:author="Warwick Wainwright" w:date="2018-07-27T11:05:00Z">
        <w:r w:rsidR="0021740D">
          <w:rPr>
            <w:bCs/>
          </w:rPr>
          <w:t xml:space="preserve"> and attribute</w:t>
        </w:r>
      </w:ins>
      <w:ins w:id="1438" w:author="Warwick Wainwright" w:date="2018-07-27T10:55:00Z">
        <w:r w:rsidR="00152DEC">
          <w:rPr>
            <w:bCs/>
          </w:rPr>
          <w:t xml:space="preserve"> combinations in contracts </w:t>
        </w:r>
      </w:ins>
      <w:ins w:id="1439" w:author="Warwick Wainwright" w:date="2018-07-27T11:06:00Z">
        <w:r w:rsidR="0021740D">
          <w:rPr>
            <w:bCs/>
          </w:rPr>
          <w:t xml:space="preserve">appears warranted and </w:t>
        </w:r>
      </w:ins>
      <w:ins w:id="1440" w:author="Warwick Wainwright" w:date="2018-07-27T11:04:00Z">
        <w:r w:rsidR="0021740D">
          <w:rPr>
            <w:bCs/>
          </w:rPr>
          <w:t>may</w:t>
        </w:r>
      </w:ins>
      <w:ins w:id="1441" w:author="Warwick Wainwright" w:date="2018-07-27T10:55:00Z">
        <w:r w:rsidR="0021740D">
          <w:rPr>
            <w:bCs/>
          </w:rPr>
          <w:t xml:space="preserve"> affect farmer</w:t>
        </w:r>
        <w:r w:rsidR="00152DEC">
          <w:rPr>
            <w:bCs/>
          </w:rPr>
          <w:t xml:space="preserve"> willingness to participate in </w:t>
        </w:r>
      </w:ins>
      <w:ins w:id="1442" w:author="Warwick Wainwright" w:date="2018-07-27T11:16:00Z">
        <w:r w:rsidR="00C2047F">
          <w:rPr>
            <w:bCs/>
          </w:rPr>
          <w:t>schemes</w:t>
        </w:r>
      </w:ins>
      <w:ins w:id="1443" w:author="Warwick Wainwright" w:date="2018-07-27T10:58:00Z">
        <w:r w:rsidR="00152DEC">
          <w:rPr>
            <w:bCs/>
          </w:rPr>
          <w:t xml:space="preserve"> and their minimum WTA</w:t>
        </w:r>
      </w:ins>
      <w:ins w:id="1444" w:author="Warwick Wainwright" w:date="2018-07-27T11:06:00Z">
        <w:r w:rsidR="0021740D">
          <w:rPr>
            <w:bCs/>
          </w:rPr>
          <w:t xml:space="preserve"> a conservation </w:t>
        </w:r>
      </w:ins>
      <w:ins w:id="1445" w:author="Warwick Wainwright" w:date="2018-07-27T11:16:00Z">
        <w:r w:rsidR="00C2047F">
          <w:rPr>
            <w:bCs/>
          </w:rPr>
          <w:t xml:space="preserve">contract. </w:t>
        </w:r>
      </w:ins>
      <w:del w:id="1446" w:author="Warwick Wainwright" w:date="2018-07-27T10:54:00Z">
        <w:r w:rsidR="0053249A" w:rsidDel="00152DEC">
          <w:rPr>
            <w:bCs/>
          </w:rPr>
          <w:delText xml:space="preserve"> </w:delText>
        </w:r>
      </w:del>
    </w:p>
    <w:p w14:paraId="09294FA7" w14:textId="77777777" w:rsidR="001A40B6" w:rsidRDefault="001A40B6" w:rsidP="001E7286"/>
    <w:p w14:paraId="10E16282" w14:textId="7AF3142B" w:rsidR="00020535" w:rsidRPr="00020535" w:rsidRDefault="003B1F1C" w:rsidP="001E7286">
      <w:r>
        <w:t>We</w:t>
      </w:r>
      <w:r w:rsidR="001021C2">
        <w:t xml:space="preserve"> found </w:t>
      </w:r>
      <w:ins w:id="1447"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1330C707" w14:textId="450630E4" w:rsidR="00152DEC" w:rsidRPr="00152DEC" w:rsidRDefault="00C052BF" w:rsidP="00152DEC">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152DEC" w:rsidRPr="00152DEC">
        <w:rPr>
          <w:noProof/>
          <w:sz w:val="20"/>
        </w:rPr>
        <w:t xml:space="preserve">1. </w:t>
      </w:r>
      <w:r w:rsidR="00152DEC" w:rsidRPr="00152DEC">
        <w:rPr>
          <w:noProof/>
          <w:sz w:val="20"/>
        </w:rPr>
        <w:tab/>
        <w:t xml:space="preserve">Eisler MC, Lee MR, Tarlton JF, Martin GB, Beddington J, Dungait JA, et al. Steps to sustainable livestock. Nature. 2014;507: 32. </w:t>
      </w:r>
    </w:p>
    <w:p w14:paraId="5150165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 </w:t>
      </w:r>
      <w:r w:rsidRPr="00152DEC">
        <w:rPr>
          <w:noProof/>
          <w:sz w:val="20"/>
        </w:rPr>
        <w:tab/>
        <w:t>Ahtiainen H, Pouta E. The value of genetic resources in agriculture: a meta-analysis assessing existing knowledge and future research needs. Int J Biodivers Sci Ecosyst Serv Manag. 2011;7: 27–38. doi:10.1080/21513732.2011.593557</w:t>
      </w:r>
    </w:p>
    <w:p w14:paraId="08759CF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 </w:t>
      </w:r>
      <w:r w:rsidRPr="00152DEC">
        <w:rPr>
          <w:noProof/>
          <w:sz w:val="20"/>
        </w:rPr>
        <w:tab/>
        <w:t xml:space="preserve">FAO. The Second State of The Worlds Farm Animal Genetic Resources Report. Rome, Italy; 2015. </w:t>
      </w:r>
    </w:p>
    <w:p w14:paraId="23135A4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 </w:t>
      </w:r>
      <w:r w:rsidRPr="00152DEC">
        <w:rPr>
          <w:noProof/>
          <w:sz w:val="20"/>
        </w:rPr>
        <w:tab/>
        <w:t xml:space="preserve">FAO. The future of food and agriculture – Trends and challenges. Rome, Italy; 2017. </w:t>
      </w:r>
    </w:p>
    <w:p w14:paraId="387BA95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 </w:t>
      </w:r>
      <w:r w:rsidRPr="00152DEC">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7B1B59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 </w:t>
      </w:r>
      <w:r w:rsidRPr="00152DEC">
        <w:rPr>
          <w:noProof/>
          <w:sz w:val="20"/>
        </w:rPr>
        <w:tab/>
        <w:t xml:space="preserve">Gandini GC, Villa E. Analysis of the cultural value of local livestock breeds: a methodology. J Anim Breed Genet. Wiley Online Library; 2003;120: 1–11. </w:t>
      </w:r>
    </w:p>
    <w:p w14:paraId="63454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 </w:t>
      </w:r>
      <w:r w:rsidRPr="00152DEC">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746E83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8. </w:t>
      </w:r>
      <w:r w:rsidRPr="00152DEC">
        <w:rPr>
          <w:noProof/>
          <w:sz w:val="20"/>
        </w:rPr>
        <w:tab/>
        <w:t xml:space="preserve">Bojkovski D, Simčič M, Kompan D. Supports for local breeds in the European region–an overview. PoljoPrivreda. Poljoprivredni fakultet u Osijeku i Poljoprivredni institut Osijek; 2015;21: 7–10. </w:t>
      </w:r>
    </w:p>
    <w:p w14:paraId="4EA97F1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9. </w:t>
      </w:r>
      <w:r w:rsidRPr="00152DEC">
        <w:rPr>
          <w:noProof/>
          <w:sz w:val="20"/>
        </w:rPr>
        <w:tab/>
        <w:t xml:space="preserve">Naidoo R, Balmford A, Ferraro PJ, Polasky S, Ricketts TH, Rouget M. Integrating economic costs into conservation planning. Trends Ecol Evol. Elsevier; 2006;21: 681–687. </w:t>
      </w:r>
    </w:p>
    <w:p w14:paraId="577CD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0. </w:t>
      </w:r>
      <w:r w:rsidRPr="00152DEC">
        <w:rPr>
          <w:noProof/>
          <w:sz w:val="20"/>
        </w:rPr>
        <w:tab/>
        <w:t xml:space="preserve">Popescu A, Alecu IN, Dinu TA, Stoian E, Condei R, Ciocan H. Farm Structure and Land Concentration in Romania and the European Union’s Agriculture. Agric Agric Sci Procedia. Elsevier; 2016;10: 566–577. </w:t>
      </w:r>
    </w:p>
    <w:p w14:paraId="6CA79A1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1. </w:t>
      </w:r>
      <w:r w:rsidRPr="00152DEC">
        <w:rPr>
          <w:noProof/>
          <w:sz w:val="20"/>
        </w:rPr>
        <w:tab/>
        <w:t>Eurostat. Romania agricultural census [Internet]. 2010. Available: http://ec.europa.eu/eurostat/statistics-explained/index.php/Agricultural_census_in_Romania</w:t>
      </w:r>
    </w:p>
    <w:p w14:paraId="74CFE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2. </w:t>
      </w:r>
      <w:r w:rsidRPr="00152DEC">
        <w:rPr>
          <w:noProof/>
          <w:sz w:val="20"/>
        </w:rPr>
        <w:tab/>
        <w:t xml:space="preserve">Sutcliffe L, Akeroyd J, Page N, Popa R. Combining approaches to support high nature value Farmland in southern Transylvania, Romania. Hacquetia. 2015;14: 53–63. </w:t>
      </w:r>
    </w:p>
    <w:p w14:paraId="66BE73F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3. </w:t>
      </w:r>
      <w:r w:rsidRPr="00152DEC">
        <w:rPr>
          <w:noProof/>
          <w:sz w:val="20"/>
        </w:rPr>
        <w:tab/>
        <w:t xml:space="preserve">Sutcliffe L, Paulini I, Jones G, Marggraf R, Page N. Pastoral commons use in Romania and the role of the Common Agricultural Policy. Int J Commons. 2013;7. </w:t>
      </w:r>
    </w:p>
    <w:p w14:paraId="33738AF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4. </w:t>
      </w:r>
      <w:r w:rsidRPr="00152DEC">
        <w:rPr>
          <w:noProof/>
          <w:sz w:val="20"/>
        </w:rPr>
        <w:tab/>
        <w:t xml:space="preserve">Draganescu C. Romanian strategy for a sustainable management of farm animal genetic resources. 2003; </w:t>
      </w:r>
    </w:p>
    <w:p w14:paraId="72A632F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5. </w:t>
      </w:r>
      <w:r w:rsidRPr="00152DEC">
        <w:rPr>
          <w:noProof/>
          <w:sz w:val="20"/>
        </w:rPr>
        <w:tab/>
        <w:t>FAO. Domestic Animal Diversity Information System (DAD-IS) [Internet]. 2018 [cited 26 Mar 2018]. Available: http://www.fao.org/dad-is/en/</w:t>
      </w:r>
    </w:p>
    <w:p w14:paraId="6CFD16E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6. </w:t>
      </w:r>
      <w:r w:rsidRPr="00152DEC">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44645D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7. </w:t>
      </w:r>
      <w:r w:rsidRPr="00152DEC">
        <w:rPr>
          <w:noProof/>
          <w:sz w:val="20"/>
        </w:rPr>
        <w:tab/>
        <w:t xml:space="preserve">Gasson R. Goals and values of farmers. J Agric Econ. Wiley Online Library; 1973;24: 521–542. </w:t>
      </w:r>
    </w:p>
    <w:p w14:paraId="59578FA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8. </w:t>
      </w:r>
      <w:r w:rsidRPr="00152DEC">
        <w:rPr>
          <w:noProof/>
          <w:sz w:val="20"/>
        </w:rPr>
        <w:tab/>
        <w:t xml:space="preserve">Ilbery BW. Goals and values of hop farmers. Trans Inst Br Geogr. JSTOR; 1983; 329–341. </w:t>
      </w:r>
    </w:p>
    <w:p w14:paraId="0F2E6FE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19. </w:t>
      </w:r>
      <w:r w:rsidRPr="00152DEC">
        <w:rPr>
          <w:noProof/>
          <w:sz w:val="20"/>
        </w:rPr>
        <w:tab/>
        <w:t xml:space="preserve">Burton R, Kuczera C, Schwarz G. Exploring Farmers’ Cultural Resistance to Voluntary Agri‐environmental Schemes. Sociol Ruralis. Wiley Online Library; 2008;48: 16–37. </w:t>
      </w:r>
    </w:p>
    <w:p w14:paraId="0388BFC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0. </w:t>
      </w:r>
      <w:r w:rsidRPr="00152DEC">
        <w:rPr>
          <w:noProof/>
          <w:sz w:val="20"/>
        </w:rPr>
        <w:tab/>
        <w:t xml:space="preserve">Louviere JJ, Hensher DA, Swait JD. Stated choice methods: analysis and applications. Cambridge University Press; 2000. </w:t>
      </w:r>
    </w:p>
    <w:p w14:paraId="3031DF4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1. </w:t>
      </w:r>
      <w:r w:rsidRPr="00152DEC">
        <w:rPr>
          <w:noProof/>
          <w:sz w:val="20"/>
        </w:rPr>
        <w:tab/>
        <w:t xml:space="preserve">Greiner R. Factors influencing farmers’ participation in contractual biodiversity conservation: a choice experiment with northern Australian pastoralists. Aust J Agric Resour Econ. Wiley Online Library; 2015; </w:t>
      </w:r>
    </w:p>
    <w:p w14:paraId="044E8F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2. </w:t>
      </w:r>
      <w:r w:rsidRPr="00152DEC">
        <w:rPr>
          <w:noProof/>
          <w:sz w:val="20"/>
        </w:rPr>
        <w:tab/>
        <w:t xml:space="preserve">Ruto E, Garrod G. Investigating farmers’ preferences for the design of agri-environment schemes: a choice experiment approach. J Environ Plan Manag. Taylor &amp; Francis; 2009;52: 631–647. </w:t>
      </w:r>
    </w:p>
    <w:p w14:paraId="54EA38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3. </w:t>
      </w:r>
      <w:r w:rsidRPr="00152DEC">
        <w:rPr>
          <w:noProof/>
          <w:sz w:val="20"/>
        </w:rPr>
        <w:tab/>
        <w:t xml:space="preserve">Broch SW, Vedel SE. Heterogeneity in landowners’ agri-environmental scheme preferences. Proceedings of the Economic Council Conference on Environmental Economics. 2010. </w:t>
      </w:r>
    </w:p>
    <w:p w14:paraId="3883E5B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4. </w:t>
      </w:r>
      <w:r w:rsidRPr="00152DEC">
        <w:rPr>
          <w:noProof/>
          <w:sz w:val="20"/>
        </w:rPr>
        <w:tab/>
        <w:t xml:space="preserve">Ducos G, Dupraz P, Bonnieux F. Agri-environment contract adoption under fixed and variable compliance costs. J Environ Plan Manag. Taylor &amp; Francis; 2009;52: 669–687. </w:t>
      </w:r>
    </w:p>
    <w:p w14:paraId="370FC2A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5. </w:t>
      </w:r>
      <w:r w:rsidRPr="00152DEC">
        <w:rPr>
          <w:noProof/>
          <w:sz w:val="20"/>
        </w:rPr>
        <w:tab/>
        <w:t xml:space="preserve">Espinosa‐Goded M, Barreiro‐Hurlé J, Ruto E. What do farmers want from Agri‐environmental scheme design? A choice experiment approach. J Agric Econ. Wiley Online Library; 2010;61: 259–273. </w:t>
      </w:r>
    </w:p>
    <w:p w14:paraId="72ABEE43"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6. </w:t>
      </w:r>
      <w:r w:rsidRPr="00152DEC">
        <w:rPr>
          <w:noProof/>
          <w:sz w:val="20"/>
        </w:rPr>
        <w:tab/>
        <w:t xml:space="preserve">Lienhoop N, Brouwer R. Agri-environmental policy valuation: Farmers’ contract design preferences for afforestation schemes. Land use policy. Elsevier; 2015;42: 568–577. </w:t>
      </w:r>
    </w:p>
    <w:p w14:paraId="48E07FD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7. </w:t>
      </w:r>
      <w:r w:rsidRPr="00152DEC">
        <w:rPr>
          <w:noProof/>
          <w:sz w:val="20"/>
        </w:rPr>
        <w:tab/>
        <w:t xml:space="preserve">Oszlányi J, Grodzińska K, Badea O, Shparyk Y. Nature conservation in Central and Eastern Europe with a special emphasis on the Carpathian Mountains. Environ Pollut. Elsevier; 2004;130: 127–134. </w:t>
      </w:r>
    </w:p>
    <w:p w14:paraId="6796475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8. </w:t>
      </w:r>
      <w:r w:rsidRPr="00152DEC">
        <w:rPr>
          <w:noProof/>
          <w:sz w:val="20"/>
        </w:rPr>
        <w:tab/>
        <w:t xml:space="preserve">Page N. Personal Communication concerning uptake of Romanian RDP Option for conservation of rare breeds. 2015. </w:t>
      </w:r>
    </w:p>
    <w:p w14:paraId="0B3B6000"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29. </w:t>
      </w:r>
      <w:r w:rsidRPr="00152DEC">
        <w:rPr>
          <w:noProof/>
          <w:sz w:val="20"/>
        </w:rPr>
        <w:tab/>
        <w:t xml:space="preserve">Fischer J, Hartel T, Kuemmerle T. Conservation policy in traditional farming landscapes. Conserv Lett. Wiley Online Library; 2012;5: 167–175. </w:t>
      </w:r>
    </w:p>
    <w:p w14:paraId="7FDE847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0. </w:t>
      </w:r>
      <w:r w:rsidRPr="00152DEC">
        <w:rPr>
          <w:noProof/>
          <w:sz w:val="20"/>
        </w:rPr>
        <w:tab/>
        <w:t>Mikulcak F, Newig J, Milcu AI, Hartel T, Fischer J. Integrating Rural Development and Biodiversity Conservation in Central Romania. Environ Conserv. 2013;40: 129–137. doi:10.1017/S0376892912000392</w:t>
      </w:r>
    </w:p>
    <w:p w14:paraId="168D9A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1. </w:t>
      </w:r>
      <w:r w:rsidRPr="00152DEC">
        <w:rPr>
          <w:noProof/>
          <w:sz w:val="20"/>
        </w:rPr>
        <w:tab/>
        <w:t xml:space="preserve">Page N, Popa R, Gherghiceanu C, Balint L. Linking High Nature Value Grasslands to Small-Scale Farmer Incomes: Târnava Mare, Romania. Mt Hay Meadows Hotspots Byodiversity Tradit Cult Ghimeş. 2011; </w:t>
      </w:r>
    </w:p>
    <w:p w14:paraId="517AAF8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2. </w:t>
      </w:r>
      <w:r w:rsidRPr="00152DEC">
        <w:rPr>
          <w:noProof/>
          <w:sz w:val="20"/>
        </w:rPr>
        <w:tab/>
        <w:t xml:space="preserve">Gherghinescu O. Poverty and social exclusion in rural areas: Romania. 2008. </w:t>
      </w:r>
    </w:p>
    <w:p w14:paraId="6AACC46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3. </w:t>
      </w:r>
      <w:r w:rsidRPr="00152DEC">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00F889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4. </w:t>
      </w:r>
      <w:r w:rsidRPr="00152DEC">
        <w:rPr>
          <w:noProof/>
          <w:sz w:val="20"/>
        </w:rPr>
        <w:tab/>
        <w:t xml:space="preserve">Crabbe M, Vandebroek ML. Using appropriate prior information to eliminate choice sets with a dominant alternative from D-efficient designs. 2011; </w:t>
      </w:r>
    </w:p>
    <w:p w14:paraId="59BFCFA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5. </w:t>
      </w:r>
      <w:r w:rsidRPr="00152DEC">
        <w:rPr>
          <w:noProof/>
          <w:sz w:val="20"/>
        </w:rPr>
        <w:tab/>
        <w:t xml:space="preserve">Metrics C. Ngene 1.1 User Manual and Reference Guide. Sydney, Aust ChoiceMetrics. 2012; </w:t>
      </w:r>
    </w:p>
    <w:p w14:paraId="2E8E704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6. </w:t>
      </w:r>
      <w:r w:rsidRPr="00152DEC">
        <w:rPr>
          <w:noProof/>
          <w:sz w:val="20"/>
        </w:rPr>
        <w:tab/>
        <w:t xml:space="preserve">Hensher DA. How do respondents process stated choice experiments? Attribute consideration under varying information load. J Appl Econom. Wiley Online Library; 2006;21: 861–878. </w:t>
      </w:r>
    </w:p>
    <w:p w14:paraId="2975DF4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7. </w:t>
      </w:r>
      <w:r w:rsidRPr="00152DEC">
        <w:rPr>
          <w:noProof/>
          <w:sz w:val="20"/>
        </w:rPr>
        <w:tab/>
        <w:t xml:space="preserve">Lancaster KJ. A new approach to consumer theory. J Polit Econ. JSTOR; 1966; 132–157. </w:t>
      </w:r>
    </w:p>
    <w:p w14:paraId="2A02B8C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8. </w:t>
      </w:r>
      <w:r w:rsidRPr="00152DEC">
        <w:rPr>
          <w:noProof/>
          <w:sz w:val="20"/>
        </w:rPr>
        <w:tab/>
        <w:t xml:space="preserve">Luce RD. Individual choice behavior: A theoretical analysis. Courier Corporation; 2005. </w:t>
      </w:r>
    </w:p>
    <w:p w14:paraId="457851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39. </w:t>
      </w:r>
      <w:r w:rsidRPr="00152DEC">
        <w:rPr>
          <w:noProof/>
          <w:sz w:val="20"/>
        </w:rPr>
        <w:tab/>
        <w:t xml:space="preserve">McFadden D. Conditional logit analysis of qualitative choice behavior. Institute of Urban and Regional Development, University of California; 1973; </w:t>
      </w:r>
    </w:p>
    <w:p w14:paraId="33D8FBA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0. </w:t>
      </w:r>
      <w:r w:rsidRPr="00152DEC">
        <w:rPr>
          <w:noProof/>
          <w:sz w:val="20"/>
        </w:rPr>
        <w:tab/>
        <w:t xml:space="preserve">Holmes TP, Adamowicz WL, Carlsson F. Choice experiments. A Primer on Nonmarket Valuation. Springer; 2017. pp. 133–186. </w:t>
      </w:r>
    </w:p>
    <w:p w14:paraId="263BC1F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1. </w:t>
      </w:r>
      <w:r w:rsidRPr="00152DEC">
        <w:rPr>
          <w:noProof/>
          <w:sz w:val="20"/>
        </w:rPr>
        <w:tab/>
        <w:t xml:space="preserve">Hensher DA, Rose JM, Greene WH. Applied choice analysis: a primer. Cambridge University Press; 2005. </w:t>
      </w:r>
    </w:p>
    <w:p w14:paraId="5D8DCBD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2. </w:t>
      </w:r>
      <w:r w:rsidRPr="00152DEC">
        <w:rPr>
          <w:noProof/>
          <w:sz w:val="20"/>
        </w:rPr>
        <w:tab/>
        <w:t xml:space="preserve">European Commission. European Commission DG Agriculture and Rural Development. Brussels; 2012. </w:t>
      </w:r>
    </w:p>
    <w:p w14:paraId="23D1FB8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3. </w:t>
      </w:r>
      <w:r w:rsidRPr="00152DEC">
        <w:rPr>
          <w:noProof/>
          <w:sz w:val="20"/>
        </w:rPr>
        <w:tab/>
        <w:t xml:space="preserve">National Institute of Statistics. Press Release No. 159 of July 4th 2013 of the final results population and housing census 2011. 2013. </w:t>
      </w:r>
    </w:p>
    <w:p w14:paraId="49AA5C2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4. </w:t>
      </w:r>
      <w:r w:rsidRPr="00152DEC">
        <w:rPr>
          <w:noProof/>
          <w:sz w:val="20"/>
        </w:rPr>
        <w:tab/>
        <w:t xml:space="preserve">National Institute of Statistics. Press Release No. 135 of June 5th 2015. Household income and expenditure in 2014 Family Budget Survey. Bucharest, Romania.; 2015. </w:t>
      </w:r>
    </w:p>
    <w:p w14:paraId="279D36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5. </w:t>
      </w:r>
      <w:r w:rsidRPr="00152DEC">
        <w:rPr>
          <w:noProof/>
          <w:sz w:val="20"/>
        </w:rPr>
        <w:tab/>
        <w:t xml:space="preserve">Leroy G, Baumung R, Boettcher P, Besbes B, From T, Hoffmann I. Animal genetic resources diversity and ecosystem services. Glob Food Sec. Elsevier; 2018; </w:t>
      </w:r>
    </w:p>
    <w:p w14:paraId="554B537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6. </w:t>
      </w:r>
      <w:r w:rsidRPr="00152DEC">
        <w:rPr>
          <w:noProof/>
          <w:sz w:val="20"/>
        </w:rPr>
        <w:tab/>
        <w:t xml:space="preserve">Tesfaye A, Brouwer R. Testing participation constraints in contract design for sustainable soil conservation in Ethiopia. Ecol Econ. Elsevier; 2012;73: 168–178. </w:t>
      </w:r>
    </w:p>
    <w:p w14:paraId="45CF1BDC"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7. </w:t>
      </w:r>
      <w:r w:rsidRPr="00152DEC">
        <w:rPr>
          <w:noProof/>
          <w:sz w:val="20"/>
        </w:rPr>
        <w:tab/>
        <w:t xml:space="preserve">Santos R, Clemente P, Brouwer R, Antunes P, Pinto R. Landowner preferences for agri-environmental agreements to conserve the montado ecosystem in Portugal. Ecol Econ. Elsevier; 2015;118: 159–167. </w:t>
      </w:r>
    </w:p>
    <w:p w14:paraId="356C8FE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8. </w:t>
      </w:r>
      <w:r w:rsidRPr="00152DEC">
        <w:rPr>
          <w:noProof/>
          <w:sz w:val="20"/>
        </w:rPr>
        <w:tab/>
        <w:t xml:space="preserve">Tudor MM, Alexandri C. Structural Changes in Romanian Farm Management and their Impact on Economic Performances. Procedia Econ Financ. Elsevier; 2015;22: 747–754. </w:t>
      </w:r>
    </w:p>
    <w:p w14:paraId="20D9679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49. </w:t>
      </w:r>
      <w:r w:rsidRPr="00152DEC">
        <w:rPr>
          <w:noProof/>
          <w:sz w:val="20"/>
        </w:rPr>
        <w:tab/>
        <w:t xml:space="preserve">FAO. Farming Systems and Poverty. Improving farmers’ livelihoods in a changing world. Rome, Italy; 2001. </w:t>
      </w:r>
    </w:p>
    <w:p w14:paraId="4F68AB9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0. </w:t>
      </w:r>
      <w:r w:rsidRPr="00152DEC">
        <w:rPr>
          <w:noProof/>
          <w:sz w:val="20"/>
        </w:rPr>
        <w:tab/>
        <w:t xml:space="preserve">Heyman J, Ariely D. Effort for payment: A tale of two markets. Psychol Sci. SAGE Publications Sage CA: Los Angeles, CA; 2004;15: 787–793. </w:t>
      </w:r>
    </w:p>
    <w:p w14:paraId="7D8B39C8"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1. </w:t>
      </w:r>
      <w:r w:rsidRPr="00152DEC">
        <w:rPr>
          <w:noProof/>
          <w:sz w:val="20"/>
        </w:rPr>
        <w:tab/>
        <w:t xml:space="preserve">Gorton M, Hubbard C, Hubbard L. The folly of European Union policy transfer: why the Common Agricultural Policy (CAP) does not fit Central and Eastern Europe. Reg Stud. Taylor &amp; Francis; 2009;43: 1305–1317. </w:t>
      </w:r>
    </w:p>
    <w:p w14:paraId="6134B8D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2. </w:t>
      </w:r>
      <w:r w:rsidRPr="00152DEC">
        <w:rPr>
          <w:noProof/>
          <w:sz w:val="20"/>
        </w:rPr>
        <w:tab/>
        <w:t xml:space="preserve">Narloch U, Drucker AG, Pascual U. What role for cooperation in conservation tenders? Paying farmer groups in the High Andes. Land use policy. Elsevier; 2017;63: 659–671. </w:t>
      </w:r>
    </w:p>
    <w:p w14:paraId="3EA52F95"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3. </w:t>
      </w:r>
      <w:r w:rsidRPr="00152DEC">
        <w:rPr>
          <w:noProof/>
          <w:sz w:val="20"/>
        </w:rPr>
        <w:tab/>
        <w:t xml:space="preserve">Defrancesco E, Gatto P, Runge F, Trestini S. Factors affecting farmers’ participation in agri‐environmental measures: A Northern Italian perspective. J Agric Econ. Wiley Online Library; 2008;59: 114–131. </w:t>
      </w:r>
    </w:p>
    <w:p w14:paraId="621F488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4. </w:t>
      </w:r>
      <w:r w:rsidRPr="00152DEC">
        <w:rPr>
          <w:noProof/>
          <w:sz w:val="20"/>
        </w:rPr>
        <w:tab/>
        <w:t xml:space="preserve">Wossink GAA, van Wenum JH. Biodiversity conservation by farmers: analysis of actual and contingent participation. Eur Rev Agric Econ. Oxford University Press; 2003;30: 461–485. </w:t>
      </w:r>
    </w:p>
    <w:p w14:paraId="652E8EB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5. </w:t>
      </w:r>
      <w:r w:rsidRPr="00152DEC">
        <w:rPr>
          <w:noProof/>
          <w:sz w:val="20"/>
        </w:rPr>
        <w:tab/>
        <w:t xml:space="preserve">Dupraz P, Vanslembrouck I, Bonnieux F, Van Huylenbroeck G. Farmers’ participation in European agri-environmental policies. Zaragoza (Spain). 2002;28: 31. </w:t>
      </w:r>
    </w:p>
    <w:p w14:paraId="46256E8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6. </w:t>
      </w:r>
      <w:r w:rsidRPr="00152DEC">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250EE4E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7. </w:t>
      </w:r>
      <w:r w:rsidRPr="00152DEC">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4771196F"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8. </w:t>
      </w:r>
      <w:r w:rsidRPr="00152DEC">
        <w:rPr>
          <w:noProof/>
          <w:sz w:val="20"/>
        </w:rPr>
        <w:tab/>
        <w:t xml:space="preserve">Shortall S. Are rural development programmes socially inclusive? Social inclusion, civic engagement, participation, and social capital: Exploring the differences. J Rural Stud. Elsevier; 2008;24: 450–457. </w:t>
      </w:r>
    </w:p>
    <w:p w14:paraId="58E9A026"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59. </w:t>
      </w:r>
      <w:r w:rsidRPr="00152DEC">
        <w:rPr>
          <w:noProof/>
          <w:sz w:val="20"/>
        </w:rPr>
        <w:tab/>
        <w:t xml:space="preserve">Milcu AI, Sherren K, Hanspach J, Abson D, Fischer J. Navigating conflicting landscape aspirations: Application of a photo-based Q-method in Transylvania (Central Romania). Land use policy. Elsevier; 2014;41: 408–422. </w:t>
      </w:r>
    </w:p>
    <w:p w14:paraId="15B1B011"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0. </w:t>
      </w:r>
      <w:r w:rsidRPr="00152DEC">
        <w:rPr>
          <w:noProof/>
          <w:sz w:val="20"/>
        </w:rPr>
        <w:tab/>
        <w:t xml:space="preserve">Programul National De Dezvoltare Rurala. National Rural Development Programme for the 2014 – 2020 period. Bucharesti, Romania; 2014. </w:t>
      </w:r>
    </w:p>
    <w:p w14:paraId="5CBC42FB"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1. </w:t>
      </w:r>
      <w:r w:rsidRPr="00152DEC">
        <w:rPr>
          <w:noProof/>
          <w:sz w:val="20"/>
        </w:rPr>
        <w:tab/>
        <w:t xml:space="preserve">Bhatia AK, Jain A, Sadana DK, Gokhale SB, Bhagat RL. Phenotypic identification of farm animal genetic resources using computer learning with scoring function. Comput Electron Agric. Elsevier; 2010;73: 37–43. </w:t>
      </w:r>
    </w:p>
    <w:p w14:paraId="3D6289F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2. </w:t>
      </w:r>
      <w:r w:rsidRPr="00152DEC">
        <w:rPr>
          <w:noProof/>
          <w:sz w:val="20"/>
        </w:rPr>
        <w:tab/>
        <w:t xml:space="preserve">Fundatia ADEPT. Fundatia ADEPT Transilvania 10 year report 2004-2014. Sighisoara, Romania; 2014. </w:t>
      </w:r>
    </w:p>
    <w:p w14:paraId="0853F9C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3. </w:t>
      </w:r>
      <w:r w:rsidRPr="00152DEC">
        <w:rPr>
          <w:noProof/>
          <w:sz w:val="20"/>
        </w:rPr>
        <w:tab/>
        <w:t>Swift MJ, Izac AMN, van Noordwijk M. Biodiversity and ecosystem services in agricultural landscapes—are we asking the right questions? Agric Ecosyst Environ. 2004;104: 113–134. doi:http://dx.doi.org/10.1016/j.agee.2004.01.013</w:t>
      </w:r>
    </w:p>
    <w:p w14:paraId="18A2762E"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4. </w:t>
      </w:r>
      <w:r w:rsidRPr="00152DEC">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2B9C743D"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5. </w:t>
      </w:r>
      <w:r w:rsidRPr="00152DEC">
        <w:rPr>
          <w:noProof/>
          <w:sz w:val="20"/>
        </w:rPr>
        <w:tab/>
        <w:t xml:space="preserve">Hoffmann I, From T, Boerma D. Ecosystem Services Provided By Livestock Keepers and Breeds , With Special Consideration To The Contributions Of Small-Scale Livestock Keepers and Pastoralists. Rome; 2014. </w:t>
      </w:r>
    </w:p>
    <w:p w14:paraId="2C24247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6. </w:t>
      </w:r>
      <w:r w:rsidRPr="00152DEC">
        <w:rPr>
          <w:noProof/>
          <w:sz w:val="20"/>
        </w:rPr>
        <w:tab/>
        <w:t xml:space="preserve">Pagiola S, Rios AR, Arcenas A. Poor household participation in payments for environmental services: Lessons from the Silvopastoral Project in Quindío, Colombia. Environ Resour Econ. Springer; 2010;47: 371–394. </w:t>
      </w:r>
    </w:p>
    <w:p w14:paraId="01980769"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7. </w:t>
      </w:r>
      <w:r w:rsidRPr="00152DEC">
        <w:rPr>
          <w:noProof/>
          <w:sz w:val="20"/>
        </w:rPr>
        <w:tab/>
        <w:t>Zander KK, Drucker AG. Conserving what’s important: Using choice model scenarios to value local cattle breeds in East Africa. Ecol Econ. Elsevier B.V.; 2008;68: 34–45. doi:10.1016/j.ecolecon.2008.01.023</w:t>
      </w:r>
    </w:p>
    <w:p w14:paraId="4060E544"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8. </w:t>
      </w:r>
      <w:r w:rsidRPr="00152DEC">
        <w:rPr>
          <w:noProof/>
          <w:sz w:val="20"/>
        </w:rPr>
        <w:tab/>
        <w:t xml:space="preserve">Train KE. Discrete choice methods with simulation. Cambridge university press; 2009. </w:t>
      </w:r>
    </w:p>
    <w:p w14:paraId="60483C4A"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69. </w:t>
      </w:r>
      <w:r w:rsidRPr="00152DEC">
        <w:rPr>
          <w:noProof/>
          <w:sz w:val="20"/>
        </w:rPr>
        <w:tab/>
        <w:t xml:space="preserve">Mariel P, De Ayala A, Hoyos D, Abdullah S. Selecting random parameters in discrete choice experiment for environmental valuation: A simulation experiment. J choice Model. Elsevier; 2013;7: 44–57. </w:t>
      </w:r>
    </w:p>
    <w:p w14:paraId="4E3DDF57"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0. </w:t>
      </w:r>
      <w:r w:rsidRPr="00152DEC">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36ADDB22" w14:textId="77777777" w:rsidR="00152DEC" w:rsidRPr="00152DEC" w:rsidRDefault="00152DEC" w:rsidP="00152DEC">
      <w:pPr>
        <w:widowControl w:val="0"/>
        <w:autoSpaceDE w:val="0"/>
        <w:autoSpaceDN w:val="0"/>
        <w:adjustRightInd w:val="0"/>
        <w:spacing w:line="240" w:lineRule="auto"/>
        <w:ind w:left="640" w:hanging="640"/>
        <w:rPr>
          <w:noProof/>
          <w:sz w:val="20"/>
        </w:rPr>
      </w:pPr>
      <w:r w:rsidRPr="00152DEC">
        <w:rPr>
          <w:noProof/>
          <w:sz w:val="20"/>
        </w:rPr>
        <w:t xml:space="preserve">71. </w:t>
      </w:r>
      <w:r w:rsidRPr="00152DEC">
        <w:rPr>
          <w:noProof/>
          <w:sz w:val="20"/>
        </w:rPr>
        <w:tab/>
        <w:t xml:space="preserve">Bech M, Gyrd‐Hansen D. Effects coding in discrete choice experiments. Health Econ. Wiley Online Library; 2005;14: 1079–1083. </w:t>
      </w:r>
    </w:p>
    <w:p w14:paraId="4BB6C362" w14:textId="64FA5748" w:rsidR="001D69F3" w:rsidRPr="00357A88" w:rsidRDefault="00C052BF" w:rsidP="00152DEC">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1448" w:author="Warwick Wainwright" w:date="2018-07-24T12:52:00Z"/>
        </w:rPr>
      </w:pPr>
      <w:ins w:id="1449" w:author="Warwick Wainwright" w:date="2018-07-24T12:52:00Z">
        <w:r>
          <w:rPr>
            <w:b/>
          </w:rPr>
          <w:t>Appendix 1</w:t>
        </w:r>
        <w:r w:rsidRPr="005878F4">
          <w:rPr>
            <w:b/>
          </w:rPr>
          <w:t>:</w:t>
        </w:r>
        <w:r>
          <w:t xml:space="preserve"> The </w:t>
        </w:r>
      </w:ins>
      <w:ins w:id="1450" w:author="Warwick Wainwright" w:date="2018-07-24T12:53:00Z">
        <w:r>
          <w:t xml:space="preserve">respondent </w:t>
        </w:r>
      </w:ins>
      <w:ins w:id="1451" w:author="Warwick Wainwright" w:date="2018-07-24T12:52:00Z">
        <w:r>
          <w:t xml:space="preserve">questionnaire  </w:t>
        </w:r>
      </w:ins>
    </w:p>
    <w:p w14:paraId="0D5BE82A" w14:textId="77777777" w:rsidR="000F1759" w:rsidRDefault="000F1759">
      <w:pPr>
        <w:pStyle w:val="Firstparagraph"/>
        <w:rPr>
          <w:ins w:id="1452" w:author="Warwick Wainwright" w:date="2018-07-24T12:52:00Z"/>
          <w:b/>
        </w:rPr>
      </w:pPr>
    </w:p>
    <w:p w14:paraId="66C2BB14" w14:textId="77777777" w:rsidR="000F1759" w:rsidRPr="000F1759" w:rsidRDefault="000F1759" w:rsidP="000F1759">
      <w:pPr>
        <w:spacing w:after="120" w:line="240" w:lineRule="auto"/>
        <w:ind w:firstLine="0"/>
        <w:jc w:val="center"/>
        <w:rPr>
          <w:ins w:id="1453" w:author="Warwick Wainwright" w:date="2018-07-24T12:53:00Z"/>
          <w:b/>
          <w:sz w:val="28"/>
          <w:szCs w:val="28"/>
        </w:rPr>
      </w:pPr>
      <w:ins w:id="1454"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1455" w:author="Warwick Wainwright" w:date="2018-07-24T12:53:00Z"/>
        </w:rPr>
      </w:pPr>
      <w:ins w:id="1456"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1457" w:author="Warwick Wainwright" w:date="2018-07-24T12:53:00Z"/>
        </w:rPr>
      </w:pPr>
      <w:ins w:id="1458"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1459" w:author="Warwick Wainwright" w:date="2018-07-24T12:53:00Z"/>
        </w:rPr>
      </w:pPr>
    </w:p>
    <w:p w14:paraId="3015D54A" w14:textId="77777777" w:rsidR="000F1759" w:rsidRPr="000F1759" w:rsidRDefault="000F1759">
      <w:pPr>
        <w:jc w:val="center"/>
        <w:rPr>
          <w:ins w:id="1460" w:author="Warwick Wainwright" w:date="2018-07-24T12:53:00Z"/>
          <w:rFonts w:eastAsiaTheme="majorEastAsia"/>
          <w:b/>
          <w:sz w:val="26"/>
          <w:szCs w:val="26"/>
          <w:rPrChange w:id="1461" w:author="Warwick Wainwright" w:date="2018-07-24T12:55:00Z">
            <w:rPr>
              <w:ins w:id="1462" w:author="Warwick Wainwright" w:date="2018-07-24T12:53:00Z"/>
              <w:rFonts w:eastAsiaTheme="majorEastAsia"/>
            </w:rPr>
          </w:rPrChange>
        </w:rPr>
        <w:pPrChange w:id="1463" w:author="Warwick Wainwright" w:date="2018-07-24T12:55:00Z">
          <w:pPr>
            <w:keepNext/>
            <w:keepLines/>
            <w:numPr>
              <w:numId w:val="2"/>
            </w:numPr>
            <w:tabs>
              <w:tab w:val="num" w:pos="360"/>
            </w:tabs>
            <w:spacing w:before="200" w:after="120" w:line="240" w:lineRule="auto"/>
            <w:ind w:firstLine="0"/>
            <w:jc w:val="center"/>
            <w:outlineLvl w:val="1"/>
          </w:pPr>
        </w:pPrChange>
      </w:pPr>
      <w:ins w:id="1464" w:author="Warwick Wainwright" w:date="2018-07-24T12:53:00Z">
        <w:r w:rsidRPr="000F1759">
          <w:rPr>
            <w:rFonts w:eastAsiaTheme="majorEastAsia"/>
            <w:b/>
            <w:sz w:val="26"/>
            <w:szCs w:val="26"/>
            <w:rPrChange w:id="1465"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1466"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1467" w:author="Warwick Wainwright" w:date="2018-07-24T12:53:00Z"/>
          <w:b/>
        </w:rPr>
      </w:pPr>
      <w:ins w:id="1468"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2105EF">
        <w:trPr>
          <w:trHeight w:val="585"/>
          <w:jc w:val="center"/>
          <w:ins w:id="1469"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1470" w:author="Warwick Wainwright" w:date="2018-07-24T12:53:00Z"/>
                <w:b/>
                <w:bCs/>
                <w:color w:val="000000"/>
                <w:lang w:eastAsia="en-GB"/>
              </w:rPr>
            </w:pPr>
            <w:ins w:id="1471"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1472" w:author="Warwick Wainwright" w:date="2018-07-24T12:53:00Z"/>
                <w:b/>
                <w:bCs/>
                <w:color w:val="000000"/>
                <w:lang w:eastAsia="en-GB"/>
              </w:rPr>
            </w:pPr>
            <w:ins w:id="1473"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1474" w:author="Warwick Wainwright" w:date="2018-07-24T12:53:00Z"/>
                <w:b/>
                <w:bCs/>
                <w:color w:val="000000"/>
                <w:lang w:eastAsia="en-GB"/>
              </w:rPr>
            </w:pPr>
            <w:ins w:id="1475" w:author="Warwick Wainwright" w:date="2018-07-24T12:53:00Z">
              <w:r w:rsidRPr="000F1759">
                <w:rPr>
                  <w:b/>
                  <w:bCs/>
                  <w:color w:val="000000"/>
                  <w:szCs w:val="22"/>
                  <w:lang w:eastAsia="en-GB"/>
                </w:rPr>
                <w:t>Total animals?</w:t>
              </w:r>
            </w:ins>
          </w:p>
        </w:tc>
      </w:tr>
      <w:tr w:rsidR="000F1759" w:rsidRPr="000F1759" w14:paraId="7AF2E7F5" w14:textId="77777777" w:rsidTr="002105EF">
        <w:trPr>
          <w:trHeight w:val="510"/>
          <w:jc w:val="center"/>
          <w:ins w:id="1476"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1477" w:author="Warwick Wainwright" w:date="2018-07-24T12:53:00Z"/>
                <w:color w:val="000000"/>
                <w:lang w:eastAsia="en-GB"/>
              </w:rPr>
            </w:pPr>
            <w:ins w:id="1478"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147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1480" w:author="Warwick Wainwright" w:date="2018-07-24T12:53:00Z"/>
                <w:color w:val="000000"/>
                <w:lang w:eastAsia="en-GB"/>
              </w:rPr>
            </w:pPr>
          </w:p>
        </w:tc>
      </w:tr>
      <w:tr w:rsidR="000F1759" w:rsidRPr="000F1759" w14:paraId="09F16A16" w14:textId="77777777" w:rsidTr="002105EF">
        <w:trPr>
          <w:trHeight w:val="510"/>
          <w:jc w:val="center"/>
          <w:ins w:id="1481"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1482" w:author="Warwick Wainwright" w:date="2018-07-24T12:53:00Z"/>
                <w:color w:val="000000"/>
                <w:lang w:eastAsia="en-GB"/>
              </w:rPr>
            </w:pPr>
            <w:ins w:id="1483"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148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1485" w:author="Warwick Wainwright" w:date="2018-07-24T12:53:00Z"/>
                <w:color w:val="000000"/>
                <w:lang w:eastAsia="en-GB"/>
              </w:rPr>
            </w:pPr>
          </w:p>
        </w:tc>
      </w:tr>
      <w:tr w:rsidR="000F1759" w:rsidRPr="000F1759" w14:paraId="7461E1B5" w14:textId="77777777" w:rsidTr="002105EF">
        <w:trPr>
          <w:trHeight w:val="480"/>
          <w:jc w:val="center"/>
          <w:ins w:id="1486"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1487" w:author="Warwick Wainwright" w:date="2018-07-24T12:53:00Z"/>
                <w:color w:val="000000"/>
                <w:lang w:eastAsia="en-GB"/>
              </w:rPr>
            </w:pPr>
            <w:ins w:id="1488"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148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1490" w:author="Warwick Wainwright" w:date="2018-07-24T12:53:00Z"/>
                <w:color w:val="000000"/>
                <w:lang w:eastAsia="en-GB"/>
              </w:rPr>
            </w:pPr>
          </w:p>
        </w:tc>
      </w:tr>
      <w:tr w:rsidR="000F1759" w:rsidRPr="000F1759" w14:paraId="562569C9" w14:textId="77777777" w:rsidTr="002105EF">
        <w:trPr>
          <w:trHeight w:val="435"/>
          <w:jc w:val="center"/>
          <w:ins w:id="1491"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1492" w:author="Warwick Wainwright" w:date="2018-07-24T12:53:00Z"/>
                <w:color w:val="000000"/>
                <w:lang w:eastAsia="en-GB"/>
              </w:rPr>
            </w:pPr>
            <w:ins w:id="1493"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149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1495" w:author="Warwick Wainwright" w:date="2018-07-24T12:53:00Z"/>
                <w:color w:val="000000"/>
                <w:lang w:eastAsia="en-GB"/>
              </w:rPr>
            </w:pPr>
          </w:p>
        </w:tc>
      </w:tr>
      <w:tr w:rsidR="000F1759" w:rsidRPr="000F1759" w14:paraId="714E91AB" w14:textId="77777777" w:rsidTr="002105EF">
        <w:trPr>
          <w:trHeight w:val="450"/>
          <w:jc w:val="center"/>
          <w:ins w:id="1496"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1497" w:author="Warwick Wainwright" w:date="2018-07-24T12:53:00Z"/>
                <w:color w:val="000000"/>
                <w:lang w:eastAsia="en-GB"/>
              </w:rPr>
            </w:pPr>
            <w:ins w:id="1498"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1499"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1500" w:author="Warwick Wainwright" w:date="2018-07-24T12:53:00Z"/>
                <w:color w:val="000000"/>
                <w:lang w:eastAsia="en-GB"/>
              </w:rPr>
            </w:pPr>
          </w:p>
        </w:tc>
      </w:tr>
      <w:tr w:rsidR="000F1759" w:rsidRPr="000F1759" w14:paraId="65808F37" w14:textId="77777777" w:rsidTr="002105EF">
        <w:trPr>
          <w:trHeight w:val="435"/>
          <w:jc w:val="center"/>
          <w:ins w:id="1501"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1502" w:author="Warwick Wainwright" w:date="2018-07-24T12:53:00Z"/>
                <w:color w:val="000000"/>
                <w:lang w:eastAsia="en-GB"/>
              </w:rPr>
            </w:pPr>
            <w:ins w:id="1503"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1504"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1505" w:author="Warwick Wainwright" w:date="2018-07-24T12:53:00Z"/>
                <w:color w:val="000000"/>
                <w:lang w:eastAsia="en-GB"/>
              </w:rPr>
            </w:pPr>
          </w:p>
        </w:tc>
      </w:tr>
      <w:tr w:rsidR="000F1759" w:rsidRPr="000F1759" w14:paraId="63FDCAA9" w14:textId="77777777" w:rsidTr="002105EF">
        <w:trPr>
          <w:trHeight w:val="495"/>
          <w:jc w:val="center"/>
          <w:ins w:id="1506"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1507" w:author="Warwick Wainwright" w:date="2018-07-24T12:53:00Z"/>
                <w:color w:val="000000"/>
                <w:lang w:eastAsia="en-GB"/>
              </w:rPr>
            </w:pPr>
            <w:ins w:id="1508"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1509" w:author="Warwick Wainwright" w:date="2018-07-24T12:53:00Z"/>
                <w:color w:val="000000"/>
                <w:lang w:eastAsia="en-GB"/>
              </w:rPr>
            </w:pPr>
            <w:ins w:id="1510"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1511" w:author="Warwick Wainwright" w:date="2018-07-24T12:53:00Z"/>
                <w:color w:val="000000"/>
                <w:lang w:eastAsia="en-GB"/>
              </w:rPr>
            </w:pPr>
            <w:ins w:id="1512"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1513"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1514" w:author="Warwick Wainwright" w:date="2018-07-24T12:53:00Z"/>
          <w:b/>
        </w:rPr>
      </w:pPr>
      <w:ins w:id="1515"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1516" w:author="Warwick Wainwright" w:date="2018-07-24T12:53:00Z"/>
        </w:rPr>
      </w:pPr>
      <w:ins w:id="1517"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1518" w:author="Warwick Wainwright" w:date="2018-07-24T12:53:00Z"/>
          <w:b/>
        </w:rPr>
      </w:pPr>
      <w:ins w:id="1519"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1520" w:author="Warwick Wainwright" w:date="2018-07-24T12:53:00Z"/>
        </w:rPr>
      </w:pPr>
      <w:ins w:id="1521"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1522" w:author="Warwick Wainwright" w:date="2018-07-24T12:53:00Z"/>
          <w:b/>
          <w:u w:val="single"/>
        </w:rPr>
      </w:pPr>
      <w:ins w:id="1523"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1524" w:author="Warwick Wainwright" w:date="2018-07-24T12:53:00Z"/>
        </w:rPr>
      </w:pPr>
    </w:p>
    <w:p w14:paraId="51E483DD" w14:textId="77777777" w:rsidR="000F1759" w:rsidRPr="000F1759" w:rsidRDefault="000F1759" w:rsidP="000F1759">
      <w:pPr>
        <w:spacing w:after="120" w:line="240" w:lineRule="auto"/>
        <w:ind w:firstLine="0"/>
        <w:rPr>
          <w:ins w:id="1525" w:author="Warwick Wainwright" w:date="2018-07-24T12:53:00Z"/>
        </w:rPr>
      </w:pPr>
    </w:p>
    <w:p w14:paraId="46A3A3BB" w14:textId="77777777" w:rsidR="000F1759" w:rsidRPr="000F1759" w:rsidRDefault="000F1759" w:rsidP="000F1759">
      <w:pPr>
        <w:spacing w:after="120" w:line="240" w:lineRule="auto"/>
        <w:ind w:left="720" w:firstLine="0"/>
        <w:contextualSpacing/>
        <w:rPr>
          <w:ins w:id="1526"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1527" w:author="Warwick Wainwright" w:date="2018-07-24T12:53:00Z"/>
          <w:b/>
          <w:u w:val="single"/>
        </w:rPr>
      </w:pPr>
      <w:ins w:id="1528"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1529" w:author="Warwick Wainwright" w:date="2018-07-24T12:53:00Z"/>
        </w:rPr>
      </w:pPr>
    </w:p>
    <w:p w14:paraId="018A2EFD" w14:textId="77777777" w:rsidR="000F1759" w:rsidRPr="000F1759" w:rsidRDefault="000F1759" w:rsidP="000F1759">
      <w:pPr>
        <w:spacing w:after="120"/>
        <w:ind w:firstLine="426"/>
        <w:rPr>
          <w:ins w:id="1530" w:author="Warwick Wainwright" w:date="2018-07-24T12:53:00Z"/>
        </w:rPr>
      </w:pPr>
      <w:ins w:id="1531"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1532" w:author="Warwick Wainwright" w:date="2018-07-24T12:53:00Z"/>
        </w:rPr>
      </w:pPr>
      <w:ins w:id="1533"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0D7FB4C7" w14:textId="77777777" w:rsidR="000F1759" w:rsidRPr="000F1759" w:rsidRDefault="000F1759" w:rsidP="000F1759">
      <w:pPr>
        <w:spacing w:after="120"/>
        <w:ind w:firstLine="426"/>
        <w:rPr>
          <w:ins w:id="1534" w:author="Warwick Wainwright" w:date="2018-07-24T12:53:00Z"/>
        </w:rPr>
      </w:pPr>
      <w:ins w:id="1535"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7746E23C" w14:textId="77777777" w:rsidR="000F1759" w:rsidRPr="000F1759" w:rsidRDefault="000F1759" w:rsidP="000F1759">
      <w:pPr>
        <w:spacing w:after="120"/>
        <w:ind w:firstLine="426"/>
        <w:rPr>
          <w:ins w:id="1536" w:author="Warwick Wainwright" w:date="2018-07-24T12:53:00Z"/>
        </w:rPr>
      </w:pPr>
      <w:ins w:id="1537"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1538" w:author="Warwick Wainwright" w:date="2018-07-24T12:53:00Z"/>
          <w:b/>
        </w:rPr>
      </w:pPr>
      <w:ins w:id="1539"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1540" w:author="Warwick Wainwright" w:date="2018-07-24T12:53:00Z"/>
        </w:rPr>
      </w:pPr>
    </w:p>
    <w:p w14:paraId="6F1CA814" w14:textId="77777777" w:rsidR="000F1759" w:rsidRPr="000F1759" w:rsidRDefault="000F1759" w:rsidP="000F1759">
      <w:pPr>
        <w:spacing w:after="120"/>
        <w:ind w:firstLine="426"/>
        <w:rPr>
          <w:ins w:id="1541" w:author="Warwick Wainwright" w:date="2018-07-24T12:53:00Z"/>
        </w:rPr>
      </w:pPr>
      <w:ins w:id="1542"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3968F3C3" w14:textId="77777777" w:rsidR="000F1759" w:rsidRPr="000F1759" w:rsidRDefault="000F1759" w:rsidP="000F1759">
      <w:pPr>
        <w:spacing w:after="120"/>
        <w:ind w:firstLine="426"/>
        <w:rPr>
          <w:ins w:id="1543" w:author="Warwick Wainwright" w:date="2018-07-24T12:53:00Z"/>
        </w:rPr>
      </w:pPr>
      <w:ins w:id="1544"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0A5C5A48" w14:textId="77777777" w:rsidR="000F1759" w:rsidRPr="000F1759" w:rsidRDefault="000F1759" w:rsidP="000F1759">
      <w:pPr>
        <w:spacing w:after="120" w:line="240" w:lineRule="auto"/>
        <w:ind w:firstLine="0"/>
        <w:rPr>
          <w:ins w:id="1545"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1546" w:author="Warwick Wainwright" w:date="2018-07-24T12:53:00Z"/>
          <w:b/>
        </w:rPr>
      </w:pPr>
      <w:ins w:id="1547"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1548" w:author="Warwick Wainwright" w:date="2018-07-24T12:53:00Z"/>
        </w:rPr>
      </w:pPr>
    </w:p>
    <w:p w14:paraId="5CD76D9F" w14:textId="77777777" w:rsidR="000F1759" w:rsidRPr="000F1759" w:rsidRDefault="000F1759" w:rsidP="000F1759">
      <w:pPr>
        <w:spacing w:after="120" w:line="480" w:lineRule="auto"/>
        <w:ind w:firstLine="720"/>
        <w:jc w:val="center"/>
        <w:rPr>
          <w:ins w:id="1549" w:author="Warwick Wainwright" w:date="2018-07-24T12:53:00Z"/>
        </w:rPr>
      </w:pPr>
      <w:ins w:id="155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1551" w:author="Warwick Wainwright" w:date="2018-07-24T12:53:00Z"/>
          <w:b/>
        </w:rPr>
      </w:pPr>
      <w:ins w:id="1552"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1553" w:author="Warwick Wainwright" w:date="2018-07-24T12:53:00Z"/>
          <w:b/>
        </w:rPr>
      </w:pPr>
    </w:p>
    <w:p w14:paraId="4FC12B79" w14:textId="77777777" w:rsidR="000F1759" w:rsidRPr="000F1759" w:rsidRDefault="000F1759" w:rsidP="000F1759">
      <w:pPr>
        <w:spacing w:after="120" w:line="480" w:lineRule="auto"/>
        <w:ind w:firstLine="720"/>
        <w:jc w:val="center"/>
        <w:rPr>
          <w:ins w:id="1554" w:author="Warwick Wainwright" w:date="2018-07-24T12:53:00Z"/>
        </w:rPr>
      </w:pPr>
      <w:ins w:id="1555"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1556" w:author="Warwick Wainwright" w:date="2018-07-24T12:53:00Z"/>
        </w:rPr>
      </w:pPr>
      <w:ins w:id="1557"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1558" w:author="Warwick Wainwright" w:date="2018-07-24T12:53:00Z"/>
          <w:b/>
        </w:rPr>
      </w:pPr>
      <w:ins w:id="1559"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1560" w:author="Warwick Wainwright" w:date="2018-07-24T12:53:00Z"/>
        </w:rPr>
      </w:pPr>
    </w:p>
    <w:p w14:paraId="208F0541" w14:textId="77777777" w:rsidR="000F1759" w:rsidRPr="000F1759" w:rsidRDefault="000F1759" w:rsidP="000F1759">
      <w:pPr>
        <w:spacing w:after="120" w:line="240" w:lineRule="auto"/>
        <w:ind w:left="6480" w:firstLine="720"/>
        <w:contextualSpacing/>
        <w:rPr>
          <w:ins w:id="1561" w:author="Warwick Wainwright" w:date="2018-07-24T12:53:00Z"/>
          <w:i/>
        </w:rPr>
      </w:pPr>
      <w:ins w:id="1562"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1563" w:author="Warwick Wainwright" w:date="2018-07-24T12:53:00Z"/>
        </w:rPr>
      </w:pPr>
      <w:ins w:id="1564"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1565" w:author="Warwick Wainwright" w:date="2018-07-24T12:53:00Z"/>
        </w:rPr>
      </w:pPr>
      <w:ins w:id="1566"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1567" w:author="Warwick Wainwright" w:date="2018-07-24T12:53:00Z"/>
        </w:rPr>
      </w:pPr>
      <w:ins w:id="1568"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1569" w:author="Warwick Wainwright" w:date="2018-07-24T12:53:00Z"/>
        </w:rPr>
      </w:pPr>
      <w:ins w:id="1570"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1571" w:author="Warwick Wainwright" w:date="2018-07-24T12:53:00Z"/>
        </w:rPr>
      </w:pPr>
      <w:ins w:id="1572"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1573" w:author="Warwick Wainwright" w:date="2018-07-24T12:53:00Z"/>
        </w:rPr>
      </w:pPr>
      <w:ins w:id="1574"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1575" w:author="Warwick Wainwright" w:date="2018-07-24T12:53:00Z"/>
        </w:rPr>
      </w:pPr>
      <w:ins w:id="1576"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1577" w:author="Warwick Wainwright" w:date="2018-07-24T12:53:00Z"/>
        </w:rPr>
      </w:pPr>
      <w:ins w:id="1578"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1579"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1580" w:author="Warwick Wainwright" w:date="2018-07-24T12:53:00Z"/>
          <w:b/>
        </w:rPr>
      </w:pPr>
      <w:ins w:id="1581"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1582" w:author="Warwick Wainwright" w:date="2018-07-24T12:53:00Z"/>
          <w:i/>
        </w:rPr>
      </w:pPr>
      <w:ins w:id="1583"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1584" w:author="Warwick Wainwright" w:date="2018-07-24T12:53:00Z"/>
        </w:rPr>
      </w:pPr>
      <w:ins w:id="1585"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1586" w:author="Warwick Wainwright" w:date="2018-07-24T12:53:00Z"/>
        </w:rPr>
      </w:pPr>
      <w:ins w:id="1587"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1588" w:author="Warwick Wainwright" w:date="2018-07-24T12:53:00Z"/>
        </w:rPr>
      </w:pPr>
      <w:ins w:id="1589"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1590" w:author="Warwick Wainwright" w:date="2018-07-24T12:53:00Z"/>
        </w:rPr>
      </w:pPr>
      <w:ins w:id="1591"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1592" w:author="Warwick Wainwright" w:date="2018-07-24T12:53:00Z"/>
        </w:rPr>
      </w:pPr>
      <w:ins w:id="1593"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1594" w:author="Warwick Wainwright" w:date="2018-07-24T12:53:00Z"/>
        </w:rPr>
      </w:pPr>
      <w:ins w:id="1595"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pPr>
        <w:rPr>
          <w:ins w:id="1596" w:author="Warwick Wainwright" w:date="2018-07-24T12:55:00Z"/>
          <w:rFonts w:eastAsiaTheme="majorEastAsia"/>
        </w:rPr>
        <w:pPrChange w:id="1597" w:author="Warwick Wainwright" w:date="2018-07-24T12:55:00Z">
          <w:pPr>
            <w:keepNext/>
            <w:keepLines/>
            <w:numPr>
              <w:numId w:val="2"/>
            </w:numPr>
            <w:tabs>
              <w:tab w:val="num" w:pos="360"/>
            </w:tabs>
            <w:spacing w:before="200" w:after="120" w:line="240" w:lineRule="auto"/>
            <w:ind w:firstLine="0"/>
            <w:jc w:val="center"/>
            <w:outlineLvl w:val="1"/>
          </w:pPr>
        </w:pPrChange>
      </w:pPr>
    </w:p>
    <w:p w14:paraId="1D36D3E7" w14:textId="77777777" w:rsidR="000F1759" w:rsidRPr="000F1759" w:rsidRDefault="000F1759">
      <w:pPr>
        <w:jc w:val="center"/>
        <w:rPr>
          <w:ins w:id="1598" w:author="Warwick Wainwright" w:date="2018-07-24T12:53:00Z"/>
          <w:rFonts w:eastAsiaTheme="majorEastAsia"/>
          <w:b/>
          <w:sz w:val="26"/>
          <w:szCs w:val="26"/>
          <w:rPrChange w:id="1599" w:author="Warwick Wainwright" w:date="2018-07-24T12:55:00Z">
            <w:rPr>
              <w:ins w:id="1600" w:author="Warwick Wainwright" w:date="2018-07-24T12:53:00Z"/>
              <w:rFonts w:eastAsiaTheme="majorEastAsia"/>
            </w:rPr>
          </w:rPrChange>
        </w:rPr>
        <w:pPrChange w:id="1601" w:author="Warwick Wainwright" w:date="2018-07-24T12:55:00Z">
          <w:pPr>
            <w:keepNext/>
            <w:keepLines/>
            <w:numPr>
              <w:numId w:val="2"/>
            </w:numPr>
            <w:tabs>
              <w:tab w:val="num" w:pos="360"/>
            </w:tabs>
            <w:spacing w:before="200" w:after="120" w:line="240" w:lineRule="auto"/>
            <w:ind w:firstLine="0"/>
            <w:jc w:val="center"/>
            <w:outlineLvl w:val="1"/>
          </w:pPr>
        </w:pPrChange>
      </w:pPr>
      <w:ins w:id="1602" w:author="Warwick Wainwright" w:date="2018-07-24T12:53:00Z">
        <w:r w:rsidRPr="000F1759">
          <w:rPr>
            <w:rFonts w:eastAsiaTheme="majorEastAsia"/>
            <w:b/>
            <w:sz w:val="26"/>
            <w:szCs w:val="26"/>
            <w:rPrChange w:id="1603"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1604"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1605" w:author="Warwick Wainwright" w:date="2018-07-24T12:53:00Z"/>
          <w:b/>
        </w:rPr>
      </w:pPr>
      <w:ins w:id="1606"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1607"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1608" w:author="Warwick Wainwright" w:date="2018-07-24T12:53:00Z"/>
        </w:rPr>
      </w:pPr>
      <w:ins w:id="160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1610" w:author="Warwick Wainwright" w:date="2018-07-24T12:53:00Z"/>
          <w:b/>
        </w:rPr>
      </w:pPr>
      <w:ins w:id="1611"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1612" w:author="Warwick Wainwright" w:date="2018-07-24T12:53:00Z"/>
        </w:rPr>
      </w:pPr>
      <w:ins w:id="1613"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1614"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1615" w:author="Warwick Wainwright" w:date="2018-07-24T12:53:00Z"/>
          <w:b/>
        </w:rPr>
      </w:pPr>
      <w:ins w:id="1616"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1617"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1618" w:author="Warwick Wainwright" w:date="2018-07-24T12:53:00Z"/>
        </w:rPr>
      </w:pPr>
      <w:ins w:id="1619"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1620" w:author="Warwick Wainwright" w:date="2018-07-24T12:53:00Z"/>
          <w:b/>
        </w:rPr>
      </w:pPr>
      <w:ins w:id="1621"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1622" w:author="Warwick Wainwright" w:date="2018-07-24T12:53:00Z"/>
        </w:rPr>
      </w:pPr>
      <w:ins w:id="1623"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1624" w:author="Warwick Wainwright" w:date="2018-07-24T12:53:00Z"/>
        </w:rPr>
      </w:pPr>
      <w:proofErr w:type="gramStart"/>
      <w:ins w:id="1625" w:author="Warwick Wainwright" w:date="2018-07-24T12:53:00Z">
        <w:r w:rsidRPr="000F1759">
          <w:t>If no, why not?</w:t>
        </w:r>
        <w:proofErr w:type="gramEnd"/>
        <w:r w:rsidRPr="000F1759">
          <w:t xml:space="preserve">  </w:t>
        </w:r>
      </w:ins>
    </w:p>
    <w:p w14:paraId="4802D113" w14:textId="534394D0" w:rsidR="000F1759" w:rsidRPr="000F1759" w:rsidRDefault="000F1759">
      <w:pPr>
        <w:spacing w:after="120" w:line="240" w:lineRule="auto"/>
        <w:ind w:firstLine="0"/>
        <w:jc w:val="left"/>
        <w:rPr>
          <w:ins w:id="1626" w:author="Warwick Wainwright" w:date="2018-07-24T12:53:00Z"/>
        </w:rPr>
        <w:pPrChange w:id="1627" w:author="Warwick Wainwright" w:date="2018-07-24T12:54:00Z">
          <w:pPr>
            <w:keepNext/>
            <w:keepLines/>
            <w:numPr>
              <w:numId w:val="2"/>
            </w:numPr>
            <w:tabs>
              <w:tab w:val="num" w:pos="360"/>
            </w:tabs>
            <w:spacing w:before="200" w:after="120" w:line="240" w:lineRule="auto"/>
            <w:ind w:firstLine="0"/>
            <w:jc w:val="center"/>
            <w:outlineLvl w:val="1"/>
          </w:pPr>
        </w:pPrChange>
      </w:pPr>
      <w:proofErr w:type="gramStart"/>
      <w:ins w:id="1628"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1629" w:author="Warwick Wainwright" w:date="2018-07-24T12:53:00Z"/>
        </w:rPr>
      </w:pPr>
    </w:p>
    <w:p w14:paraId="51C64DF4" w14:textId="77777777" w:rsidR="000F1759" w:rsidRPr="000F1759" w:rsidRDefault="000F1759">
      <w:pPr>
        <w:jc w:val="center"/>
        <w:rPr>
          <w:ins w:id="1630" w:author="Warwick Wainwright" w:date="2018-07-24T12:53:00Z"/>
          <w:rFonts w:eastAsiaTheme="majorEastAsia"/>
          <w:b/>
          <w:sz w:val="26"/>
          <w:szCs w:val="26"/>
          <w:rPrChange w:id="1631" w:author="Warwick Wainwright" w:date="2018-07-24T12:56:00Z">
            <w:rPr>
              <w:ins w:id="1632" w:author="Warwick Wainwright" w:date="2018-07-24T12:53:00Z"/>
              <w:rFonts w:eastAsiaTheme="majorEastAsia"/>
            </w:rPr>
          </w:rPrChange>
        </w:rPr>
        <w:pPrChange w:id="1633" w:author="Warwick Wainwright" w:date="2018-07-24T12:56:00Z">
          <w:pPr>
            <w:keepNext/>
            <w:keepLines/>
            <w:numPr>
              <w:numId w:val="2"/>
            </w:numPr>
            <w:tabs>
              <w:tab w:val="num" w:pos="360"/>
            </w:tabs>
            <w:spacing w:before="200" w:after="120" w:line="240" w:lineRule="auto"/>
            <w:ind w:firstLine="0"/>
            <w:jc w:val="center"/>
            <w:outlineLvl w:val="1"/>
          </w:pPr>
        </w:pPrChange>
      </w:pPr>
      <w:ins w:id="1634" w:author="Warwick Wainwright" w:date="2018-07-24T12:53:00Z">
        <w:r w:rsidRPr="000F1759">
          <w:rPr>
            <w:rFonts w:eastAsiaTheme="majorEastAsia"/>
            <w:b/>
            <w:sz w:val="26"/>
            <w:szCs w:val="26"/>
            <w:rPrChange w:id="1635"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1636" w:author="Warwick Wainwright" w:date="2018-07-24T12:53:00Z"/>
        </w:rPr>
      </w:pPr>
    </w:p>
    <w:p w14:paraId="618529E7" w14:textId="77777777" w:rsidR="000F1759" w:rsidRPr="000F1759" w:rsidRDefault="000F1759" w:rsidP="000F1759">
      <w:pPr>
        <w:spacing w:after="120" w:line="240" w:lineRule="auto"/>
        <w:ind w:firstLine="0"/>
        <w:jc w:val="center"/>
        <w:rPr>
          <w:ins w:id="1637" w:author="Warwick Wainwright" w:date="2018-07-24T12:53:00Z"/>
          <w:b/>
        </w:rPr>
      </w:pPr>
      <w:ins w:id="1638"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1639" w:author="Warwick Wainwright" w:date="2018-07-24T12:53:00Z"/>
          <w:b/>
          <w:i/>
        </w:rPr>
      </w:pPr>
      <w:ins w:id="1640"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1641" w:author="Warwick Wainwright" w:date="2018-07-24T12:53:00Z"/>
        </w:rPr>
      </w:pPr>
      <w:ins w:id="1642"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43" w:author="Warwick Wainwright" w:date="2018-07-24T12:53:00Z"/>
        </w:rPr>
      </w:pPr>
      <w:ins w:id="1644"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1645" w:author="Warwick Wainwright" w:date="2018-07-24T12:53:00Z"/>
          <w:sz w:val="20"/>
        </w:rPr>
      </w:pPr>
      <w:ins w:id="1646"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1647"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1648" w:author="Warwick Wainwright" w:date="2018-07-24T12:53:00Z"/>
          <w:b/>
          <w:i/>
        </w:rPr>
      </w:pPr>
      <w:ins w:id="1649"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1650" w:author="Warwick Wainwright" w:date="2018-07-24T12:53:00Z"/>
        </w:rPr>
      </w:pPr>
      <w:ins w:id="1651"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52" w:author="Warwick Wainwright" w:date="2018-07-24T12:53:00Z"/>
        </w:rPr>
      </w:pPr>
      <w:ins w:id="1653"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1654" w:author="Warwick Wainwright" w:date="2018-07-24T12:53:00Z"/>
          <w:sz w:val="20"/>
        </w:rPr>
      </w:pPr>
      <w:ins w:id="1655"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1656"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1657" w:author="Warwick Wainwright" w:date="2018-07-24T12:53:00Z"/>
          <w:b/>
          <w:i/>
        </w:rPr>
      </w:pPr>
      <w:ins w:id="1658"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1659" w:author="Warwick Wainwright" w:date="2018-07-24T12:53:00Z"/>
        </w:rPr>
      </w:pPr>
      <w:ins w:id="1660"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61" w:author="Warwick Wainwright" w:date="2018-07-24T12:53:00Z"/>
        </w:rPr>
      </w:pPr>
      <w:ins w:id="1662"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1663" w:author="Warwick Wainwright" w:date="2018-07-24T12:53:00Z"/>
          <w:sz w:val="16"/>
        </w:rPr>
      </w:pPr>
      <w:ins w:id="1664"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1665"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1666" w:author="Warwick Wainwright" w:date="2018-07-24T12:53:00Z"/>
          <w:b/>
          <w:i/>
        </w:rPr>
      </w:pPr>
      <w:ins w:id="1667"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1668" w:author="Warwick Wainwright" w:date="2018-07-24T12:53:00Z"/>
        </w:rPr>
      </w:pPr>
      <w:ins w:id="166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1670" w:author="Warwick Wainwright" w:date="2018-07-24T12:53:00Z"/>
        </w:rPr>
      </w:pPr>
      <w:ins w:id="167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006C3F0C">
          <w:fldChar w:fldCharType="separate"/>
        </w:r>
        <w:r w:rsidRPr="000F1759">
          <w:fldChar w:fldCharType="end"/>
        </w:r>
      </w:ins>
    </w:p>
    <w:p w14:paraId="3E6F3D8D" w14:textId="77777777" w:rsidR="000F1759" w:rsidRPr="000F1759" w:rsidRDefault="000F1759" w:rsidP="000F1759">
      <w:pPr>
        <w:spacing w:after="120" w:line="240" w:lineRule="auto"/>
        <w:ind w:firstLine="0"/>
        <w:rPr>
          <w:ins w:id="1672"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1673" w:author="Warwick Wainwright" w:date="2018-07-24T12:53:00Z"/>
          <w:b/>
        </w:rPr>
      </w:pPr>
      <w:ins w:id="1674"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1675" w:author="Warwick Wainwright" w:date="2018-07-24T12:53:00Z"/>
          <w:sz w:val="20"/>
          <w:szCs w:val="20"/>
        </w:rPr>
      </w:pPr>
      <w:ins w:id="1676"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1677" w:author="Warwick Wainwright" w:date="2018-07-24T12:53:00Z"/>
          <w:sz w:val="20"/>
          <w:szCs w:val="20"/>
        </w:rPr>
      </w:pPr>
      <w:ins w:id="1678"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1679" w:author="Warwick Wainwright" w:date="2018-07-24T12:53:00Z"/>
          <w:sz w:val="20"/>
          <w:szCs w:val="20"/>
        </w:rPr>
      </w:pPr>
      <w:ins w:id="1680"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1681" w:author="Warwick Wainwright" w:date="2018-07-24T12:53:00Z"/>
          <w:sz w:val="20"/>
          <w:szCs w:val="20"/>
        </w:rPr>
      </w:pPr>
      <w:ins w:id="1682"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1683" w:author="Warwick Wainwright" w:date="2018-07-24T12:53:00Z"/>
          <w:sz w:val="20"/>
          <w:szCs w:val="20"/>
        </w:rPr>
      </w:pPr>
      <w:ins w:id="1684"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1685" w:author="Warwick Wainwright" w:date="2018-07-24T12:53:00Z"/>
          <w:sz w:val="20"/>
          <w:szCs w:val="20"/>
        </w:rPr>
      </w:pPr>
      <w:ins w:id="1686"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1687" w:author="Warwick Wainwright" w:date="2018-07-24T12:53:00Z"/>
          <w:sz w:val="20"/>
          <w:szCs w:val="20"/>
        </w:rPr>
      </w:pPr>
      <w:ins w:id="1688"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006C3F0C">
          <w:rPr>
            <w:sz w:val="20"/>
            <w:szCs w:val="20"/>
          </w:rPr>
        </w:r>
        <w:r w:rsidR="006C3F0C">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1689" w:author="Warwick Wainwright" w:date="2018-07-24T12:53:00Z"/>
          <w:sz w:val="20"/>
        </w:rPr>
      </w:pPr>
    </w:p>
    <w:p w14:paraId="757FD8BF" w14:textId="77777777" w:rsidR="000F1759" w:rsidRPr="000F1759" w:rsidRDefault="000F1759">
      <w:pPr>
        <w:jc w:val="center"/>
        <w:rPr>
          <w:ins w:id="1690" w:author="Warwick Wainwright" w:date="2018-07-24T12:53:00Z"/>
          <w:rFonts w:eastAsiaTheme="majorEastAsia"/>
          <w:b/>
          <w:sz w:val="26"/>
          <w:szCs w:val="26"/>
          <w:rPrChange w:id="1691" w:author="Warwick Wainwright" w:date="2018-07-24T12:56:00Z">
            <w:rPr>
              <w:ins w:id="1692" w:author="Warwick Wainwright" w:date="2018-07-24T12:53:00Z"/>
              <w:rFonts w:eastAsiaTheme="majorEastAsia"/>
            </w:rPr>
          </w:rPrChange>
        </w:rPr>
        <w:pPrChange w:id="1693" w:author="Warwick Wainwright" w:date="2018-07-24T12:56:00Z">
          <w:pPr>
            <w:keepNext/>
            <w:keepLines/>
            <w:numPr>
              <w:numId w:val="2"/>
            </w:numPr>
            <w:tabs>
              <w:tab w:val="num" w:pos="360"/>
            </w:tabs>
            <w:spacing w:before="200" w:after="120" w:line="240" w:lineRule="auto"/>
            <w:ind w:firstLine="0"/>
            <w:jc w:val="center"/>
            <w:outlineLvl w:val="1"/>
          </w:pPr>
        </w:pPrChange>
      </w:pPr>
      <w:ins w:id="1694" w:author="Warwick Wainwright" w:date="2018-07-24T12:53:00Z">
        <w:r w:rsidRPr="000F1759">
          <w:rPr>
            <w:rFonts w:eastAsiaTheme="majorEastAsia"/>
            <w:b/>
            <w:sz w:val="26"/>
            <w:szCs w:val="26"/>
            <w:rPrChange w:id="1695"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1696" w:author="Warwick Wainwright" w:date="2018-07-24T12:53:00Z"/>
          <w:sz w:val="28"/>
          <w:szCs w:val="28"/>
        </w:rPr>
      </w:pPr>
      <w:ins w:id="1697"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2105EF">
        <w:trPr>
          <w:ins w:id="1698"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1699" w:author="Warwick Wainwright" w:date="2018-07-24T12:53:00Z"/>
              </w:rPr>
            </w:pPr>
            <w:ins w:id="1700"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1701" w:author="Warwick Wainwright" w:date="2018-07-24T12:53:00Z"/>
              </w:rPr>
            </w:pPr>
            <w:ins w:id="170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1703" w:author="Warwick Wainwright" w:date="2018-07-24T12:53:00Z"/>
              </w:rPr>
            </w:pPr>
            <w:ins w:id="1704"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1705" w:author="Warwick Wainwright" w:date="2018-07-24T12:53:00Z"/>
              </w:rPr>
            </w:pPr>
            <w:ins w:id="170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1707" w:author="Warwick Wainwright" w:date="2018-07-24T12:53:00Z"/>
          <w:b/>
        </w:rPr>
      </w:pPr>
      <w:ins w:id="1708"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2105EF">
        <w:trPr>
          <w:ins w:id="1709" w:author="Warwick Wainwright" w:date="2018-07-24T12:53:00Z"/>
        </w:trPr>
        <w:tc>
          <w:tcPr>
            <w:tcW w:w="2552" w:type="dxa"/>
          </w:tcPr>
          <w:p w14:paraId="21584107" w14:textId="77777777" w:rsidR="000F1759" w:rsidRPr="000F1759" w:rsidRDefault="000F1759" w:rsidP="000F1759">
            <w:pPr>
              <w:ind w:firstLine="0"/>
              <w:jc w:val="right"/>
              <w:rPr>
                <w:ins w:id="1710" w:author="Warwick Wainwright" w:date="2018-07-24T12:53:00Z"/>
              </w:rPr>
            </w:pPr>
            <w:ins w:id="1711" w:author="Warwick Wainwright" w:date="2018-07-24T12:53:00Z">
              <w:r w:rsidRPr="000F1759">
                <w:t>Under 20</w:t>
              </w:r>
            </w:ins>
          </w:p>
        </w:tc>
        <w:tc>
          <w:tcPr>
            <w:tcW w:w="567" w:type="dxa"/>
          </w:tcPr>
          <w:p w14:paraId="51C3791E" w14:textId="77777777" w:rsidR="000F1759" w:rsidRPr="000F1759" w:rsidRDefault="000F1759" w:rsidP="000F1759">
            <w:pPr>
              <w:ind w:firstLine="0"/>
              <w:rPr>
                <w:ins w:id="1712" w:author="Warwick Wainwright" w:date="2018-07-24T12:53:00Z"/>
              </w:rPr>
            </w:pPr>
            <w:ins w:id="171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1714" w:author="Warwick Wainwright" w:date="2018-07-24T12:53:00Z"/>
              </w:rPr>
            </w:pPr>
            <w:ins w:id="1715" w:author="Warwick Wainwright" w:date="2018-07-24T12:53:00Z">
              <w:r w:rsidRPr="000F1759">
                <w:t>50 - 59</w:t>
              </w:r>
            </w:ins>
          </w:p>
        </w:tc>
        <w:tc>
          <w:tcPr>
            <w:tcW w:w="469" w:type="dxa"/>
          </w:tcPr>
          <w:p w14:paraId="4CC563CC" w14:textId="77777777" w:rsidR="000F1759" w:rsidRPr="000F1759" w:rsidRDefault="000F1759" w:rsidP="000F1759">
            <w:pPr>
              <w:ind w:firstLine="0"/>
              <w:rPr>
                <w:ins w:id="1716" w:author="Warwick Wainwright" w:date="2018-07-24T12:53:00Z"/>
              </w:rPr>
            </w:pPr>
            <w:ins w:id="17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52361AD4" w14:textId="77777777" w:rsidTr="002105EF">
        <w:trPr>
          <w:ins w:id="1718" w:author="Warwick Wainwright" w:date="2018-07-24T12:53:00Z"/>
        </w:trPr>
        <w:tc>
          <w:tcPr>
            <w:tcW w:w="2552" w:type="dxa"/>
          </w:tcPr>
          <w:p w14:paraId="4BFBBE27" w14:textId="77777777" w:rsidR="000F1759" w:rsidRPr="000F1759" w:rsidRDefault="000F1759" w:rsidP="000F1759">
            <w:pPr>
              <w:ind w:firstLine="0"/>
              <w:jc w:val="right"/>
              <w:rPr>
                <w:ins w:id="1719" w:author="Warwick Wainwright" w:date="2018-07-24T12:53:00Z"/>
              </w:rPr>
            </w:pPr>
            <w:ins w:id="1720" w:author="Warwick Wainwright" w:date="2018-07-24T12:53:00Z">
              <w:r w:rsidRPr="000F1759">
                <w:t>20 - 29</w:t>
              </w:r>
            </w:ins>
          </w:p>
        </w:tc>
        <w:tc>
          <w:tcPr>
            <w:tcW w:w="567" w:type="dxa"/>
          </w:tcPr>
          <w:p w14:paraId="13BAC08D" w14:textId="77777777" w:rsidR="000F1759" w:rsidRPr="000F1759" w:rsidRDefault="000F1759" w:rsidP="000F1759">
            <w:pPr>
              <w:ind w:firstLine="0"/>
              <w:rPr>
                <w:ins w:id="1721" w:author="Warwick Wainwright" w:date="2018-07-24T12:53:00Z"/>
              </w:rPr>
            </w:pPr>
            <w:ins w:id="172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1723" w:author="Warwick Wainwright" w:date="2018-07-24T12:53:00Z"/>
              </w:rPr>
            </w:pPr>
            <w:ins w:id="1724" w:author="Warwick Wainwright" w:date="2018-07-24T12:53:00Z">
              <w:r w:rsidRPr="000F1759">
                <w:t>60 - 69</w:t>
              </w:r>
            </w:ins>
          </w:p>
        </w:tc>
        <w:tc>
          <w:tcPr>
            <w:tcW w:w="469" w:type="dxa"/>
          </w:tcPr>
          <w:p w14:paraId="1C21A7FB" w14:textId="77777777" w:rsidR="000F1759" w:rsidRPr="000F1759" w:rsidRDefault="000F1759" w:rsidP="000F1759">
            <w:pPr>
              <w:ind w:firstLine="0"/>
              <w:rPr>
                <w:ins w:id="1725" w:author="Warwick Wainwright" w:date="2018-07-24T12:53:00Z"/>
              </w:rPr>
            </w:pPr>
            <w:ins w:id="17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3BEB71A0" w14:textId="77777777" w:rsidTr="002105EF">
        <w:trPr>
          <w:ins w:id="1727" w:author="Warwick Wainwright" w:date="2018-07-24T12:53:00Z"/>
        </w:trPr>
        <w:tc>
          <w:tcPr>
            <w:tcW w:w="2552" w:type="dxa"/>
          </w:tcPr>
          <w:p w14:paraId="00B01E45" w14:textId="77777777" w:rsidR="000F1759" w:rsidRPr="000F1759" w:rsidRDefault="000F1759" w:rsidP="000F1759">
            <w:pPr>
              <w:ind w:firstLine="0"/>
              <w:jc w:val="right"/>
              <w:rPr>
                <w:ins w:id="1728" w:author="Warwick Wainwright" w:date="2018-07-24T12:53:00Z"/>
              </w:rPr>
            </w:pPr>
            <w:ins w:id="1729" w:author="Warwick Wainwright" w:date="2018-07-24T12:53:00Z">
              <w:r w:rsidRPr="000F1759">
                <w:t>30 - 39</w:t>
              </w:r>
            </w:ins>
          </w:p>
        </w:tc>
        <w:tc>
          <w:tcPr>
            <w:tcW w:w="567" w:type="dxa"/>
          </w:tcPr>
          <w:p w14:paraId="7F85FC14" w14:textId="77777777" w:rsidR="000F1759" w:rsidRPr="000F1759" w:rsidRDefault="000F1759" w:rsidP="000F1759">
            <w:pPr>
              <w:ind w:firstLine="0"/>
              <w:rPr>
                <w:ins w:id="1730" w:author="Warwick Wainwright" w:date="2018-07-24T12:53:00Z"/>
              </w:rPr>
            </w:pPr>
            <w:ins w:id="173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1732" w:author="Warwick Wainwright" w:date="2018-07-24T12:53:00Z"/>
              </w:rPr>
            </w:pPr>
            <w:ins w:id="1733" w:author="Warwick Wainwright" w:date="2018-07-24T12:53:00Z">
              <w:r w:rsidRPr="000F1759">
                <w:t>Over 70</w:t>
              </w:r>
            </w:ins>
          </w:p>
        </w:tc>
        <w:tc>
          <w:tcPr>
            <w:tcW w:w="469" w:type="dxa"/>
          </w:tcPr>
          <w:p w14:paraId="5DA5C7B6" w14:textId="77777777" w:rsidR="000F1759" w:rsidRPr="000F1759" w:rsidRDefault="000F1759" w:rsidP="000F1759">
            <w:pPr>
              <w:ind w:firstLine="0"/>
              <w:rPr>
                <w:ins w:id="1734" w:author="Warwick Wainwright" w:date="2018-07-24T12:53:00Z"/>
              </w:rPr>
            </w:pPr>
            <w:ins w:id="173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4BED287E" w14:textId="77777777" w:rsidTr="002105EF">
        <w:trPr>
          <w:ins w:id="1736" w:author="Warwick Wainwright" w:date="2018-07-24T12:53:00Z"/>
        </w:trPr>
        <w:tc>
          <w:tcPr>
            <w:tcW w:w="2552" w:type="dxa"/>
          </w:tcPr>
          <w:p w14:paraId="5272DF2A" w14:textId="77777777" w:rsidR="000F1759" w:rsidRPr="000F1759" w:rsidRDefault="000F1759" w:rsidP="000F1759">
            <w:pPr>
              <w:ind w:firstLine="0"/>
              <w:jc w:val="right"/>
              <w:rPr>
                <w:ins w:id="1737" w:author="Warwick Wainwright" w:date="2018-07-24T12:53:00Z"/>
              </w:rPr>
            </w:pPr>
            <w:ins w:id="1738" w:author="Warwick Wainwright" w:date="2018-07-24T12:53:00Z">
              <w:r w:rsidRPr="000F1759">
                <w:t>40 - 49</w:t>
              </w:r>
            </w:ins>
          </w:p>
        </w:tc>
        <w:tc>
          <w:tcPr>
            <w:tcW w:w="567" w:type="dxa"/>
          </w:tcPr>
          <w:p w14:paraId="1BE83882" w14:textId="77777777" w:rsidR="000F1759" w:rsidRPr="000F1759" w:rsidRDefault="000F1759" w:rsidP="000F1759">
            <w:pPr>
              <w:ind w:firstLine="0"/>
              <w:rPr>
                <w:ins w:id="1739" w:author="Warwick Wainwright" w:date="2018-07-24T12:53:00Z"/>
              </w:rPr>
            </w:pPr>
            <w:ins w:id="174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41" w:author="Warwick Wainwright" w:date="2018-07-24T12:53:00Z"/>
                <w:sz w:val="20"/>
              </w:rPr>
            </w:pPr>
          </w:p>
        </w:tc>
        <w:tc>
          <w:tcPr>
            <w:tcW w:w="469" w:type="dxa"/>
          </w:tcPr>
          <w:p w14:paraId="629A138E" w14:textId="77777777" w:rsidR="000F1759" w:rsidRPr="000F1759" w:rsidRDefault="000F1759" w:rsidP="000F1759">
            <w:pPr>
              <w:ind w:firstLine="0"/>
              <w:rPr>
                <w:ins w:id="1742" w:author="Warwick Wainwright" w:date="2018-07-24T12:53:00Z"/>
              </w:rPr>
            </w:pPr>
          </w:p>
        </w:tc>
      </w:tr>
      <w:tr w:rsidR="000F1759" w:rsidRPr="000F1759" w14:paraId="2C0AA9DF" w14:textId="77777777" w:rsidTr="002105EF">
        <w:trPr>
          <w:ins w:id="1743" w:author="Warwick Wainwright" w:date="2018-07-24T12:53:00Z"/>
        </w:trPr>
        <w:tc>
          <w:tcPr>
            <w:tcW w:w="2552" w:type="dxa"/>
          </w:tcPr>
          <w:p w14:paraId="643757EB" w14:textId="77777777" w:rsidR="000F1759" w:rsidRPr="000F1759" w:rsidRDefault="000F1759" w:rsidP="000F1759">
            <w:pPr>
              <w:ind w:firstLine="0"/>
              <w:jc w:val="right"/>
              <w:rPr>
                <w:ins w:id="1744" w:author="Warwick Wainwright" w:date="2018-07-24T12:53:00Z"/>
              </w:rPr>
            </w:pPr>
          </w:p>
        </w:tc>
        <w:tc>
          <w:tcPr>
            <w:tcW w:w="567" w:type="dxa"/>
          </w:tcPr>
          <w:p w14:paraId="3A34ACA9" w14:textId="77777777" w:rsidR="000F1759" w:rsidRPr="000F1759" w:rsidRDefault="000F1759" w:rsidP="000F1759">
            <w:pPr>
              <w:ind w:firstLine="0"/>
              <w:rPr>
                <w:ins w:id="1745"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46" w:author="Warwick Wainwright" w:date="2018-07-24T12:53:00Z"/>
                <w:sz w:val="20"/>
              </w:rPr>
            </w:pPr>
          </w:p>
        </w:tc>
        <w:tc>
          <w:tcPr>
            <w:tcW w:w="469" w:type="dxa"/>
          </w:tcPr>
          <w:p w14:paraId="0C441C9F" w14:textId="77777777" w:rsidR="000F1759" w:rsidRPr="000F1759" w:rsidRDefault="000F1759" w:rsidP="000F1759">
            <w:pPr>
              <w:ind w:firstLine="0"/>
              <w:rPr>
                <w:ins w:id="1747"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1748" w:author="Warwick Wainwright" w:date="2018-07-24T12:53:00Z"/>
          <w:b/>
        </w:rPr>
      </w:pPr>
      <w:ins w:id="1749"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2105EF">
        <w:trPr>
          <w:jc w:val="center"/>
          <w:ins w:id="1750" w:author="Warwick Wainwright" w:date="2018-07-24T12:53:00Z"/>
        </w:trPr>
        <w:tc>
          <w:tcPr>
            <w:tcW w:w="2552" w:type="dxa"/>
          </w:tcPr>
          <w:p w14:paraId="63B09C6F" w14:textId="77777777" w:rsidR="000F1759" w:rsidRPr="000F1759" w:rsidRDefault="000F1759" w:rsidP="000F1759">
            <w:pPr>
              <w:ind w:firstLine="0"/>
              <w:jc w:val="right"/>
              <w:rPr>
                <w:ins w:id="1751" w:author="Warwick Wainwright" w:date="2018-07-24T12:53:00Z"/>
              </w:rPr>
            </w:pPr>
            <w:ins w:id="1752"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1753" w:author="Warwick Wainwright" w:date="2018-07-24T12:53:00Z"/>
              </w:rPr>
            </w:pPr>
            <w:ins w:id="175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1755" w:author="Warwick Wainwright" w:date="2018-07-24T12:53:00Z"/>
              </w:rPr>
            </w:pPr>
            <w:ins w:id="1756"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1757" w:author="Warwick Wainwright" w:date="2018-07-24T12:53:00Z"/>
              </w:rPr>
            </w:pPr>
            <w:ins w:id="175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151249BA" w14:textId="77777777" w:rsidTr="002105EF">
        <w:trPr>
          <w:jc w:val="center"/>
          <w:ins w:id="1759" w:author="Warwick Wainwright" w:date="2018-07-24T12:53:00Z"/>
        </w:trPr>
        <w:tc>
          <w:tcPr>
            <w:tcW w:w="2552" w:type="dxa"/>
          </w:tcPr>
          <w:p w14:paraId="00F94507" w14:textId="77777777" w:rsidR="000F1759" w:rsidRPr="000F1759" w:rsidRDefault="000F1759" w:rsidP="000F1759">
            <w:pPr>
              <w:ind w:firstLine="0"/>
              <w:jc w:val="right"/>
              <w:rPr>
                <w:ins w:id="1760" w:author="Warwick Wainwright" w:date="2018-07-24T12:53:00Z"/>
              </w:rPr>
            </w:pPr>
            <w:ins w:id="1761"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1762" w:author="Warwick Wainwright" w:date="2018-07-24T12:53:00Z"/>
              </w:rPr>
            </w:pPr>
            <w:ins w:id="176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1764" w:author="Warwick Wainwright" w:date="2018-07-24T12:53:00Z"/>
              </w:rPr>
            </w:pPr>
            <w:ins w:id="1765"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1766" w:author="Warwick Wainwright" w:date="2018-07-24T12:53:00Z"/>
              </w:rPr>
            </w:pPr>
            <w:ins w:id="176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1768" w:author="Warwick Wainwright" w:date="2018-07-24T12:53:00Z"/>
          <w:b/>
        </w:rPr>
      </w:pPr>
      <w:ins w:id="1769"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2105EF">
        <w:trPr>
          <w:ins w:id="1770"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1771" w:author="Warwick Wainwright" w:date="2018-07-24T12:53:00Z"/>
              </w:rPr>
            </w:pPr>
            <w:ins w:id="1772"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1773" w:author="Warwick Wainwright" w:date="2018-07-24T12:53:00Z"/>
              </w:rPr>
            </w:pPr>
            <w:ins w:id="17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75" w:author="Warwick Wainwright" w:date="2018-07-24T12:53:00Z"/>
              </w:rPr>
            </w:pPr>
            <w:ins w:id="1776"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1777" w:author="Warwick Wainwright" w:date="2018-07-24T12:53:00Z"/>
              </w:rPr>
            </w:pPr>
            <w:ins w:id="177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1CDEB7F9" w14:textId="77777777" w:rsidTr="002105EF">
        <w:trPr>
          <w:ins w:id="1779"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0" w:author="Warwick Wainwright" w:date="2018-07-24T12:53:00Z"/>
              </w:rPr>
            </w:pPr>
            <w:ins w:id="1781"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1782" w:author="Warwick Wainwright" w:date="2018-07-24T12:53:00Z"/>
              </w:rPr>
            </w:pPr>
            <w:ins w:id="178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84" w:author="Warwick Wainwright" w:date="2018-07-24T12:53:00Z"/>
              </w:rPr>
            </w:pPr>
            <w:ins w:id="1785"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1786" w:author="Warwick Wainwright" w:date="2018-07-24T12:53:00Z"/>
              </w:rPr>
            </w:pPr>
            <w:ins w:id="178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3D3CE0BA" w14:textId="77777777" w:rsidTr="002105EF">
        <w:trPr>
          <w:ins w:id="1788"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1789" w:author="Warwick Wainwright" w:date="2018-07-24T12:53:00Z"/>
              </w:rPr>
            </w:pPr>
            <w:ins w:id="1790"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1791" w:author="Warwick Wainwright" w:date="2018-07-24T12:53:00Z"/>
              </w:rPr>
            </w:pPr>
            <w:ins w:id="179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3" w:author="Warwick Wainwright" w:date="2018-07-24T12:53:00Z"/>
              </w:rPr>
            </w:pPr>
            <w:ins w:id="1794"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1795" w:author="Warwick Wainwright" w:date="2018-07-24T12:53:00Z"/>
              </w:rPr>
            </w:pPr>
            <w:ins w:id="179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4EF979B1" w14:textId="77777777" w:rsidTr="002105EF">
        <w:trPr>
          <w:ins w:id="1797"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8"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799" w:author="Warwick Wainwright" w:date="2018-07-24T12:53:00Z"/>
              </w:rPr>
            </w:pPr>
            <w:ins w:id="1800"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1801"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1802" w:author="Warwick Wainwright" w:date="2018-07-24T12:53:00Z"/>
          <w:b/>
        </w:rPr>
      </w:pPr>
      <w:ins w:id="1803"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2105EF">
        <w:trPr>
          <w:ins w:id="1804"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1805" w:author="Warwick Wainwright" w:date="2018-07-24T12:53:00Z"/>
              </w:rPr>
            </w:pPr>
            <w:ins w:id="1806"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1807" w:author="Warwick Wainwright" w:date="2018-07-24T12:53:00Z"/>
              </w:rPr>
            </w:pPr>
            <w:ins w:id="180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09" w:author="Warwick Wainwright" w:date="2018-07-24T12:53:00Z"/>
              </w:rPr>
            </w:pPr>
            <w:ins w:id="1810" w:author="Warwick Wainwright" w:date="2018-07-24T12:53:00Z">
              <w:r w:rsidRPr="000F1759">
                <w:t>201-400</w:t>
              </w:r>
            </w:ins>
          </w:p>
        </w:tc>
        <w:tc>
          <w:tcPr>
            <w:tcW w:w="469" w:type="dxa"/>
          </w:tcPr>
          <w:p w14:paraId="7E05044B" w14:textId="77777777" w:rsidR="000F1759" w:rsidRPr="000F1759" w:rsidRDefault="000F1759" w:rsidP="000F1759">
            <w:pPr>
              <w:ind w:firstLine="0"/>
              <w:rPr>
                <w:ins w:id="1811" w:author="Warwick Wainwright" w:date="2018-07-24T12:53:00Z"/>
              </w:rPr>
            </w:pPr>
            <w:ins w:id="181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71F2AD27" w14:textId="77777777" w:rsidTr="002105EF">
        <w:trPr>
          <w:ins w:id="1813"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4" w:author="Warwick Wainwright" w:date="2018-07-24T12:53:00Z"/>
              </w:rPr>
            </w:pPr>
            <w:ins w:id="1815"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1816" w:author="Warwick Wainwright" w:date="2018-07-24T12:53:00Z"/>
              </w:rPr>
            </w:pPr>
            <w:ins w:id="181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18" w:author="Warwick Wainwright" w:date="2018-07-24T12:53:00Z"/>
              </w:rPr>
            </w:pPr>
            <w:ins w:id="1819" w:author="Warwick Wainwright" w:date="2018-07-24T12:53:00Z">
              <w:r w:rsidRPr="000F1759">
                <w:t>801-1,600</w:t>
              </w:r>
            </w:ins>
          </w:p>
        </w:tc>
        <w:tc>
          <w:tcPr>
            <w:tcW w:w="469" w:type="dxa"/>
          </w:tcPr>
          <w:p w14:paraId="376D2A0B" w14:textId="77777777" w:rsidR="000F1759" w:rsidRPr="000F1759" w:rsidRDefault="000F1759" w:rsidP="000F1759">
            <w:pPr>
              <w:ind w:firstLine="0"/>
              <w:rPr>
                <w:ins w:id="1820" w:author="Warwick Wainwright" w:date="2018-07-24T12:53:00Z"/>
              </w:rPr>
            </w:pPr>
            <w:ins w:id="182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r w:rsidR="000F1759" w:rsidRPr="000F1759" w14:paraId="28A66E05" w14:textId="77777777" w:rsidTr="002105EF">
        <w:trPr>
          <w:ins w:id="1822"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23" w:author="Warwick Wainwright" w:date="2018-07-24T12:53:00Z"/>
              </w:rPr>
            </w:pPr>
            <w:ins w:id="1824" w:author="Warwick Wainwright" w:date="2018-07-24T12:53:00Z">
              <w:r w:rsidRPr="000F1759">
                <w:t>1,601-3,000</w:t>
              </w:r>
            </w:ins>
          </w:p>
        </w:tc>
        <w:tc>
          <w:tcPr>
            <w:tcW w:w="567" w:type="dxa"/>
          </w:tcPr>
          <w:p w14:paraId="6F499212" w14:textId="77777777" w:rsidR="000F1759" w:rsidRPr="000F1759" w:rsidRDefault="000F1759" w:rsidP="000F1759">
            <w:pPr>
              <w:ind w:firstLine="0"/>
              <w:rPr>
                <w:ins w:id="1825" w:author="Warwick Wainwright" w:date="2018-07-24T12:53:00Z"/>
              </w:rPr>
            </w:pPr>
            <w:ins w:id="1826"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1827" w:author="Warwick Wainwright" w:date="2018-07-24T12:53:00Z"/>
              </w:rPr>
            </w:pPr>
            <w:ins w:id="1828"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1829" w:author="Warwick Wainwright" w:date="2018-07-24T12:53:00Z"/>
              </w:rPr>
            </w:pPr>
            <w:ins w:id="183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006C3F0C">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1831" w:author="Warwick Wainwright" w:date="2018-07-24T12:53:00Z"/>
        </w:rPr>
      </w:pPr>
    </w:p>
    <w:p w14:paraId="4F0B1913" w14:textId="77777777" w:rsidR="000F1759" w:rsidRPr="000F1759" w:rsidRDefault="000F1759" w:rsidP="000F1759">
      <w:pPr>
        <w:spacing w:after="120" w:line="240" w:lineRule="auto"/>
        <w:ind w:firstLine="0"/>
        <w:rPr>
          <w:ins w:id="1832" w:author="Warwick Wainwright" w:date="2018-07-24T12:53:00Z"/>
        </w:rPr>
      </w:pPr>
    </w:p>
    <w:p w14:paraId="2CA48A5B" w14:textId="77777777" w:rsidR="000F1759" w:rsidRPr="000F1759" w:rsidRDefault="000F1759">
      <w:pPr>
        <w:rPr>
          <w:ins w:id="1833" w:author="Warwick Wainwright" w:date="2018-07-24T12:52:00Z"/>
          <w:rPrChange w:id="1834" w:author="Warwick Wainwright" w:date="2018-07-24T12:52:00Z">
            <w:rPr>
              <w:ins w:id="1835" w:author="Warwick Wainwright" w:date="2018-07-24T12:52:00Z"/>
              <w:b/>
            </w:rPr>
          </w:rPrChange>
        </w:rPr>
        <w:pPrChange w:id="1836" w:author="Warwick Wainwright" w:date="2018-07-24T12:52:00Z">
          <w:pPr>
            <w:pStyle w:val="Firstparagraph"/>
          </w:pPr>
        </w:pPrChange>
      </w:pPr>
    </w:p>
    <w:p w14:paraId="6AF2BDCD" w14:textId="01CA17A0" w:rsidR="00E22C93" w:rsidRDefault="0077411B">
      <w:pPr>
        <w:pStyle w:val="Firstparagraph"/>
      </w:pPr>
      <w:r>
        <w:rPr>
          <w:b/>
        </w:rPr>
        <w:t xml:space="preserve">Appendix </w:t>
      </w:r>
      <w:ins w:id="1837" w:author="Warwick Wainwright" w:date="2018-07-24T12:53:00Z">
        <w:r w:rsidR="000F1759">
          <w:rPr>
            <w:b/>
          </w:rPr>
          <w:t>2</w:t>
        </w:r>
      </w:ins>
      <w:del w:id="1838"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1839" w:author="Warwick Wainwright" w:date="2018-07-24T12:53:00Z">
        <w:r w:rsidR="000F1759">
          <w:rPr>
            <w:b/>
          </w:rPr>
          <w:t>3</w:t>
        </w:r>
      </w:ins>
      <w:del w:id="1840"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00DABA2B"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152DEC">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68]", "manualFormatting" : "Train (2009)", "plainTextFormattedCitation" : "[68]", "previouslyFormattedCitation" : "[67]"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152DEC">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69]", "plainTextFormattedCitation" : "[21,69]", "previouslyFormattedCitation" : "[21,68]" }, "properties" : { "noteIndex" : 0 }, "schema" : "https://github.com/citation-style-language/schema/raw/master/csl-citation.json" }</w:instrText>
      </w:r>
      <w:r w:rsidRPr="00F32089">
        <w:fldChar w:fldCharType="separate"/>
      </w:r>
      <w:r w:rsidR="00152DEC" w:rsidRPr="00152DEC">
        <w:rPr>
          <w:noProof/>
        </w:rPr>
        <w:t>[21,69]</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152DEC">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0]", "plainTextFormattedCitation" : "[70]", "previouslyFormattedCitation" : "[69]" }, "properties" : { "noteIndex" : 0 }, "schema" : "https://github.com/citation-style-language/schema/raw/master/csl-citation.json" }</w:instrText>
      </w:r>
      <w:r>
        <w:fldChar w:fldCharType="separate"/>
      </w:r>
      <w:r w:rsidR="00152DEC" w:rsidRPr="00152DEC">
        <w:rPr>
          <w:noProof/>
        </w:rPr>
        <w:t>[70]</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1757C1CF"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152DEC">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1]", "manualFormatting" : "Bech and Gyrd\u2010Hansen (2005)", "plainTextFormattedCitation" : "[71]", "previouslyFormattedCitation" : "[70]"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152DEC">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56]", "manualFormatting" : "Adams et al, (2014)", "plainTextFormattedCitation" : "[56]", "previouslyFormattedCitation" : "[56]"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1841" w:author="Warwick Wainwright" w:date="2018-07-24T12:53:00Z">
        <w:r w:rsidR="000F1759">
          <w:rPr>
            <w:b/>
          </w:rPr>
          <w:t>4</w:t>
        </w:r>
      </w:ins>
      <w:del w:id="1842"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Ovines</w:t>
            </w:r>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1" w:author="MORAN Dominic" w:date="2018-07-27T12:42:00Z" w:initials="MD">
    <w:p w14:paraId="4380015B" w14:textId="5932FF6F" w:rsidR="00191D15" w:rsidRDefault="00191D15">
      <w:pPr>
        <w:pStyle w:val="CommentText"/>
      </w:pPr>
      <w:r>
        <w:rPr>
          <w:rStyle w:val="CommentReference"/>
        </w:rPr>
        <w:annotationRef/>
      </w:r>
      <w:r>
        <w:t xml:space="preserve">Is it low – we should know </w:t>
      </w:r>
      <w:proofErr w:type="gramStart"/>
      <w:r>
        <w:t>by  now</w:t>
      </w:r>
      <w:proofErr w:type="gramEnd"/>
      <w:r>
        <w:t xml:space="preserve">? </w:t>
      </w:r>
    </w:p>
  </w:comment>
  <w:comment w:id="132" w:author="Warwick Wainwright" w:date="2018-07-27T13:08:00Z" w:initials="WW">
    <w:p w14:paraId="67FB4D06" w14:textId="1A5BF15E" w:rsidR="00191D15" w:rsidRDefault="00191D15">
      <w:pPr>
        <w:pStyle w:val="CommentText"/>
      </w:pPr>
      <w:r>
        <w:rPr>
          <w:rStyle w:val="CommentReference"/>
        </w:rPr>
        <w:annotationRef/>
      </w:r>
      <w:r w:rsidR="0002577D">
        <w:t>Nothing published yet and I’ve tried (unsuccessfully) to gain access to the data.</w:t>
      </w:r>
    </w:p>
  </w:comment>
  <w:comment w:id="481" w:author="Warwick Wainwright" w:date="2018-07-27T12:42:00Z" w:initials="WW">
    <w:p w14:paraId="6A56B29B" w14:textId="590716AF" w:rsidR="00191D15" w:rsidRDefault="00191D15">
      <w:pPr>
        <w:pStyle w:val="CommentText"/>
      </w:pPr>
      <w:r>
        <w:rPr>
          <w:rStyle w:val="CommentReference"/>
        </w:rPr>
        <w:annotationRef/>
      </w:r>
      <w:r>
        <w:t>A priori expectations?</w:t>
      </w:r>
    </w:p>
  </w:comment>
  <w:comment w:id="1100" w:author="MORAN Dominic" w:date="2018-07-27T12:42:00Z" w:initials="MD">
    <w:p w14:paraId="6C2FCDA6" w14:textId="48A5B1DC" w:rsidR="00191D15" w:rsidRDefault="00191D15">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1101" w:author="Warwick Wainwright" w:date="2018-07-27T12:42:00Z" w:initials="WW">
    <w:p w14:paraId="60A99A17" w14:textId="77777777" w:rsidR="00561947" w:rsidRDefault="00561947">
      <w:pPr>
        <w:pStyle w:val="CommentText"/>
      </w:pPr>
      <w:r>
        <w:rPr>
          <w:rStyle w:val="CommentReference"/>
        </w:rPr>
        <w:annotationRef/>
      </w:r>
      <w:r>
        <w:t>Because consensus on reporting for CE’s is to report model results for:</w:t>
      </w:r>
    </w:p>
    <w:p w14:paraId="2000C0FF" w14:textId="77777777" w:rsidR="00561947" w:rsidRDefault="00561947">
      <w:pPr>
        <w:pStyle w:val="CommentText"/>
      </w:pPr>
    </w:p>
    <w:p w14:paraId="7841C549" w14:textId="300A32D3" w:rsidR="00561947" w:rsidRDefault="00561947">
      <w:pPr>
        <w:pStyle w:val="CommentText"/>
      </w:pPr>
      <w:r>
        <w:t>All parameter estimates (sig or non-sig)</w:t>
      </w:r>
    </w:p>
    <w:p w14:paraId="376031A7" w14:textId="77777777" w:rsidR="00561947" w:rsidRDefault="00561947">
      <w:pPr>
        <w:pStyle w:val="CommentText"/>
      </w:pPr>
      <w:r>
        <w:t>All SD values (sig or non-sg)</w:t>
      </w:r>
    </w:p>
    <w:p w14:paraId="712DE8CF" w14:textId="431C756B" w:rsidR="00561947" w:rsidRDefault="00561947">
      <w:pPr>
        <w:pStyle w:val="CommentText"/>
      </w:pPr>
      <w:r>
        <w:t xml:space="preserve">Only sig covariates  </w:t>
      </w:r>
    </w:p>
    <w:p w14:paraId="1AA47A05" w14:textId="734F0E37" w:rsidR="00561947" w:rsidRDefault="00561947">
      <w:pPr>
        <w:pStyle w:val="CommentText"/>
      </w:pPr>
      <w:r>
        <w:t>Model summary stats</w:t>
      </w:r>
    </w:p>
  </w:comment>
  <w:comment w:id="1111" w:author="MORAN Dominic" w:date="2018-07-27T12:42:00Z" w:initials="MD">
    <w:p w14:paraId="6A8D65E3" w14:textId="45270F89" w:rsidR="00191D15" w:rsidRDefault="00191D15">
      <w:pPr>
        <w:pStyle w:val="CommentText"/>
      </w:pPr>
      <w:r>
        <w:rPr>
          <w:rStyle w:val="CommentReference"/>
        </w:rPr>
        <w:annotationRef/>
      </w:r>
      <w:r>
        <w:t xml:space="preserve">You needed a definition table for explanatories explaining what you expected </w:t>
      </w:r>
    </w:p>
  </w:comment>
  <w:comment w:id="1112" w:author="Warwick Wainwright" w:date="2018-07-27T12:42:00Z" w:initials="WW">
    <w:p w14:paraId="6574DF52" w14:textId="73C09C4B" w:rsidR="00561947" w:rsidRDefault="00561947">
      <w:pPr>
        <w:pStyle w:val="CommentText"/>
      </w:pPr>
      <w:r>
        <w:rPr>
          <w:rStyle w:val="CommentReference"/>
        </w:rPr>
        <w:annotationRef/>
      </w:r>
      <w:r>
        <w:t xml:space="preserve">I personally have never seen this in a choice modelling paper before. I have addressed our findings concerning covariate interactions in the discussion, citing wider literature and consensus. </w:t>
      </w:r>
    </w:p>
  </w:comment>
  <w:comment w:id="1154" w:author="Warwick Wainwright" w:date="2018-07-27T12:42:00Z" w:initials="WW">
    <w:p w14:paraId="279420E3" w14:textId="535D558F" w:rsidR="00A06EC2" w:rsidRDefault="00A06EC2">
      <w:pPr>
        <w:pStyle w:val="CommentText"/>
      </w:pPr>
      <w:r>
        <w:rPr>
          <w:rStyle w:val="CommentReference"/>
        </w:rPr>
        <w:annotationRef/>
      </w:r>
      <w:r>
        <w:t xml:space="preserve">I think this is OK as I’m reminding readers of non-sig interactions that perhaps one would postulate might be significant. </w:t>
      </w:r>
    </w:p>
  </w:comment>
  <w:comment w:id="1278" w:author="MORAN Dominic" w:date="2018-07-27T12:42:00Z" w:initials="MD">
    <w:p w14:paraId="35D02A7A" w14:textId="30AD4874" w:rsidR="00191D15" w:rsidRPr="00FA3056" w:rsidRDefault="00191D15">
      <w:pPr>
        <w:pStyle w:val="CommentText"/>
      </w:pPr>
      <w:r w:rsidRPr="00FA3056">
        <w:rPr>
          <w:rStyle w:val="CommentReference"/>
          <w:u w:val="single"/>
        </w:rPr>
        <w:annotationRef/>
      </w:r>
      <w:r w:rsidRPr="00FA3056">
        <w:t xml:space="preserve">Not sure why this is meaningful in the sense of why you might have expected it to be linear in the first place </w:t>
      </w:r>
    </w:p>
  </w:comment>
  <w:comment w:id="1279" w:author="Warwick Wainwright" w:date="2018-07-27T12:42:00Z" w:initials="WW">
    <w:p w14:paraId="0F59A43E" w14:textId="4EB6CE3B" w:rsidR="00561947" w:rsidRDefault="00561947">
      <w:pPr>
        <w:pStyle w:val="CommentText"/>
      </w:pPr>
      <w:r>
        <w:rPr>
          <w:rStyle w:val="CommentReference"/>
        </w:rPr>
        <w:annotationRef/>
      </w:r>
      <w:r>
        <w:t>I think this is merely a (warranted) observ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191D15" w:rsidRDefault="00191D15">
      <w:pPr>
        <w:spacing w:line="240" w:lineRule="auto"/>
      </w:pPr>
      <w:r>
        <w:separator/>
      </w:r>
    </w:p>
  </w:endnote>
  <w:endnote w:type="continuationSeparator" w:id="0">
    <w:p w14:paraId="7FA5B3AA" w14:textId="77777777" w:rsidR="00191D15" w:rsidRDefault="00191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191D15" w:rsidRDefault="00191D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191D15" w:rsidRDefault="00191D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C3F0C">
      <w:rPr>
        <w:rStyle w:val="PageNumber"/>
        <w:noProof/>
      </w:rPr>
      <w:t>2</w:t>
    </w:r>
    <w:r>
      <w:rPr>
        <w:rStyle w:val="PageNumber"/>
      </w:rPr>
      <w:fldChar w:fldCharType="end"/>
    </w:r>
  </w:p>
  <w:p w14:paraId="47F4B1D5" w14:textId="77777777" w:rsidR="00191D15" w:rsidRDefault="00191D15"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191D15" w:rsidRDefault="00191D15">
      <w:pPr>
        <w:spacing w:line="240" w:lineRule="auto"/>
      </w:pPr>
      <w:r>
        <w:separator/>
      </w:r>
    </w:p>
  </w:footnote>
  <w:footnote w:type="continuationSeparator" w:id="0">
    <w:p w14:paraId="39391BA9" w14:textId="77777777" w:rsidR="00191D15" w:rsidRDefault="00191D15">
      <w:pPr>
        <w:spacing w:line="240" w:lineRule="auto"/>
      </w:pPr>
      <w:r>
        <w:continuationSeparator/>
      </w:r>
    </w:p>
  </w:footnote>
  <w:footnote w:id="1">
    <w:p w14:paraId="55E5D49B" w14:textId="77777777" w:rsidR="00191D15" w:rsidRDefault="00191D15"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 w:id="2">
    <w:p w14:paraId="0B4C31E7" w14:textId="229011A4" w:rsidR="00191D15" w:rsidRPr="005D63D6" w:rsidRDefault="00191D15">
      <w:pPr>
        <w:pStyle w:val="FootnoteText"/>
      </w:pPr>
      <w:ins w:id="1053" w:author="Warwick Wainwright" w:date="2018-07-25T11:07:00Z">
        <w:r>
          <w:rPr>
            <w:rStyle w:val="FootnoteReference"/>
          </w:rPr>
          <w:footnoteRef/>
        </w:r>
        <w:r>
          <w:t xml:space="preserve"> Note the </w:t>
        </w:r>
      </w:ins>
      <w:ins w:id="1054" w:author="Warwick Wainwright" w:date="2018-07-25T11:08:00Z">
        <w:r w:rsidRPr="00070992">
          <w:t>Mc</w:t>
        </w:r>
        <w:r>
          <w:t>F</w:t>
        </w:r>
        <w:r w:rsidRPr="00070992">
          <w:t>adden pseudo R</w:t>
        </w:r>
        <w:r w:rsidRPr="00070992">
          <w:rPr>
            <w:vertAlign w:val="superscript"/>
          </w:rPr>
          <w:t>2</w:t>
        </w:r>
        <w:r>
          <w:rPr>
            <w:vertAlign w:val="superscript"/>
          </w:rPr>
          <w:t xml:space="preserve"> </w:t>
        </w:r>
        <w:r>
          <w:t>can be interpreted very much like a regression R</w:t>
        </w:r>
        <w:r>
          <w:rPr>
            <w:vertAlign w:val="superscript"/>
          </w:rPr>
          <w:t>2</w:t>
        </w:r>
        <w:r>
          <w:t xml:space="preserve"> value but the goodness of fit will always be much lower in CE modelling (typically between 0.2 to 0.4).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3384"/>
    <w:rsid w:val="000147B6"/>
    <w:rsid w:val="0001614F"/>
    <w:rsid w:val="00016311"/>
    <w:rsid w:val="0002042E"/>
    <w:rsid w:val="00020535"/>
    <w:rsid w:val="00020EE6"/>
    <w:rsid w:val="00023E00"/>
    <w:rsid w:val="00024D49"/>
    <w:rsid w:val="0002577D"/>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763"/>
    <w:rsid w:val="00083D24"/>
    <w:rsid w:val="000851AE"/>
    <w:rsid w:val="0008591D"/>
    <w:rsid w:val="000860FD"/>
    <w:rsid w:val="0008732C"/>
    <w:rsid w:val="00087421"/>
    <w:rsid w:val="00087DC7"/>
    <w:rsid w:val="00090389"/>
    <w:rsid w:val="00091066"/>
    <w:rsid w:val="00097645"/>
    <w:rsid w:val="000A0A2D"/>
    <w:rsid w:val="000A0BED"/>
    <w:rsid w:val="000A24B6"/>
    <w:rsid w:val="000A3DF0"/>
    <w:rsid w:val="000B29C4"/>
    <w:rsid w:val="000B41D2"/>
    <w:rsid w:val="000B705E"/>
    <w:rsid w:val="000C0D80"/>
    <w:rsid w:val="000C15AC"/>
    <w:rsid w:val="000C37CA"/>
    <w:rsid w:val="000C5905"/>
    <w:rsid w:val="000C68C6"/>
    <w:rsid w:val="000C7619"/>
    <w:rsid w:val="000D02E9"/>
    <w:rsid w:val="000D11A5"/>
    <w:rsid w:val="000D14F8"/>
    <w:rsid w:val="000D40DF"/>
    <w:rsid w:val="000D4B78"/>
    <w:rsid w:val="000D5790"/>
    <w:rsid w:val="000D704E"/>
    <w:rsid w:val="000D798E"/>
    <w:rsid w:val="000E1E52"/>
    <w:rsid w:val="000E2253"/>
    <w:rsid w:val="000E4009"/>
    <w:rsid w:val="000E460A"/>
    <w:rsid w:val="000E61B6"/>
    <w:rsid w:val="000E7EB3"/>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07F1"/>
    <w:rsid w:val="00124681"/>
    <w:rsid w:val="001258DC"/>
    <w:rsid w:val="001351D8"/>
    <w:rsid w:val="00135590"/>
    <w:rsid w:val="0014117A"/>
    <w:rsid w:val="00144616"/>
    <w:rsid w:val="001469AA"/>
    <w:rsid w:val="00146C4E"/>
    <w:rsid w:val="00150282"/>
    <w:rsid w:val="00150E98"/>
    <w:rsid w:val="00151466"/>
    <w:rsid w:val="001527F9"/>
    <w:rsid w:val="00152DEC"/>
    <w:rsid w:val="001534DF"/>
    <w:rsid w:val="0015362E"/>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1D15"/>
    <w:rsid w:val="00195A00"/>
    <w:rsid w:val="00197B39"/>
    <w:rsid w:val="00197FCF"/>
    <w:rsid w:val="001A2193"/>
    <w:rsid w:val="001A40B6"/>
    <w:rsid w:val="001A441D"/>
    <w:rsid w:val="001A6761"/>
    <w:rsid w:val="001B030D"/>
    <w:rsid w:val="001B1F38"/>
    <w:rsid w:val="001B2B17"/>
    <w:rsid w:val="001B47FB"/>
    <w:rsid w:val="001B639D"/>
    <w:rsid w:val="001B7911"/>
    <w:rsid w:val="001C2F22"/>
    <w:rsid w:val="001C3E25"/>
    <w:rsid w:val="001D00E9"/>
    <w:rsid w:val="001D281B"/>
    <w:rsid w:val="001D66C5"/>
    <w:rsid w:val="001D69F3"/>
    <w:rsid w:val="001E3E4B"/>
    <w:rsid w:val="001E4580"/>
    <w:rsid w:val="001E4F2B"/>
    <w:rsid w:val="001E7286"/>
    <w:rsid w:val="001F5A44"/>
    <w:rsid w:val="001F72FF"/>
    <w:rsid w:val="00203E71"/>
    <w:rsid w:val="00203FA8"/>
    <w:rsid w:val="002105EF"/>
    <w:rsid w:val="00212B46"/>
    <w:rsid w:val="002154E6"/>
    <w:rsid w:val="0021740D"/>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63B"/>
    <w:rsid w:val="0028587C"/>
    <w:rsid w:val="002871D6"/>
    <w:rsid w:val="002872E5"/>
    <w:rsid w:val="0028739E"/>
    <w:rsid w:val="00290ABF"/>
    <w:rsid w:val="00290D5D"/>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2E8F"/>
    <w:rsid w:val="002E4BC2"/>
    <w:rsid w:val="002E4CF6"/>
    <w:rsid w:val="002E6200"/>
    <w:rsid w:val="002E628C"/>
    <w:rsid w:val="002E7A32"/>
    <w:rsid w:val="002F1BC1"/>
    <w:rsid w:val="002F21D0"/>
    <w:rsid w:val="002F594F"/>
    <w:rsid w:val="002F6B63"/>
    <w:rsid w:val="003076A3"/>
    <w:rsid w:val="003116BC"/>
    <w:rsid w:val="003121EF"/>
    <w:rsid w:val="003145C2"/>
    <w:rsid w:val="00315D0E"/>
    <w:rsid w:val="00316E03"/>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46B58"/>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79B"/>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049C"/>
    <w:rsid w:val="003E1959"/>
    <w:rsid w:val="003E49B6"/>
    <w:rsid w:val="003E68FB"/>
    <w:rsid w:val="003E6BFB"/>
    <w:rsid w:val="003E6FBF"/>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25C0C"/>
    <w:rsid w:val="0042632F"/>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1DB7"/>
    <w:rsid w:val="004F22BB"/>
    <w:rsid w:val="004F2984"/>
    <w:rsid w:val="004F2A20"/>
    <w:rsid w:val="004F3945"/>
    <w:rsid w:val="004F6B29"/>
    <w:rsid w:val="004F77AF"/>
    <w:rsid w:val="0050038F"/>
    <w:rsid w:val="00500F2F"/>
    <w:rsid w:val="00501B99"/>
    <w:rsid w:val="00502559"/>
    <w:rsid w:val="0050300F"/>
    <w:rsid w:val="0050360D"/>
    <w:rsid w:val="00510D2B"/>
    <w:rsid w:val="00515644"/>
    <w:rsid w:val="005166D7"/>
    <w:rsid w:val="005176BB"/>
    <w:rsid w:val="00525114"/>
    <w:rsid w:val="0053160E"/>
    <w:rsid w:val="0053249A"/>
    <w:rsid w:val="00540DC6"/>
    <w:rsid w:val="0054140B"/>
    <w:rsid w:val="00542FBA"/>
    <w:rsid w:val="005452D9"/>
    <w:rsid w:val="00546806"/>
    <w:rsid w:val="00551BD0"/>
    <w:rsid w:val="00551F0B"/>
    <w:rsid w:val="005521D0"/>
    <w:rsid w:val="00552354"/>
    <w:rsid w:val="0055589E"/>
    <w:rsid w:val="00557136"/>
    <w:rsid w:val="00561947"/>
    <w:rsid w:val="00564A6F"/>
    <w:rsid w:val="005669B9"/>
    <w:rsid w:val="00567444"/>
    <w:rsid w:val="00580300"/>
    <w:rsid w:val="005818F0"/>
    <w:rsid w:val="00582281"/>
    <w:rsid w:val="005878F4"/>
    <w:rsid w:val="00591DBD"/>
    <w:rsid w:val="00592AE9"/>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D63D6"/>
    <w:rsid w:val="005E2F12"/>
    <w:rsid w:val="005E3D86"/>
    <w:rsid w:val="005E7301"/>
    <w:rsid w:val="005F01CC"/>
    <w:rsid w:val="005F1628"/>
    <w:rsid w:val="005F47D7"/>
    <w:rsid w:val="006009C0"/>
    <w:rsid w:val="00602F42"/>
    <w:rsid w:val="00606846"/>
    <w:rsid w:val="006119FB"/>
    <w:rsid w:val="006130C9"/>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1DB7"/>
    <w:rsid w:val="00662101"/>
    <w:rsid w:val="00662DD5"/>
    <w:rsid w:val="006654BB"/>
    <w:rsid w:val="0066593A"/>
    <w:rsid w:val="00665A63"/>
    <w:rsid w:val="00666A00"/>
    <w:rsid w:val="00666D35"/>
    <w:rsid w:val="00667AB5"/>
    <w:rsid w:val="006709D3"/>
    <w:rsid w:val="00671F50"/>
    <w:rsid w:val="00672EBF"/>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02F9"/>
    <w:rsid w:val="006B2F6C"/>
    <w:rsid w:val="006B5418"/>
    <w:rsid w:val="006C02E9"/>
    <w:rsid w:val="006C050A"/>
    <w:rsid w:val="006C3C22"/>
    <w:rsid w:val="006C3F0C"/>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0BB"/>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3798D"/>
    <w:rsid w:val="00743365"/>
    <w:rsid w:val="00743B1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6B31"/>
    <w:rsid w:val="007C769D"/>
    <w:rsid w:val="007D1B15"/>
    <w:rsid w:val="007D3CA5"/>
    <w:rsid w:val="007D511B"/>
    <w:rsid w:val="007E28CB"/>
    <w:rsid w:val="007E5EBB"/>
    <w:rsid w:val="007E7064"/>
    <w:rsid w:val="007F037B"/>
    <w:rsid w:val="007F3BC1"/>
    <w:rsid w:val="007F447F"/>
    <w:rsid w:val="007F4AEB"/>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39AA"/>
    <w:rsid w:val="008540DD"/>
    <w:rsid w:val="00854476"/>
    <w:rsid w:val="00854DFF"/>
    <w:rsid w:val="00864922"/>
    <w:rsid w:val="00864EE0"/>
    <w:rsid w:val="00865E25"/>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C6677"/>
    <w:rsid w:val="008D35BE"/>
    <w:rsid w:val="008D50B1"/>
    <w:rsid w:val="008D54CC"/>
    <w:rsid w:val="008D5796"/>
    <w:rsid w:val="008D5F0B"/>
    <w:rsid w:val="008D6DCC"/>
    <w:rsid w:val="008E0017"/>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1E86"/>
    <w:rsid w:val="00972DB3"/>
    <w:rsid w:val="009825B6"/>
    <w:rsid w:val="00982FDE"/>
    <w:rsid w:val="00985ECC"/>
    <w:rsid w:val="00990BFB"/>
    <w:rsid w:val="00992342"/>
    <w:rsid w:val="00993854"/>
    <w:rsid w:val="009943CD"/>
    <w:rsid w:val="0099670E"/>
    <w:rsid w:val="00997E0E"/>
    <w:rsid w:val="009A0764"/>
    <w:rsid w:val="009A1FF6"/>
    <w:rsid w:val="009A373D"/>
    <w:rsid w:val="009B1A76"/>
    <w:rsid w:val="009B449C"/>
    <w:rsid w:val="009B4FB7"/>
    <w:rsid w:val="009B7556"/>
    <w:rsid w:val="009C20C5"/>
    <w:rsid w:val="009C346D"/>
    <w:rsid w:val="009D00D1"/>
    <w:rsid w:val="009D094E"/>
    <w:rsid w:val="009D1578"/>
    <w:rsid w:val="009D1A4C"/>
    <w:rsid w:val="009D60FB"/>
    <w:rsid w:val="009D77BA"/>
    <w:rsid w:val="009D7BE6"/>
    <w:rsid w:val="009D7E14"/>
    <w:rsid w:val="009E0145"/>
    <w:rsid w:val="009E1DA2"/>
    <w:rsid w:val="009F27E9"/>
    <w:rsid w:val="009F753F"/>
    <w:rsid w:val="00A01503"/>
    <w:rsid w:val="00A02644"/>
    <w:rsid w:val="00A06EC2"/>
    <w:rsid w:val="00A21387"/>
    <w:rsid w:val="00A220B1"/>
    <w:rsid w:val="00A26B16"/>
    <w:rsid w:val="00A27B61"/>
    <w:rsid w:val="00A30C46"/>
    <w:rsid w:val="00A3268C"/>
    <w:rsid w:val="00A334DD"/>
    <w:rsid w:val="00A35E59"/>
    <w:rsid w:val="00A37DF4"/>
    <w:rsid w:val="00A43CA5"/>
    <w:rsid w:val="00A44783"/>
    <w:rsid w:val="00A4483B"/>
    <w:rsid w:val="00A44A93"/>
    <w:rsid w:val="00A44F19"/>
    <w:rsid w:val="00A45EDC"/>
    <w:rsid w:val="00A46005"/>
    <w:rsid w:val="00A47BD6"/>
    <w:rsid w:val="00A50921"/>
    <w:rsid w:val="00A51310"/>
    <w:rsid w:val="00A56110"/>
    <w:rsid w:val="00A62BBF"/>
    <w:rsid w:val="00A66D0F"/>
    <w:rsid w:val="00A70596"/>
    <w:rsid w:val="00A80102"/>
    <w:rsid w:val="00A82218"/>
    <w:rsid w:val="00A82CD1"/>
    <w:rsid w:val="00A834E8"/>
    <w:rsid w:val="00A85167"/>
    <w:rsid w:val="00A866E2"/>
    <w:rsid w:val="00A86CC4"/>
    <w:rsid w:val="00A93B76"/>
    <w:rsid w:val="00A95AA1"/>
    <w:rsid w:val="00A96B9C"/>
    <w:rsid w:val="00A97C54"/>
    <w:rsid w:val="00AA32EE"/>
    <w:rsid w:val="00AA6C54"/>
    <w:rsid w:val="00AB029F"/>
    <w:rsid w:val="00AB1184"/>
    <w:rsid w:val="00AB2D48"/>
    <w:rsid w:val="00AB4B80"/>
    <w:rsid w:val="00AB6012"/>
    <w:rsid w:val="00AC087B"/>
    <w:rsid w:val="00AC2803"/>
    <w:rsid w:val="00AC2B14"/>
    <w:rsid w:val="00AC3D1B"/>
    <w:rsid w:val="00AC5BAB"/>
    <w:rsid w:val="00AC7CB3"/>
    <w:rsid w:val="00AD022D"/>
    <w:rsid w:val="00AD1F36"/>
    <w:rsid w:val="00AD3548"/>
    <w:rsid w:val="00AD4937"/>
    <w:rsid w:val="00AD5677"/>
    <w:rsid w:val="00AD7B76"/>
    <w:rsid w:val="00AE02B8"/>
    <w:rsid w:val="00AE02FD"/>
    <w:rsid w:val="00AE15EA"/>
    <w:rsid w:val="00AE284B"/>
    <w:rsid w:val="00AE413D"/>
    <w:rsid w:val="00AE58E8"/>
    <w:rsid w:val="00AE731A"/>
    <w:rsid w:val="00AF2EC1"/>
    <w:rsid w:val="00AF7F7A"/>
    <w:rsid w:val="00B012C4"/>
    <w:rsid w:val="00B0169F"/>
    <w:rsid w:val="00B01D8D"/>
    <w:rsid w:val="00B02427"/>
    <w:rsid w:val="00B03F27"/>
    <w:rsid w:val="00B05344"/>
    <w:rsid w:val="00B05D7A"/>
    <w:rsid w:val="00B06186"/>
    <w:rsid w:val="00B076D3"/>
    <w:rsid w:val="00B1026B"/>
    <w:rsid w:val="00B10E16"/>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4EFD"/>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96F9A"/>
    <w:rsid w:val="00BA2C3E"/>
    <w:rsid w:val="00BA4539"/>
    <w:rsid w:val="00BA49ED"/>
    <w:rsid w:val="00BA4FE5"/>
    <w:rsid w:val="00BA5419"/>
    <w:rsid w:val="00BB1F67"/>
    <w:rsid w:val="00BB2B9B"/>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1531E"/>
    <w:rsid w:val="00C2047F"/>
    <w:rsid w:val="00C207EB"/>
    <w:rsid w:val="00C20C96"/>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2FFB"/>
    <w:rsid w:val="00C6469B"/>
    <w:rsid w:val="00C65AC7"/>
    <w:rsid w:val="00C66910"/>
    <w:rsid w:val="00C71003"/>
    <w:rsid w:val="00C72C2D"/>
    <w:rsid w:val="00C73C9D"/>
    <w:rsid w:val="00C77BFD"/>
    <w:rsid w:val="00C80674"/>
    <w:rsid w:val="00C81DC7"/>
    <w:rsid w:val="00C85FE6"/>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349F"/>
    <w:rsid w:val="00CD79B0"/>
    <w:rsid w:val="00CE01E8"/>
    <w:rsid w:val="00CE1789"/>
    <w:rsid w:val="00CE1AF6"/>
    <w:rsid w:val="00CE309D"/>
    <w:rsid w:val="00CE4D73"/>
    <w:rsid w:val="00CE6AF1"/>
    <w:rsid w:val="00CE6D2A"/>
    <w:rsid w:val="00CE766D"/>
    <w:rsid w:val="00CF0E77"/>
    <w:rsid w:val="00CF4AF7"/>
    <w:rsid w:val="00CF5937"/>
    <w:rsid w:val="00CF5D23"/>
    <w:rsid w:val="00D00D6A"/>
    <w:rsid w:val="00D0287A"/>
    <w:rsid w:val="00D032DC"/>
    <w:rsid w:val="00D036A6"/>
    <w:rsid w:val="00D039CD"/>
    <w:rsid w:val="00D03B11"/>
    <w:rsid w:val="00D03C95"/>
    <w:rsid w:val="00D05AF6"/>
    <w:rsid w:val="00D06C5B"/>
    <w:rsid w:val="00D11648"/>
    <w:rsid w:val="00D1486E"/>
    <w:rsid w:val="00D15033"/>
    <w:rsid w:val="00D31F3E"/>
    <w:rsid w:val="00D324FB"/>
    <w:rsid w:val="00D336D9"/>
    <w:rsid w:val="00D34AEC"/>
    <w:rsid w:val="00D44EB7"/>
    <w:rsid w:val="00D45F04"/>
    <w:rsid w:val="00D46792"/>
    <w:rsid w:val="00D474A9"/>
    <w:rsid w:val="00D53032"/>
    <w:rsid w:val="00D55249"/>
    <w:rsid w:val="00D55FDC"/>
    <w:rsid w:val="00D56250"/>
    <w:rsid w:val="00D57379"/>
    <w:rsid w:val="00D5743C"/>
    <w:rsid w:val="00D6005E"/>
    <w:rsid w:val="00D63CEE"/>
    <w:rsid w:val="00D64E70"/>
    <w:rsid w:val="00D66778"/>
    <w:rsid w:val="00D668CC"/>
    <w:rsid w:val="00D67863"/>
    <w:rsid w:val="00D7020B"/>
    <w:rsid w:val="00D722A9"/>
    <w:rsid w:val="00D73EC5"/>
    <w:rsid w:val="00D776AB"/>
    <w:rsid w:val="00D800D2"/>
    <w:rsid w:val="00D80274"/>
    <w:rsid w:val="00D80AB0"/>
    <w:rsid w:val="00D81C6D"/>
    <w:rsid w:val="00D845A3"/>
    <w:rsid w:val="00D87A84"/>
    <w:rsid w:val="00D902AC"/>
    <w:rsid w:val="00D9040D"/>
    <w:rsid w:val="00D946C6"/>
    <w:rsid w:val="00D95E6C"/>
    <w:rsid w:val="00DA127D"/>
    <w:rsid w:val="00DA12FE"/>
    <w:rsid w:val="00DA399A"/>
    <w:rsid w:val="00DA5E6E"/>
    <w:rsid w:val="00DA67C5"/>
    <w:rsid w:val="00DA6CF5"/>
    <w:rsid w:val="00DB0A24"/>
    <w:rsid w:val="00DB142C"/>
    <w:rsid w:val="00DB244F"/>
    <w:rsid w:val="00DB2767"/>
    <w:rsid w:val="00DB2A9F"/>
    <w:rsid w:val="00DB4457"/>
    <w:rsid w:val="00DB513E"/>
    <w:rsid w:val="00DC0D61"/>
    <w:rsid w:val="00DC1B7C"/>
    <w:rsid w:val="00DC1C4E"/>
    <w:rsid w:val="00DC3485"/>
    <w:rsid w:val="00DC6BAE"/>
    <w:rsid w:val="00DD4094"/>
    <w:rsid w:val="00DD5500"/>
    <w:rsid w:val="00DD630B"/>
    <w:rsid w:val="00DD6325"/>
    <w:rsid w:val="00DD6B56"/>
    <w:rsid w:val="00DE0465"/>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32501"/>
    <w:rsid w:val="00E34914"/>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46CF"/>
    <w:rsid w:val="00E76754"/>
    <w:rsid w:val="00E772F7"/>
    <w:rsid w:val="00E820F4"/>
    <w:rsid w:val="00E8370E"/>
    <w:rsid w:val="00E854F8"/>
    <w:rsid w:val="00E8653F"/>
    <w:rsid w:val="00E86A3B"/>
    <w:rsid w:val="00E90CF4"/>
    <w:rsid w:val="00E936EC"/>
    <w:rsid w:val="00EA10D6"/>
    <w:rsid w:val="00EA39AE"/>
    <w:rsid w:val="00EA3A3E"/>
    <w:rsid w:val="00EA4527"/>
    <w:rsid w:val="00EA5475"/>
    <w:rsid w:val="00EB1237"/>
    <w:rsid w:val="00EB230B"/>
    <w:rsid w:val="00EB2B6C"/>
    <w:rsid w:val="00EB2C3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59A"/>
    <w:rsid w:val="00F04C4E"/>
    <w:rsid w:val="00F05165"/>
    <w:rsid w:val="00F05A80"/>
    <w:rsid w:val="00F070F9"/>
    <w:rsid w:val="00F11FD1"/>
    <w:rsid w:val="00F17B50"/>
    <w:rsid w:val="00F25DA5"/>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51E2"/>
    <w:rsid w:val="00F9666D"/>
    <w:rsid w:val="00F9687A"/>
    <w:rsid w:val="00F96DFA"/>
    <w:rsid w:val="00FA01E0"/>
    <w:rsid w:val="00FA2C8C"/>
    <w:rsid w:val="00FA3056"/>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4CFD"/>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1833">
      <w:bodyDiv w:val="1"/>
      <w:marLeft w:val="0"/>
      <w:marRight w:val="0"/>
      <w:marTop w:val="0"/>
      <w:marBottom w:val="0"/>
      <w:divBdr>
        <w:top w:val="none" w:sz="0" w:space="0" w:color="auto"/>
        <w:left w:val="none" w:sz="0" w:space="0" w:color="auto"/>
        <w:bottom w:val="none" w:sz="0" w:space="0" w:color="auto"/>
        <w:right w:val="none" w:sz="0" w:space="0" w:color="auto"/>
      </w:divBdr>
    </w:div>
    <w:div w:id="267544677">
      <w:bodyDiv w:val="1"/>
      <w:marLeft w:val="0"/>
      <w:marRight w:val="0"/>
      <w:marTop w:val="0"/>
      <w:marBottom w:val="0"/>
      <w:divBdr>
        <w:top w:val="none" w:sz="0" w:space="0" w:color="auto"/>
        <w:left w:val="none" w:sz="0" w:space="0" w:color="auto"/>
        <w:bottom w:val="none" w:sz="0" w:space="0" w:color="auto"/>
        <w:right w:val="none" w:sz="0" w:space="0" w:color="auto"/>
      </w:divBdr>
    </w:div>
    <w:div w:id="316343915">
      <w:bodyDiv w:val="1"/>
      <w:marLeft w:val="0"/>
      <w:marRight w:val="0"/>
      <w:marTop w:val="0"/>
      <w:marBottom w:val="0"/>
      <w:divBdr>
        <w:top w:val="none" w:sz="0" w:space="0" w:color="auto"/>
        <w:left w:val="none" w:sz="0" w:space="0" w:color="auto"/>
        <w:bottom w:val="none" w:sz="0" w:space="0" w:color="auto"/>
        <w:right w:val="none" w:sz="0" w:space="0" w:color="auto"/>
      </w:divBdr>
    </w:div>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597448958">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875393726">
      <w:bodyDiv w:val="1"/>
      <w:marLeft w:val="0"/>
      <w:marRight w:val="0"/>
      <w:marTop w:val="0"/>
      <w:marBottom w:val="0"/>
      <w:divBdr>
        <w:top w:val="none" w:sz="0" w:space="0" w:color="auto"/>
        <w:left w:val="none" w:sz="0" w:space="0" w:color="auto"/>
        <w:bottom w:val="none" w:sz="0" w:space="0" w:color="auto"/>
        <w:right w:val="none" w:sz="0" w:space="0" w:color="auto"/>
      </w:divBdr>
    </w:div>
    <w:div w:id="962350788">
      <w:bodyDiv w:val="1"/>
      <w:marLeft w:val="0"/>
      <w:marRight w:val="0"/>
      <w:marTop w:val="0"/>
      <w:marBottom w:val="0"/>
      <w:divBdr>
        <w:top w:val="none" w:sz="0" w:space="0" w:color="auto"/>
        <w:left w:val="none" w:sz="0" w:space="0" w:color="auto"/>
        <w:bottom w:val="none" w:sz="0" w:space="0" w:color="auto"/>
        <w:right w:val="none" w:sz="0" w:space="0" w:color="auto"/>
      </w:divBdr>
    </w:div>
    <w:div w:id="962882461">
      <w:bodyDiv w:val="1"/>
      <w:marLeft w:val="0"/>
      <w:marRight w:val="0"/>
      <w:marTop w:val="0"/>
      <w:marBottom w:val="0"/>
      <w:divBdr>
        <w:top w:val="none" w:sz="0" w:space="0" w:color="auto"/>
        <w:left w:val="none" w:sz="0" w:space="0" w:color="auto"/>
        <w:bottom w:val="none" w:sz="0" w:space="0" w:color="auto"/>
        <w:right w:val="none" w:sz="0" w:space="0" w:color="auto"/>
      </w:divBdr>
    </w:div>
    <w:div w:id="1024601254">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347707721">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539471736">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680816228">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1853491661">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09530496"/>
        <c:axId val="109536768"/>
        <c:axId val="0"/>
      </c:bar3DChart>
      <c:catAx>
        <c:axId val="109530496"/>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09536768"/>
        <c:crosses val="autoZero"/>
        <c:auto val="0"/>
        <c:lblAlgn val="ctr"/>
        <c:lblOffset val="100"/>
        <c:noMultiLvlLbl val="0"/>
      </c:catAx>
      <c:valAx>
        <c:axId val="109536768"/>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09530496"/>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A35EE-BB76-4ED3-9493-DC1E9B9AA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180</TotalTime>
  <Pages>34</Pages>
  <Words>9374</Words>
  <Characters>215824</Characters>
  <Application>Microsoft Office Word</Application>
  <DocSecurity>0</DocSecurity>
  <Lines>1798</Lines>
  <Paragraphs>44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24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1</cp:revision>
  <cp:lastPrinted>2017-04-18T16:49:00Z</cp:lastPrinted>
  <dcterms:created xsi:type="dcterms:W3CDTF">2018-07-24T15:11:00Z</dcterms:created>
  <dcterms:modified xsi:type="dcterms:W3CDTF">2018-07-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